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F6CD2" w14:textId="7B06A1ED" w:rsidR="002C74D2" w:rsidRPr="00616930" w:rsidRDefault="00B361DF" w:rsidP="00207A09">
      <w:pPr>
        <w:suppressLineNumbers/>
        <w:spacing w:line="480" w:lineRule="auto"/>
        <w:outlineLvl w:val="0"/>
        <w:rPr>
          <w:b/>
          <w:color w:val="000000" w:themeColor="text1"/>
        </w:rPr>
      </w:pPr>
      <w:r>
        <w:rPr>
          <w:b/>
          <w:color w:val="000000" w:themeColor="text1"/>
        </w:rPr>
        <w:t>Movements</w:t>
      </w:r>
      <w:r w:rsidR="00456B52" w:rsidRPr="00616930">
        <w:rPr>
          <w:b/>
          <w:color w:val="000000" w:themeColor="text1"/>
        </w:rPr>
        <w:t xml:space="preserve"> of the </w:t>
      </w:r>
      <w:r w:rsidR="002A225E" w:rsidRPr="00616930">
        <w:rPr>
          <w:b/>
          <w:color w:val="000000" w:themeColor="text1"/>
        </w:rPr>
        <w:t>deep-water</w:t>
      </w:r>
      <w:r w:rsidR="00456B52" w:rsidRPr="00616930">
        <w:rPr>
          <w:b/>
          <w:color w:val="000000" w:themeColor="text1"/>
        </w:rPr>
        <w:t xml:space="preserve"> snapper </w:t>
      </w:r>
      <w:proofErr w:type="spellStart"/>
      <w:r w:rsidR="00456B52" w:rsidRPr="003A0796">
        <w:rPr>
          <w:b/>
          <w:i/>
          <w:color w:val="000000" w:themeColor="text1"/>
        </w:rPr>
        <w:t>Pristipomoides</w:t>
      </w:r>
      <w:proofErr w:type="spellEnd"/>
      <w:r w:rsidR="00456B52" w:rsidRPr="003A0796">
        <w:rPr>
          <w:b/>
          <w:i/>
          <w:color w:val="000000" w:themeColor="text1"/>
        </w:rPr>
        <w:t xml:space="preserve"> </w:t>
      </w:r>
      <w:proofErr w:type="spellStart"/>
      <w:r w:rsidR="00456B52" w:rsidRPr="003A0796">
        <w:rPr>
          <w:b/>
          <w:i/>
          <w:color w:val="000000" w:themeColor="text1"/>
        </w:rPr>
        <w:t>filamentosus</w:t>
      </w:r>
      <w:proofErr w:type="spellEnd"/>
      <w:r w:rsidR="00456B52" w:rsidRPr="003A0796">
        <w:rPr>
          <w:b/>
          <w:i/>
          <w:color w:val="000000" w:themeColor="text1"/>
        </w:rPr>
        <w:t xml:space="preserve"> </w:t>
      </w:r>
      <w:r w:rsidR="00456B52" w:rsidRPr="00616930">
        <w:rPr>
          <w:b/>
          <w:color w:val="000000" w:themeColor="text1"/>
        </w:rPr>
        <w:t>with respect to a network of restricted fishing areas.</w:t>
      </w:r>
    </w:p>
    <w:p w14:paraId="445EB1A1" w14:textId="6ADC439B" w:rsidR="00334DD8" w:rsidRPr="00616930" w:rsidRDefault="00334DD8" w:rsidP="00B84950">
      <w:pPr>
        <w:suppressLineNumbers/>
        <w:spacing w:line="480" w:lineRule="auto"/>
        <w:rPr>
          <w:rFonts w:eastAsia="Times New Roman"/>
          <w:b/>
          <w:bCs/>
        </w:rPr>
      </w:pPr>
      <w:r w:rsidRPr="00616930">
        <w:rPr>
          <w:rFonts w:eastAsia="Times New Roman"/>
          <w:b/>
          <w:bCs/>
        </w:rPr>
        <w:t>Stephen R. Scherrer</w:t>
      </w:r>
      <w:r w:rsidRPr="00616930">
        <w:rPr>
          <w:rFonts w:eastAsia="Times New Roman"/>
          <w:b/>
          <w:bCs/>
          <w:vertAlign w:val="superscript"/>
        </w:rPr>
        <w:t>1</w:t>
      </w:r>
      <w:r w:rsidRPr="00616930">
        <w:rPr>
          <w:rFonts w:eastAsia="Times New Roman"/>
          <w:b/>
          <w:bCs/>
        </w:rPr>
        <w:t>, Kevin C. Weng</w:t>
      </w:r>
      <w:r w:rsidRPr="00616930">
        <w:rPr>
          <w:rFonts w:eastAsia="Times New Roman"/>
          <w:b/>
          <w:bCs/>
          <w:vertAlign w:val="superscript"/>
        </w:rPr>
        <w:t>2</w:t>
      </w:r>
      <w:r w:rsidR="00903429">
        <w:rPr>
          <w:rFonts w:eastAsia="Times New Roman"/>
          <w:b/>
          <w:bCs/>
        </w:rPr>
        <w:t xml:space="preserve"> </w:t>
      </w:r>
    </w:p>
    <w:p w14:paraId="1CBB1B65" w14:textId="77777777" w:rsidR="00334DD8" w:rsidRPr="00616930" w:rsidRDefault="00334DD8" w:rsidP="00B84950">
      <w:pPr>
        <w:suppressLineNumbers/>
        <w:spacing w:line="480" w:lineRule="auto"/>
        <w:rPr>
          <w:rFonts w:eastAsia="Times New Roman"/>
          <w:b/>
          <w:bCs/>
        </w:rPr>
      </w:pPr>
    </w:p>
    <w:p w14:paraId="7F0ADC7A" w14:textId="159EC9C5" w:rsidR="00334DD8" w:rsidRPr="00616930" w:rsidRDefault="00334DD8" w:rsidP="00B84950">
      <w:pPr>
        <w:suppressLineNumbers/>
        <w:spacing w:line="480" w:lineRule="auto"/>
        <w:rPr>
          <w:rFonts w:eastAsia="Times New Roman"/>
          <w:b/>
          <w:bCs/>
        </w:rPr>
      </w:pPr>
      <w:r w:rsidRPr="00616930">
        <w:rPr>
          <w:rFonts w:eastAsia="Times New Roman"/>
          <w:bCs/>
          <w:vertAlign w:val="superscript"/>
        </w:rPr>
        <w:t>1</w:t>
      </w:r>
      <w:r w:rsidRPr="00616930">
        <w:rPr>
          <w:rFonts w:eastAsia="Times New Roman"/>
          <w:bCs/>
        </w:rPr>
        <w:t xml:space="preserve">Department of Oceanography, University of Hawaii at </w:t>
      </w:r>
      <w:proofErr w:type="spellStart"/>
      <w:r w:rsidRPr="00616930">
        <w:rPr>
          <w:rFonts w:eastAsia="Times New Roman"/>
          <w:bCs/>
        </w:rPr>
        <w:t>M</w:t>
      </w:r>
      <w:r w:rsidR="006E7A62">
        <w:rPr>
          <w:rFonts w:eastAsia="Times New Roman"/>
          <w:bCs/>
        </w:rPr>
        <w:t>a</w:t>
      </w:r>
      <w:r w:rsidRPr="00616930">
        <w:rPr>
          <w:rFonts w:eastAsia="Times New Roman"/>
          <w:bCs/>
        </w:rPr>
        <w:t>noa</w:t>
      </w:r>
      <w:proofErr w:type="spellEnd"/>
      <w:r w:rsidRPr="00616930">
        <w:rPr>
          <w:rFonts w:eastAsia="Times New Roman"/>
          <w:bCs/>
        </w:rPr>
        <w:t>, Honolulu, Hawaii, USA</w:t>
      </w:r>
    </w:p>
    <w:p w14:paraId="39FC4DFE" w14:textId="25425A63" w:rsidR="00334DD8" w:rsidRPr="00616930" w:rsidRDefault="00334DD8" w:rsidP="00366EB0">
      <w:pPr>
        <w:suppressLineNumbers/>
        <w:spacing w:line="480" w:lineRule="auto"/>
        <w:rPr>
          <w:rFonts w:eastAsia="Times New Roman"/>
          <w:bCs/>
        </w:rPr>
      </w:pPr>
      <w:r w:rsidRPr="00616930">
        <w:rPr>
          <w:rFonts w:eastAsia="Times New Roman"/>
          <w:bCs/>
          <w:vertAlign w:val="superscript"/>
        </w:rPr>
        <w:t>2</w:t>
      </w:r>
      <w:r w:rsidRPr="00616930">
        <w:rPr>
          <w:rFonts w:eastAsia="Times New Roman"/>
          <w:bCs/>
        </w:rPr>
        <w:t xml:space="preserve"> </w:t>
      </w:r>
      <w:del w:id="0" w:author="Kevin Weng" w:date="2018-12-28T11:34:00Z">
        <w:r w:rsidRPr="00616930" w:rsidDel="0057124F">
          <w:rPr>
            <w:rFonts w:eastAsia="Times New Roman"/>
            <w:bCs/>
          </w:rPr>
          <w:delText xml:space="preserve">Fisheries Science Department, </w:delText>
        </w:r>
      </w:del>
      <w:r w:rsidRPr="00616930">
        <w:rPr>
          <w:rFonts w:eastAsia="Times New Roman"/>
          <w:bCs/>
        </w:rPr>
        <w:t xml:space="preserve">Virginia Institute of Marine Science, College of William </w:t>
      </w:r>
      <w:del w:id="1" w:author="Kevin Weng" w:date="2018-12-28T11:34:00Z">
        <w:r w:rsidRPr="00616930" w:rsidDel="0057124F">
          <w:rPr>
            <w:rFonts w:eastAsia="Times New Roman"/>
            <w:bCs/>
          </w:rPr>
          <w:delText xml:space="preserve">and </w:delText>
        </w:r>
      </w:del>
      <w:ins w:id="2" w:author="Kevin Weng" w:date="2018-12-28T11:34:00Z">
        <w:r w:rsidR="0057124F">
          <w:rPr>
            <w:rFonts w:eastAsia="Times New Roman"/>
            <w:bCs/>
          </w:rPr>
          <w:t>&amp;</w:t>
        </w:r>
        <w:r w:rsidR="0057124F" w:rsidRPr="00616930">
          <w:rPr>
            <w:rFonts w:eastAsia="Times New Roman"/>
            <w:bCs/>
          </w:rPr>
          <w:t xml:space="preserve"> </w:t>
        </w:r>
      </w:ins>
      <w:r w:rsidRPr="00616930">
        <w:rPr>
          <w:rFonts w:eastAsia="Times New Roman"/>
          <w:bCs/>
        </w:rPr>
        <w:t>Mary, Gloucester Point, Virginia, USA</w:t>
      </w:r>
    </w:p>
    <w:p w14:paraId="7C1C0FA9" w14:textId="5B91BDE7" w:rsidR="00334DD8" w:rsidRPr="00616930" w:rsidRDefault="00334DD8" w:rsidP="00B84950">
      <w:pPr>
        <w:suppressLineNumbers/>
        <w:spacing w:line="480" w:lineRule="auto"/>
        <w:rPr>
          <w:rFonts w:eastAsia="Times New Roman"/>
          <w:bCs/>
        </w:rPr>
      </w:pPr>
    </w:p>
    <w:p w14:paraId="0C2A548F" w14:textId="77777777" w:rsidR="00334DD8" w:rsidRPr="00616930" w:rsidRDefault="00334DD8" w:rsidP="00366EB0">
      <w:pPr>
        <w:suppressLineNumbers/>
        <w:spacing w:line="480" w:lineRule="auto"/>
        <w:rPr>
          <w:rFonts w:eastAsia="Times New Roman"/>
          <w:bCs/>
        </w:rPr>
      </w:pPr>
      <w:r w:rsidRPr="00616930">
        <w:rPr>
          <w:rFonts w:eastAsia="Times New Roman"/>
          <w:bCs/>
        </w:rPr>
        <w:t xml:space="preserve">Corresponding author: </w:t>
      </w:r>
    </w:p>
    <w:p w14:paraId="4EFAB6F5" w14:textId="6A03C0AF" w:rsidR="00334DD8" w:rsidRPr="00616930" w:rsidRDefault="00334DD8" w:rsidP="00366EB0">
      <w:pPr>
        <w:suppressLineNumbers/>
        <w:spacing w:line="480" w:lineRule="auto"/>
        <w:rPr>
          <w:rFonts w:eastAsia="Times New Roman"/>
          <w:bCs/>
        </w:rPr>
      </w:pPr>
      <w:r w:rsidRPr="00616930">
        <w:rPr>
          <w:rFonts w:eastAsia="Times New Roman"/>
          <w:bCs/>
        </w:rPr>
        <w:t xml:space="preserve">Stephen </w:t>
      </w:r>
      <w:ins w:id="3" w:author="Kevin Weng" w:date="2018-12-28T10:32:00Z">
        <w:r w:rsidR="001751C4">
          <w:rPr>
            <w:rFonts w:eastAsia="Times New Roman"/>
            <w:bCs/>
          </w:rPr>
          <w:t xml:space="preserve">R. </w:t>
        </w:r>
      </w:ins>
      <w:r w:rsidRPr="00616930">
        <w:rPr>
          <w:rFonts w:eastAsia="Times New Roman"/>
          <w:bCs/>
        </w:rPr>
        <w:t>Scherrer</w:t>
      </w:r>
    </w:p>
    <w:p w14:paraId="0349C583" w14:textId="12A2B6DD" w:rsidR="00334DD8" w:rsidRPr="00616930" w:rsidRDefault="00334DD8" w:rsidP="00366EB0">
      <w:pPr>
        <w:suppressLineNumbers/>
        <w:spacing w:line="480" w:lineRule="auto"/>
        <w:rPr>
          <w:rFonts w:eastAsia="Times New Roman"/>
          <w:bCs/>
        </w:rPr>
      </w:pPr>
      <w:r w:rsidRPr="00616930">
        <w:rPr>
          <w:rFonts w:eastAsia="Times New Roman"/>
          <w:bCs/>
        </w:rPr>
        <w:t>1000 Pope Road, MSB 609, Honolulu, Hawai</w:t>
      </w:r>
      <w:del w:id="4" w:author="Kevin Weng" w:date="2018-12-28T15:44:00Z">
        <w:r w:rsidRPr="00616930" w:rsidDel="00973530">
          <w:rPr>
            <w:rFonts w:eastAsia="Times New Roman"/>
            <w:bCs/>
          </w:rPr>
          <w:delText>ʻ</w:delText>
        </w:r>
      </w:del>
      <w:r w:rsidRPr="00616930">
        <w:rPr>
          <w:rFonts w:eastAsia="Times New Roman"/>
          <w:bCs/>
        </w:rPr>
        <w:t>i, 96822, USA</w:t>
      </w:r>
    </w:p>
    <w:p w14:paraId="53369CB7" w14:textId="77777777" w:rsidR="00A5125E" w:rsidRDefault="00334DD8" w:rsidP="00207A09">
      <w:pPr>
        <w:suppressLineNumbers/>
        <w:spacing w:line="480" w:lineRule="auto"/>
        <w:rPr>
          <w:rFonts w:eastAsia="Times New Roman"/>
          <w:bCs/>
        </w:rPr>
      </w:pPr>
      <w:r w:rsidRPr="00616930">
        <w:rPr>
          <w:rFonts w:eastAsia="Times New Roman"/>
          <w:bCs/>
        </w:rPr>
        <w:t xml:space="preserve">Email address: </w:t>
      </w:r>
      <w:commentRangeStart w:id="5"/>
      <w:r w:rsidRPr="00616930">
        <w:rPr>
          <w:rFonts w:eastAsia="Times New Roman"/>
          <w:bCs/>
        </w:rPr>
        <w:t xml:space="preserve">Scherrer@hawaii.edu </w:t>
      </w:r>
      <w:commentRangeEnd w:id="5"/>
      <w:r w:rsidR="001751C4">
        <w:rPr>
          <w:rStyle w:val="CommentReference"/>
        </w:rPr>
        <w:commentReference w:id="5"/>
      </w:r>
    </w:p>
    <w:p w14:paraId="2373890B" w14:textId="6CE06817" w:rsidR="00E32A09" w:rsidRPr="00616930" w:rsidRDefault="00E32A09" w:rsidP="00207A09">
      <w:pPr>
        <w:suppressLineNumbers/>
        <w:spacing w:line="480" w:lineRule="auto"/>
        <w:rPr>
          <w:rFonts w:eastAsia="Times New Roman"/>
          <w:bCs/>
        </w:rPr>
      </w:pPr>
      <w:r w:rsidRPr="00616930">
        <w:rPr>
          <w:b/>
          <w:color w:val="000000" w:themeColor="text1"/>
        </w:rPr>
        <w:br w:type="page"/>
      </w:r>
    </w:p>
    <w:p w14:paraId="3BEB414E" w14:textId="1AD81C73" w:rsidR="00477C53" w:rsidRPr="00616930" w:rsidRDefault="00477C53" w:rsidP="00B84950">
      <w:pPr>
        <w:spacing w:line="480" w:lineRule="auto"/>
        <w:outlineLvl w:val="0"/>
        <w:rPr>
          <w:b/>
          <w:color w:val="000000" w:themeColor="text1"/>
        </w:rPr>
      </w:pPr>
      <w:r w:rsidRPr="00616930">
        <w:rPr>
          <w:b/>
          <w:color w:val="000000" w:themeColor="text1"/>
        </w:rPr>
        <w:lastRenderedPageBreak/>
        <w:t>A</w:t>
      </w:r>
      <w:r w:rsidR="00E32A09" w:rsidRPr="00616930">
        <w:rPr>
          <w:b/>
          <w:color w:val="000000" w:themeColor="text1"/>
        </w:rPr>
        <w:t>bstract (200 words max)</w:t>
      </w:r>
    </w:p>
    <w:p w14:paraId="4B351B43" w14:textId="4AC79754" w:rsidR="00477C53" w:rsidRPr="00616930" w:rsidRDefault="00D70C57" w:rsidP="00B84950">
      <w:pPr>
        <w:spacing w:line="480" w:lineRule="auto"/>
        <w:outlineLvl w:val="1"/>
        <w:rPr>
          <w:color w:val="000000" w:themeColor="text1"/>
        </w:rPr>
      </w:pPr>
      <w:r w:rsidRPr="00616930">
        <w:rPr>
          <w:b/>
          <w:color w:val="000000" w:themeColor="text1"/>
        </w:rPr>
        <w:t>Background.</w:t>
      </w:r>
      <w:r w:rsidRPr="00616930">
        <w:rPr>
          <w:color w:val="000000" w:themeColor="text1"/>
        </w:rPr>
        <w:t xml:space="preserve"> </w:t>
      </w:r>
      <w:r w:rsidR="00456B52" w:rsidRPr="00616930">
        <w:rPr>
          <w:color w:val="000000" w:themeColor="text1"/>
        </w:rPr>
        <w:t xml:space="preserve">Deepwater </w:t>
      </w:r>
      <w:proofErr w:type="spellStart"/>
      <w:r w:rsidR="00456B52" w:rsidRPr="00616930">
        <w:rPr>
          <w:color w:val="000000" w:themeColor="text1"/>
        </w:rPr>
        <w:t>bottomfish</w:t>
      </w:r>
      <w:proofErr w:type="spellEnd"/>
      <w:r w:rsidR="00456B52" w:rsidRPr="00616930">
        <w:rPr>
          <w:color w:val="000000" w:themeColor="text1"/>
        </w:rPr>
        <w:t xml:space="preserve"> are a significant cultural and economic resource of the Hawaiian archipelago. In an attempt to curb overfishing of key species, managers established a series of no-take areas throughout the fishery. </w:t>
      </w:r>
      <w:r w:rsidR="00551CFB" w:rsidRPr="00616930">
        <w:rPr>
          <w:color w:val="000000" w:themeColor="text1"/>
        </w:rPr>
        <w:t xml:space="preserve">There is a paucity of information regarding the spatial ecology of these fish in relation to enacted spatial protections. Here passive acoustic telemetry </w:t>
      </w:r>
      <w:r w:rsidR="000A7B4A">
        <w:rPr>
          <w:color w:val="000000" w:themeColor="text1"/>
        </w:rPr>
        <w:t xml:space="preserve">is used </w:t>
      </w:r>
      <w:r w:rsidR="00551CFB" w:rsidRPr="00616930">
        <w:rPr>
          <w:color w:val="000000" w:themeColor="text1"/>
        </w:rPr>
        <w:t xml:space="preserve">to </w:t>
      </w:r>
      <w:r w:rsidRPr="00616930">
        <w:rPr>
          <w:color w:val="000000" w:themeColor="text1"/>
        </w:rPr>
        <w:t xml:space="preserve">examine long-term spatial use of </w:t>
      </w:r>
      <w:proofErr w:type="spellStart"/>
      <w:r w:rsidRPr="00616930">
        <w:rPr>
          <w:i/>
          <w:color w:val="000000" w:themeColor="text1"/>
        </w:rPr>
        <w:t>Pristipomoides</w:t>
      </w:r>
      <w:proofErr w:type="spellEnd"/>
      <w:r w:rsidRPr="00616930">
        <w:rPr>
          <w:i/>
          <w:color w:val="000000" w:themeColor="text1"/>
        </w:rPr>
        <w:t xml:space="preserve"> </w:t>
      </w:r>
      <w:proofErr w:type="spellStart"/>
      <w:r w:rsidRPr="00616930">
        <w:rPr>
          <w:i/>
          <w:color w:val="000000" w:themeColor="text1"/>
        </w:rPr>
        <w:t>filamentosus</w:t>
      </w:r>
      <w:proofErr w:type="spellEnd"/>
      <w:r w:rsidRPr="00616930">
        <w:rPr>
          <w:i/>
          <w:color w:val="000000" w:themeColor="text1"/>
        </w:rPr>
        <w:t xml:space="preserve">, </w:t>
      </w:r>
      <w:r w:rsidRPr="00616930">
        <w:rPr>
          <w:color w:val="000000" w:themeColor="text1"/>
        </w:rPr>
        <w:t xml:space="preserve">a key component of the commercial and recreational fishery. </w:t>
      </w:r>
    </w:p>
    <w:p w14:paraId="60356A77" w14:textId="17C46CBC" w:rsidR="00D70C57" w:rsidRPr="00616930" w:rsidRDefault="00D70C57" w:rsidP="00B84950">
      <w:pPr>
        <w:spacing w:line="480" w:lineRule="auto"/>
        <w:outlineLvl w:val="1"/>
        <w:rPr>
          <w:color w:val="000000" w:themeColor="text1"/>
        </w:rPr>
      </w:pPr>
      <w:r w:rsidRPr="00616930">
        <w:rPr>
          <w:b/>
          <w:color w:val="000000" w:themeColor="text1"/>
        </w:rPr>
        <w:t xml:space="preserve">Methods. </w:t>
      </w:r>
      <w:r w:rsidR="00A1144A" w:rsidRPr="00B649B8">
        <w:rPr>
          <w:color w:val="000000" w:themeColor="text1"/>
          <w:highlight w:val="yellow"/>
        </w:rPr>
        <w:t>179</w:t>
      </w:r>
      <w:r w:rsidRPr="00616930">
        <w:rPr>
          <w:color w:val="000000" w:themeColor="text1"/>
        </w:rPr>
        <w:t xml:space="preserve"> </w:t>
      </w:r>
      <w:r w:rsidRPr="00616930">
        <w:rPr>
          <w:i/>
          <w:color w:val="000000" w:themeColor="text1"/>
        </w:rPr>
        <w:t xml:space="preserve">P. </w:t>
      </w:r>
      <w:proofErr w:type="spellStart"/>
      <w:r w:rsidRPr="00616930">
        <w:rPr>
          <w:i/>
          <w:color w:val="000000" w:themeColor="text1"/>
        </w:rPr>
        <w:t>filamentosus</w:t>
      </w:r>
      <w:proofErr w:type="spellEnd"/>
      <w:r w:rsidRPr="00616930">
        <w:rPr>
          <w:color w:val="000000" w:themeColor="text1"/>
        </w:rPr>
        <w:t xml:space="preserve"> </w:t>
      </w:r>
      <w:r w:rsidR="00E10F7C">
        <w:rPr>
          <w:color w:val="000000" w:themeColor="text1"/>
        </w:rPr>
        <w:t>were surgically implanted with acoustic tags</w:t>
      </w:r>
      <w:r w:rsidRPr="00616930">
        <w:rPr>
          <w:color w:val="000000" w:themeColor="text1"/>
        </w:rPr>
        <w:t xml:space="preserve"> </w:t>
      </w:r>
      <w:r w:rsidR="00B86E4E">
        <w:rPr>
          <w:color w:val="000000" w:themeColor="text1"/>
        </w:rPr>
        <w:t xml:space="preserve">and released </w:t>
      </w:r>
      <w:r w:rsidRPr="00616930">
        <w:rPr>
          <w:color w:val="000000" w:themeColor="text1"/>
        </w:rPr>
        <w:t xml:space="preserve">between </w:t>
      </w:r>
      <w:r w:rsidR="006D4A50">
        <w:rPr>
          <w:color w:val="000000" w:themeColor="text1"/>
        </w:rPr>
        <w:t>January 2017</w:t>
      </w:r>
      <w:r w:rsidRPr="00616930">
        <w:rPr>
          <w:color w:val="000000" w:themeColor="text1"/>
        </w:rPr>
        <w:t xml:space="preserve"> and </w:t>
      </w:r>
      <w:r w:rsidR="00C9695C" w:rsidRPr="00B86E4E">
        <w:rPr>
          <w:color w:val="000000" w:themeColor="text1"/>
        </w:rPr>
        <w:t>January</w:t>
      </w:r>
      <w:r w:rsidRPr="00B86E4E">
        <w:rPr>
          <w:color w:val="000000" w:themeColor="text1"/>
        </w:rPr>
        <w:t xml:space="preserve"> 2018</w:t>
      </w:r>
      <w:r w:rsidRPr="00616930">
        <w:rPr>
          <w:color w:val="000000" w:themeColor="text1"/>
        </w:rPr>
        <w:t>. Individuals we</w:t>
      </w:r>
      <w:r w:rsidR="006D4A50">
        <w:rPr>
          <w:color w:val="000000" w:themeColor="text1"/>
        </w:rPr>
        <w:t>re tracked within and around a restricted fishing area between June 2017</w:t>
      </w:r>
      <w:r w:rsidRPr="00616930">
        <w:rPr>
          <w:color w:val="000000" w:themeColor="text1"/>
        </w:rPr>
        <w:t xml:space="preserve"> </w:t>
      </w:r>
      <w:r w:rsidR="006D4A50">
        <w:rPr>
          <w:color w:val="000000" w:themeColor="text1"/>
        </w:rPr>
        <w:t xml:space="preserve">and April 2018 to </w:t>
      </w:r>
      <w:r w:rsidRPr="00616930">
        <w:rPr>
          <w:color w:val="000000" w:themeColor="text1"/>
        </w:rPr>
        <w:t xml:space="preserve">determine </w:t>
      </w:r>
      <w:ins w:id="6" w:author="Kevin Weng" w:date="2018-12-28T10:40:00Z">
        <w:r w:rsidR="00D75C48" w:rsidRPr="00616930">
          <w:rPr>
            <w:color w:val="000000" w:themeColor="text1"/>
          </w:rPr>
          <w:t xml:space="preserve">home range </w:t>
        </w:r>
        <w:r w:rsidR="00D75C48">
          <w:rPr>
            <w:color w:val="000000" w:themeColor="text1"/>
          </w:rPr>
          <w:t xml:space="preserve">scale and </w:t>
        </w:r>
      </w:ins>
      <w:r w:rsidRPr="00616930">
        <w:rPr>
          <w:color w:val="000000" w:themeColor="text1"/>
        </w:rPr>
        <w:t>the frequency of movement between protected and unprotected waters</w:t>
      </w:r>
      <w:del w:id="7" w:author="Kevin Weng" w:date="2018-12-28T10:41:00Z">
        <w:r w:rsidRPr="00616930" w:rsidDel="00D75C48">
          <w:rPr>
            <w:color w:val="000000" w:themeColor="text1"/>
          </w:rPr>
          <w:delText xml:space="preserve">, </w:delText>
        </w:r>
      </w:del>
      <w:del w:id="8" w:author="Kevin Weng" w:date="2018-12-28T10:40:00Z">
        <w:r w:rsidRPr="00616930" w:rsidDel="00D75C48">
          <w:rPr>
            <w:color w:val="000000" w:themeColor="text1"/>
          </w:rPr>
          <w:delText>describe the home range of individuals, and compare individual home ranges to the scale of spatial protections</w:delText>
        </w:r>
      </w:del>
      <w:r w:rsidRPr="00616930">
        <w:rPr>
          <w:color w:val="000000" w:themeColor="text1"/>
        </w:rPr>
        <w:t>.</w:t>
      </w:r>
    </w:p>
    <w:p w14:paraId="7C4231AA" w14:textId="5F0984FF" w:rsidR="00D70C57" w:rsidRPr="00616930" w:rsidRDefault="00D70C57" w:rsidP="00B84950">
      <w:pPr>
        <w:spacing w:line="480" w:lineRule="auto"/>
        <w:outlineLvl w:val="1"/>
        <w:rPr>
          <w:b/>
          <w:color w:val="000000" w:themeColor="text1"/>
        </w:rPr>
      </w:pPr>
      <w:r w:rsidRPr="00616930">
        <w:rPr>
          <w:b/>
          <w:color w:val="000000" w:themeColor="text1"/>
        </w:rPr>
        <w:t xml:space="preserve">Results. </w:t>
      </w:r>
      <w:proofErr w:type="spellStart"/>
      <w:ins w:id="9" w:author="Kevin Weng" w:date="2018-12-28T10:52:00Z">
        <w:r w:rsidR="00630EB8">
          <w:rPr>
            <w:b/>
            <w:color w:val="000000" w:themeColor="text1"/>
          </w:rPr>
          <w:t>xxxxx</w:t>
        </w:r>
      </w:ins>
      <w:proofErr w:type="spellEnd"/>
    </w:p>
    <w:p w14:paraId="2CA8AD49" w14:textId="56F1B665" w:rsidR="00D70C57" w:rsidRPr="00616930" w:rsidRDefault="00D70C57" w:rsidP="00B84950">
      <w:pPr>
        <w:spacing w:line="480" w:lineRule="auto"/>
        <w:outlineLvl w:val="1"/>
        <w:rPr>
          <w:b/>
          <w:color w:val="000000" w:themeColor="text1"/>
        </w:rPr>
      </w:pPr>
      <w:r w:rsidRPr="00616930">
        <w:rPr>
          <w:b/>
          <w:color w:val="000000" w:themeColor="text1"/>
        </w:rPr>
        <w:t xml:space="preserve">Discussion. </w:t>
      </w:r>
      <w:proofErr w:type="spellStart"/>
      <w:ins w:id="10" w:author="Kevin Weng" w:date="2018-12-28T10:52:00Z">
        <w:r w:rsidR="00630EB8">
          <w:rPr>
            <w:b/>
            <w:color w:val="000000" w:themeColor="text1"/>
          </w:rPr>
          <w:t>xxxxxx</w:t>
        </w:r>
      </w:ins>
      <w:proofErr w:type="spellEnd"/>
    </w:p>
    <w:p w14:paraId="410DFEBD" w14:textId="77777777" w:rsidR="00CE3465" w:rsidRPr="00616930" w:rsidRDefault="00CE3465" w:rsidP="00B84950">
      <w:pPr>
        <w:spacing w:line="480" w:lineRule="auto"/>
        <w:outlineLvl w:val="0"/>
        <w:rPr>
          <w:color w:val="000000" w:themeColor="text1"/>
        </w:rPr>
      </w:pPr>
    </w:p>
    <w:p w14:paraId="7955A0E7" w14:textId="77777777" w:rsidR="00207A09" w:rsidRPr="00616930" w:rsidRDefault="00207A09">
      <w:pPr>
        <w:rPr>
          <w:b/>
          <w:color w:val="000000" w:themeColor="text1"/>
        </w:rPr>
      </w:pPr>
      <w:r w:rsidRPr="00616930">
        <w:rPr>
          <w:b/>
          <w:color w:val="000000" w:themeColor="text1"/>
        </w:rPr>
        <w:br w:type="page"/>
      </w:r>
    </w:p>
    <w:p w14:paraId="3FB6D111" w14:textId="77777777" w:rsidR="00616930" w:rsidRDefault="00207A09" w:rsidP="00616930">
      <w:pPr>
        <w:spacing w:line="480" w:lineRule="auto"/>
        <w:outlineLvl w:val="1"/>
        <w:rPr>
          <w:b/>
          <w:color w:val="000000" w:themeColor="text1"/>
        </w:rPr>
      </w:pPr>
      <w:r w:rsidRPr="00616930">
        <w:rPr>
          <w:b/>
          <w:color w:val="000000" w:themeColor="text1"/>
        </w:rPr>
        <w:lastRenderedPageBreak/>
        <w:t>Introduction</w:t>
      </w:r>
    </w:p>
    <w:p w14:paraId="72F48CCD" w14:textId="07978F3D" w:rsidR="009D03E7" w:rsidRPr="00D95241" w:rsidRDefault="00D95241" w:rsidP="009D03E7">
      <w:pPr>
        <w:spacing w:line="480" w:lineRule="auto"/>
        <w:outlineLvl w:val="1"/>
        <w:rPr>
          <w:color w:val="000000" w:themeColor="text1"/>
        </w:rPr>
      </w:pPr>
      <w:r>
        <w:rPr>
          <w:color w:val="000000" w:themeColor="text1"/>
        </w:rPr>
        <w:t>Deep</w:t>
      </w:r>
      <w:r w:rsidR="002D183B">
        <w:rPr>
          <w:color w:val="000000" w:themeColor="text1"/>
        </w:rPr>
        <w:t>-water demersal fishes</w:t>
      </w:r>
      <w:r w:rsidR="008271E9">
        <w:rPr>
          <w:color w:val="000000" w:themeColor="text1"/>
        </w:rPr>
        <w:t xml:space="preserve"> are a valuable</w:t>
      </w:r>
      <w:r w:rsidR="002D183B">
        <w:rPr>
          <w:color w:val="000000" w:themeColor="text1"/>
        </w:rPr>
        <w:t xml:space="preserve"> economic and cultural </w:t>
      </w:r>
      <w:r>
        <w:rPr>
          <w:color w:val="000000" w:themeColor="text1"/>
        </w:rPr>
        <w:t xml:space="preserve">resource throughout the Indo-Pacific. In Hawaii, </w:t>
      </w:r>
      <w:r w:rsidR="00E66634">
        <w:rPr>
          <w:color w:val="000000" w:themeColor="text1"/>
        </w:rPr>
        <w:t>commercial and recreational</w:t>
      </w:r>
      <w:r>
        <w:rPr>
          <w:color w:val="000000" w:themeColor="text1"/>
        </w:rPr>
        <w:t xml:space="preserve"> </w:t>
      </w:r>
      <w:proofErr w:type="spellStart"/>
      <w:r w:rsidR="00F04DE5">
        <w:rPr>
          <w:color w:val="000000" w:themeColor="text1"/>
        </w:rPr>
        <w:t>bottomfish</w:t>
      </w:r>
      <w:proofErr w:type="spellEnd"/>
      <w:r w:rsidR="00F04DE5">
        <w:rPr>
          <w:color w:val="000000" w:themeColor="text1"/>
        </w:rPr>
        <w:t xml:space="preserve"> </w:t>
      </w:r>
      <w:r w:rsidR="00E66634">
        <w:rPr>
          <w:color w:val="000000" w:themeColor="text1"/>
        </w:rPr>
        <w:t xml:space="preserve">fisheries </w:t>
      </w:r>
      <w:r w:rsidR="00F04DE5">
        <w:rPr>
          <w:color w:val="000000" w:themeColor="text1"/>
        </w:rPr>
        <w:t>use hook-and-line methods to target</w:t>
      </w:r>
      <w:r w:rsidR="0024591F" w:rsidRPr="00616930">
        <w:rPr>
          <w:color w:val="000000" w:themeColor="text1"/>
        </w:rPr>
        <w:t xml:space="preserve"> a </w:t>
      </w:r>
      <w:r w:rsidR="00F011B2">
        <w:rPr>
          <w:color w:val="000000" w:themeColor="text1"/>
        </w:rPr>
        <w:t xml:space="preserve">multispecies </w:t>
      </w:r>
      <w:r w:rsidR="005A5C88">
        <w:rPr>
          <w:color w:val="000000" w:themeColor="text1"/>
        </w:rPr>
        <w:t xml:space="preserve">complex of </w:t>
      </w:r>
      <w:r w:rsidR="00F04DE5">
        <w:rPr>
          <w:color w:val="000000" w:themeColor="text1"/>
        </w:rPr>
        <w:t>demersal fishes that</w:t>
      </w:r>
      <w:r w:rsidR="0024591F" w:rsidRPr="00616930">
        <w:rPr>
          <w:color w:val="000000" w:themeColor="text1"/>
        </w:rPr>
        <w:t xml:space="preserve"> inhabit </w:t>
      </w:r>
      <w:r w:rsidR="00193C43">
        <w:rPr>
          <w:color w:val="000000" w:themeColor="text1"/>
        </w:rPr>
        <w:t>the archipelago’s</w:t>
      </w:r>
      <w:r w:rsidR="00193C43" w:rsidRPr="00616930">
        <w:rPr>
          <w:color w:val="000000" w:themeColor="text1"/>
        </w:rPr>
        <w:t xml:space="preserve"> </w:t>
      </w:r>
      <w:r w:rsidR="0024591F" w:rsidRPr="00616930">
        <w:rPr>
          <w:color w:val="000000" w:themeColor="text1"/>
        </w:rPr>
        <w:t xml:space="preserve">slopes and banks </w:t>
      </w:r>
      <w:r w:rsidR="00193C43">
        <w:rPr>
          <w:color w:val="000000" w:themeColor="text1"/>
        </w:rPr>
        <w:t xml:space="preserve">at depths </w:t>
      </w:r>
      <w:r w:rsidR="0024591F" w:rsidRPr="00616930">
        <w:rPr>
          <w:color w:val="000000" w:themeColor="text1"/>
        </w:rPr>
        <w:t>between 100 and 400</w:t>
      </w:r>
      <w:r w:rsidR="00A07E47">
        <w:rPr>
          <w:color w:val="000000" w:themeColor="text1"/>
        </w:rPr>
        <w:t>-m</w:t>
      </w:r>
      <w:r w:rsidR="00BE7A0E">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ISSN":"0090-1830","abstract":"Fishery resources, Economic potential, Tuna resource, Snappers, Groupers, Skule, Bigeye scad, CPUE, Catch per unit effort.","author":[{"dropping-particle":"","family":"Polovina","given":"J J","non-dropping-particle":"","parse-names":false,"suffix":""},{"dropping-particle":"","family":"Moffitt","given":"R B","non-dropping-particle":"","parse-names":false,"suffix":""},{"dropping-particle":"","family":"Ralston","given":"S","non-dropping-particle":"","parse-names":false,"suffix":""},{"dropping-particle":"","family":"Shiota","given":"P M","non-dropping-particle":"","parse-names":false,"suffix":""},{"dropping-particle":"","family":"Williams","given":"H a","non-dropping-particle":"","parse-names":false,"suffix":""}],"container-title":"Marine Fisheries Review","id":"ITEM-1","issued":{"date-parts":[["1985"]]},"page":"19-25","title":"Fisheries Resource Assessment of the Mariana Archipelago, 1982-85","type":"article-journal","volume":"47"},"uris":["http://www.mendeley.com/documents/?uuid=699988ae-e867-4dc6-8853-d6580f8ee228"]}],"mendeley":{"formattedCitation":"(Polovina et al., 1985)","plainTextFormattedCitation":"(Polovina et al., 1985)","previouslyFormattedCitation":"(Polovina et al., 1985)"},"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Polovina et al., 1985)</w:t>
      </w:r>
      <w:r w:rsidR="0024591F" w:rsidRPr="00616930">
        <w:rPr>
          <w:color w:val="000000" w:themeColor="text1"/>
        </w:rPr>
        <w:fldChar w:fldCharType="end"/>
      </w:r>
      <w:r w:rsidR="0024591F" w:rsidRPr="00616930">
        <w:rPr>
          <w:color w:val="000000" w:themeColor="text1"/>
        </w:rPr>
        <w:t xml:space="preserve">. </w:t>
      </w:r>
      <w:r w:rsidR="009D03E7">
        <w:rPr>
          <w:color w:val="000000" w:themeColor="text1"/>
        </w:rPr>
        <w:t>During the 2017-2018 fishing year, the ex-vessel value of these species was in excess of 1.6 million dollars</w:t>
      </w:r>
      <w:r w:rsidR="009D03E7">
        <w:rPr>
          <w:rStyle w:val="FootnoteReference"/>
          <w:color w:val="000000" w:themeColor="text1"/>
        </w:rPr>
        <w:footnoteReference w:id="1"/>
      </w:r>
      <w:r w:rsidR="009D03E7">
        <w:rPr>
          <w:color w:val="000000" w:themeColor="text1"/>
        </w:rPr>
        <w:t xml:space="preserve">. </w:t>
      </w:r>
    </w:p>
    <w:p w14:paraId="58DD6497" w14:textId="76A40E62" w:rsidR="004603D1" w:rsidRPr="00D95241" w:rsidRDefault="009D03E7" w:rsidP="00616930">
      <w:pPr>
        <w:spacing w:line="480" w:lineRule="auto"/>
        <w:outlineLvl w:val="1"/>
        <w:rPr>
          <w:color w:val="000000" w:themeColor="text1"/>
        </w:rPr>
      </w:pPr>
      <w:r>
        <w:rPr>
          <w:color w:val="000000" w:themeColor="text1"/>
        </w:rPr>
        <w:tab/>
      </w:r>
      <w:r w:rsidR="008271E9">
        <w:rPr>
          <w:color w:val="000000" w:themeColor="text1"/>
        </w:rPr>
        <w:t>M</w:t>
      </w:r>
      <w:r w:rsidR="003F1B42" w:rsidRPr="00616930">
        <w:rPr>
          <w:color w:val="000000" w:themeColor="text1"/>
        </w:rPr>
        <w:t xml:space="preserve">anagement of </w:t>
      </w:r>
      <w:proofErr w:type="spellStart"/>
      <w:r w:rsidR="003F1B42" w:rsidRPr="00616930">
        <w:rPr>
          <w:color w:val="000000" w:themeColor="text1"/>
        </w:rPr>
        <w:t>bottomfish</w:t>
      </w:r>
      <w:proofErr w:type="spellEnd"/>
      <w:r w:rsidR="003F1B42" w:rsidRPr="00616930">
        <w:rPr>
          <w:color w:val="000000" w:themeColor="text1"/>
        </w:rPr>
        <w:t xml:space="preserve"> resour</w:t>
      </w:r>
      <w:r w:rsidR="00835072">
        <w:rPr>
          <w:color w:val="000000" w:themeColor="text1"/>
        </w:rPr>
        <w:t>ces is a partnership of federal and</w:t>
      </w:r>
      <w:r w:rsidR="003F1B42" w:rsidRPr="00616930">
        <w:rPr>
          <w:color w:val="000000" w:themeColor="text1"/>
        </w:rPr>
        <w:t xml:space="preserve"> state </w:t>
      </w:r>
      <w:r w:rsidR="00BE7A0E">
        <w:rPr>
          <w:color w:val="000000" w:themeColor="text1"/>
        </w:rPr>
        <w:t xml:space="preserve">agencies </w:t>
      </w:r>
      <w:r w:rsidR="00F04DE5">
        <w:rPr>
          <w:color w:val="000000" w:themeColor="text1"/>
        </w:rPr>
        <w:t xml:space="preserve">and focuses on six species of </w:t>
      </w:r>
      <w:proofErr w:type="spellStart"/>
      <w:r w:rsidR="00F04DE5">
        <w:rPr>
          <w:color w:val="000000" w:themeColor="text1"/>
        </w:rPr>
        <w:t>eteline</w:t>
      </w:r>
      <w:proofErr w:type="spellEnd"/>
      <w:r w:rsidR="00F04DE5">
        <w:rPr>
          <w:color w:val="000000" w:themeColor="text1"/>
        </w:rPr>
        <w:t xml:space="preserve"> snapper and one endemic grouper </w:t>
      </w:r>
      <w:r w:rsidR="003F1B42" w:rsidRPr="00616930">
        <w:rPr>
          <w:color w:val="000000" w:themeColor="text1"/>
        </w:rPr>
        <w:fldChar w:fldCharType="begin" w:fldLock="1"/>
      </w:r>
      <w:r w:rsidR="00EF24F2">
        <w:rPr>
          <w:color w:val="000000" w:themeColor="text1"/>
        </w:rPr>
        <w:instrText>ADDIN CSL_CITATION {"citationItems":[{"id":"ITEM-1","itemData":{"author":[{"dropping-particle":"","family":"Western Pacific Regional Fishery Management Council","given":"","non-dropping-particle":"","parse-names":false,"suffix":""}],"id":"ITEM-1","issued":{"date-parts":[["2009"]]},"number-of-pages":"266","publisher-place":"Honolulu, HI","title":"Fishery Ecosystem Plan for the Hawaii Archipelago","type":"report"},"uris":["http://www.mendeley.com/documents/?uuid=4f760ffd-8f48-4c5d-aa2f-11ad61efd90d"]}],"mendeley":{"formattedCitation":"(Western Pacific Regional Fishery Management Council, 2009)","manualFormatting":"(Anonymous 2009)","plainTextFormattedCitation":"(Western Pacific Regional Fishery Management Council, 2009)","previouslyFormattedCitation":"(Western Pacific Regional Fishery Management Council, 2009)"},"properties":{"noteIndex":0},"schema":"https://github.com/citation-style-language/schema/raw/master/csl-citation.json"}</w:instrText>
      </w:r>
      <w:r w:rsidR="003F1B42" w:rsidRPr="00616930">
        <w:rPr>
          <w:color w:val="000000" w:themeColor="text1"/>
        </w:rPr>
        <w:fldChar w:fldCharType="separate"/>
      </w:r>
      <w:r w:rsidR="003F1B42" w:rsidRPr="00616930">
        <w:rPr>
          <w:noProof/>
          <w:color w:val="000000" w:themeColor="text1"/>
        </w:rPr>
        <w:t>(Anonymous 2009)</w:t>
      </w:r>
      <w:r w:rsidR="003F1B42" w:rsidRPr="00616930">
        <w:rPr>
          <w:color w:val="000000" w:themeColor="text1"/>
        </w:rPr>
        <w:fldChar w:fldCharType="end"/>
      </w:r>
      <w:r w:rsidR="003F1B42" w:rsidRPr="00616930">
        <w:rPr>
          <w:color w:val="000000" w:themeColor="text1"/>
        </w:rPr>
        <w:t xml:space="preserve">. </w:t>
      </w:r>
      <w:r w:rsidR="00F04DE5">
        <w:rPr>
          <w:color w:val="000000" w:themeColor="text1"/>
        </w:rPr>
        <w:t>Locally these</w:t>
      </w:r>
      <w:r w:rsidR="00FD6522" w:rsidRPr="00616930">
        <w:rPr>
          <w:color w:val="000000" w:themeColor="text1"/>
        </w:rPr>
        <w:t xml:space="preserve"> species are</w:t>
      </w:r>
      <w:r w:rsidR="00F04DE5">
        <w:rPr>
          <w:color w:val="000000" w:themeColor="text1"/>
        </w:rPr>
        <w:t xml:space="preserve"> referred to</w:t>
      </w:r>
      <w:r w:rsidR="00C06CE9">
        <w:rPr>
          <w:color w:val="000000" w:themeColor="text1"/>
        </w:rPr>
        <w:t xml:space="preserve"> as the D</w:t>
      </w:r>
      <w:r w:rsidR="00F04DE5">
        <w:rPr>
          <w:color w:val="000000" w:themeColor="text1"/>
        </w:rPr>
        <w:t>eep</w:t>
      </w:r>
      <w:r w:rsidR="00C06CE9">
        <w:rPr>
          <w:color w:val="000000" w:themeColor="text1"/>
        </w:rPr>
        <w:t xml:space="preserve"> </w:t>
      </w:r>
      <w:r w:rsidR="00FD6522" w:rsidRPr="00616930">
        <w:rPr>
          <w:color w:val="000000" w:themeColor="text1"/>
        </w:rPr>
        <w:t>7 and include</w:t>
      </w:r>
      <w:r w:rsidR="0024591F" w:rsidRPr="00616930">
        <w:rPr>
          <w:color w:val="000000" w:themeColor="text1"/>
        </w:rPr>
        <w:t xml:space="preserve"> </w:t>
      </w:r>
      <w:proofErr w:type="spellStart"/>
      <w:r w:rsidR="0024591F" w:rsidRPr="00616930">
        <w:rPr>
          <w:i/>
          <w:color w:val="000000" w:themeColor="text1"/>
        </w:rPr>
        <w:t>Pristipomoides</w:t>
      </w:r>
      <w:proofErr w:type="spellEnd"/>
      <w:r w:rsidR="0024591F" w:rsidRPr="00616930">
        <w:rPr>
          <w:i/>
          <w:color w:val="000000" w:themeColor="text1"/>
        </w:rPr>
        <w:t xml:space="preserve"> </w:t>
      </w:r>
      <w:proofErr w:type="spellStart"/>
      <w:r w:rsidR="0024591F" w:rsidRPr="00616930">
        <w:rPr>
          <w:i/>
          <w:color w:val="000000" w:themeColor="text1"/>
        </w:rPr>
        <w:t>filamentosus</w:t>
      </w:r>
      <w:proofErr w:type="spellEnd"/>
      <w:r w:rsidR="0024591F" w:rsidRPr="00616930">
        <w:rPr>
          <w:i/>
          <w:color w:val="000000" w:themeColor="text1"/>
        </w:rPr>
        <w:t xml:space="preserve"> </w:t>
      </w:r>
      <w:r w:rsidR="008271E9">
        <w:rPr>
          <w:color w:val="000000" w:themeColor="text1"/>
        </w:rPr>
        <w:t>(local</w:t>
      </w:r>
      <w:r w:rsidR="00FD6522" w:rsidRPr="00616930">
        <w:rPr>
          <w:color w:val="000000" w:themeColor="text1"/>
        </w:rPr>
        <w:t xml:space="preserve"> </w:t>
      </w:r>
      <w:r w:rsidR="008271E9">
        <w:rPr>
          <w:color w:val="000000" w:themeColor="text1"/>
        </w:rPr>
        <w:t>name</w:t>
      </w:r>
      <w:r w:rsidR="0024591F" w:rsidRPr="00616930">
        <w:rPr>
          <w:color w:val="000000" w:themeColor="text1"/>
        </w:rPr>
        <w:t xml:space="preserve"> </w:t>
      </w:r>
      <w:r w:rsidR="008271E9">
        <w:rPr>
          <w:color w:val="000000" w:themeColor="text1"/>
        </w:rPr>
        <w:t>‘</w:t>
      </w:r>
      <w:r w:rsidR="0024591F" w:rsidRPr="00616930">
        <w:rPr>
          <w:color w:val="000000" w:themeColor="text1"/>
        </w:rPr>
        <w:t>opakapaka</w:t>
      </w:r>
      <w:r w:rsidR="008271E9">
        <w:rPr>
          <w:color w:val="000000" w:themeColor="text1"/>
        </w:rPr>
        <w:t>’</w:t>
      </w:r>
      <w:r w:rsidR="00145CD0">
        <w:rPr>
          <w:color w:val="000000" w:themeColor="text1"/>
        </w:rPr>
        <w:t xml:space="preserve">), </w:t>
      </w:r>
      <w:r w:rsidR="0024591F" w:rsidRPr="00616930">
        <w:rPr>
          <w:color w:val="000000" w:themeColor="text1"/>
        </w:rPr>
        <w:t xml:space="preserve">the species </w:t>
      </w:r>
      <w:r w:rsidR="00C06CE9">
        <w:rPr>
          <w:color w:val="000000" w:themeColor="text1"/>
        </w:rPr>
        <w:t>representing the</w:t>
      </w:r>
      <w:r w:rsidR="0024591F" w:rsidRPr="00616930">
        <w:rPr>
          <w:color w:val="000000" w:themeColor="text1"/>
        </w:rPr>
        <w:t xml:space="preserve"> highest catch abundance, followed by </w:t>
      </w:r>
      <w:proofErr w:type="spellStart"/>
      <w:r w:rsidR="0024591F" w:rsidRPr="00616930">
        <w:rPr>
          <w:i/>
          <w:color w:val="000000" w:themeColor="text1"/>
        </w:rPr>
        <w:t>Etelis</w:t>
      </w:r>
      <w:proofErr w:type="spellEnd"/>
      <w:r w:rsidR="0024591F" w:rsidRPr="00616930">
        <w:rPr>
          <w:i/>
          <w:color w:val="000000" w:themeColor="text1"/>
        </w:rPr>
        <w:t xml:space="preserve"> </w:t>
      </w:r>
      <w:proofErr w:type="spellStart"/>
      <w:r w:rsidR="0024591F" w:rsidRPr="00616930">
        <w:rPr>
          <w:i/>
          <w:color w:val="000000" w:themeColor="text1"/>
        </w:rPr>
        <w:t>courscan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F90B32">
        <w:rPr>
          <w:color w:val="000000" w:themeColor="text1"/>
        </w:rPr>
        <w:t>o</w:t>
      </w:r>
      <w:r w:rsidR="0024591F" w:rsidRPr="00616930">
        <w:rPr>
          <w:color w:val="000000" w:themeColor="text1"/>
        </w:rPr>
        <w:t>naga</w:t>
      </w:r>
      <w:proofErr w:type="spellEnd"/>
      <w:r w:rsidR="00145CD0">
        <w:rPr>
          <w:color w:val="000000" w:themeColor="text1"/>
        </w:rPr>
        <w:t>’</w:t>
      </w:r>
      <w:r w:rsidR="0024591F" w:rsidRPr="00616930">
        <w:rPr>
          <w:color w:val="000000" w:themeColor="text1"/>
        </w:rPr>
        <w:t xml:space="preserve">), </w:t>
      </w:r>
      <w:proofErr w:type="spellStart"/>
      <w:r w:rsidR="0024591F" w:rsidRPr="00616930">
        <w:rPr>
          <w:i/>
          <w:color w:val="000000" w:themeColor="text1"/>
        </w:rPr>
        <w:t>Etelis</w:t>
      </w:r>
      <w:proofErr w:type="spellEnd"/>
      <w:r w:rsidR="0024591F" w:rsidRPr="00616930">
        <w:rPr>
          <w:i/>
          <w:color w:val="000000" w:themeColor="text1"/>
        </w:rPr>
        <w:t xml:space="preserve"> </w:t>
      </w:r>
      <w:proofErr w:type="spellStart"/>
      <w:r w:rsidR="0024591F" w:rsidRPr="00616930">
        <w:rPr>
          <w:i/>
          <w:color w:val="000000" w:themeColor="text1"/>
        </w:rPr>
        <w:t>carbunculu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F90B32">
        <w:rPr>
          <w:color w:val="000000" w:themeColor="text1"/>
        </w:rPr>
        <w:t>e</w:t>
      </w:r>
      <w:r w:rsidR="0024591F" w:rsidRPr="00616930">
        <w:rPr>
          <w:color w:val="000000" w:themeColor="text1"/>
        </w:rPr>
        <w:t>hu</w:t>
      </w:r>
      <w:proofErr w:type="spellEnd"/>
      <w:r w:rsidR="00145CD0">
        <w:rPr>
          <w:color w:val="000000" w:themeColor="text1"/>
        </w:rPr>
        <w:t>’</w:t>
      </w:r>
      <w:r w:rsidR="0024591F" w:rsidRPr="00616930">
        <w:rPr>
          <w:color w:val="000000" w:themeColor="text1"/>
        </w:rPr>
        <w:t xml:space="preserve">), </w:t>
      </w:r>
      <w:r w:rsidR="00FD6522" w:rsidRPr="00616930">
        <w:rPr>
          <w:color w:val="000000" w:themeColor="text1"/>
        </w:rPr>
        <w:t xml:space="preserve">and </w:t>
      </w:r>
      <w:proofErr w:type="spellStart"/>
      <w:r w:rsidR="0024591F" w:rsidRPr="00616930">
        <w:rPr>
          <w:i/>
          <w:color w:val="000000" w:themeColor="text1"/>
        </w:rPr>
        <w:t>Pristipomoides</w:t>
      </w:r>
      <w:proofErr w:type="spellEnd"/>
      <w:r w:rsidR="0024591F" w:rsidRPr="00616930">
        <w:rPr>
          <w:i/>
          <w:color w:val="000000" w:themeColor="text1"/>
        </w:rPr>
        <w:t xml:space="preserve"> </w:t>
      </w:r>
      <w:proofErr w:type="spellStart"/>
      <w:r w:rsidR="0024591F" w:rsidRPr="00616930">
        <w:rPr>
          <w:i/>
          <w:color w:val="000000" w:themeColor="text1"/>
        </w:rPr>
        <w:t>sieboldii</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kalekale</w:t>
      </w:r>
      <w:proofErr w:type="spellEnd"/>
      <w:r w:rsidR="00145CD0">
        <w:rPr>
          <w:color w:val="000000" w:themeColor="text1"/>
        </w:rPr>
        <w:t>’</w:t>
      </w:r>
      <w:r w:rsidR="0024591F" w:rsidRPr="00616930">
        <w:rPr>
          <w:color w:val="000000" w:themeColor="text1"/>
        </w:rPr>
        <w:t xml:space="preserve">). </w:t>
      </w:r>
      <w:proofErr w:type="spellStart"/>
      <w:r w:rsidR="0024591F" w:rsidRPr="00616930">
        <w:rPr>
          <w:i/>
          <w:color w:val="000000" w:themeColor="text1"/>
        </w:rPr>
        <w:t>Aphareus</w:t>
      </w:r>
      <w:proofErr w:type="spellEnd"/>
      <w:r w:rsidR="0024591F" w:rsidRPr="00616930">
        <w:rPr>
          <w:i/>
          <w:color w:val="000000" w:themeColor="text1"/>
        </w:rPr>
        <w:t xml:space="preserve"> </w:t>
      </w:r>
      <w:proofErr w:type="spellStart"/>
      <w:r w:rsidR="0024591F" w:rsidRPr="00616930">
        <w:rPr>
          <w:i/>
          <w:color w:val="000000" w:themeColor="text1"/>
        </w:rPr>
        <w:t>rutilan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lehi</w:t>
      </w:r>
      <w:proofErr w:type="spellEnd"/>
      <w:r w:rsidR="00145CD0">
        <w:rPr>
          <w:color w:val="000000" w:themeColor="text1"/>
        </w:rPr>
        <w:t>’</w:t>
      </w:r>
      <w:r w:rsidR="0024591F" w:rsidRPr="00616930">
        <w:rPr>
          <w:color w:val="000000" w:themeColor="text1"/>
        </w:rPr>
        <w:t xml:space="preserve">), </w:t>
      </w:r>
      <w:proofErr w:type="spellStart"/>
      <w:r w:rsidR="0024591F" w:rsidRPr="00616930">
        <w:rPr>
          <w:i/>
          <w:color w:val="000000" w:themeColor="text1"/>
        </w:rPr>
        <w:t>Pristipomoides</w:t>
      </w:r>
      <w:proofErr w:type="spellEnd"/>
      <w:r w:rsidR="0024591F" w:rsidRPr="00616930">
        <w:rPr>
          <w:i/>
          <w:color w:val="000000" w:themeColor="text1"/>
        </w:rPr>
        <w:t xml:space="preserve"> </w:t>
      </w:r>
      <w:proofErr w:type="spellStart"/>
      <w:r w:rsidR="0024591F" w:rsidRPr="00616930">
        <w:rPr>
          <w:i/>
          <w:color w:val="000000" w:themeColor="text1"/>
        </w:rPr>
        <w:t>zonatu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gindai</w:t>
      </w:r>
      <w:proofErr w:type="spellEnd"/>
      <w:r w:rsidR="00145CD0">
        <w:rPr>
          <w:color w:val="000000" w:themeColor="text1"/>
        </w:rPr>
        <w:t>’</w:t>
      </w:r>
      <w:r w:rsidR="0024591F" w:rsidRPr="00616930">
        <w:rPr>
          <w:color w:val="000000" w:themeColor="text1"/>
        </w:rPr>
        <w:t xml:space="preserve">), and the endemic Hawaiian grouper </w:t>
      </w:r>
      <w:proofErr w:type="spellStart"/>
      <w:r w:rsidR="0024591F" w:rsidRPr="00616930">
        <w:rPr>
          <w:i/>
          <w:color w:val="000000" w:themeColor="text1"/>
        </w:rPr>
        <w:t>Hyporthodus</w:t>
      </w:r>
      <w:proofErr w:type="spellEnd"/>
      <w:r w:rsidR="0024591F" w:rsidRPr="00616930">
        <w:rPr>
          <w:i/>
          <w:color w:val="000000" w:themeColor="text1"/>
        </w:rPr>
        <w:t xml:space="preserve"> </w:t>
      </w:r>
      <w:proofErr w:type="spellStart"/>
      <w:r w:rsidR="0024591F" w:rsidRPr="00616930">
        <w:rPr>
          <w:i/>
          <w:color w:val="000000" w:themeColor="text1"/>
        </w:rPr>
        <w:t>quernus</w:t>
      </w:r>
      <w:proofErr w:type="spellEnd"/>
      <w:r w:rsidR="0024591F" w:rsidRPr="00616930">
        <w:rPr>
          <w:color w:val="000000" w:themeColor="text1"/>
        </w:rPr>
        <w:t xml:space="preserve"> (</w:t>
      </w:r>
      <w:r w:rsidR="00145CD0">
        <w:rPr>
          <w:color w:val="000000" w:themeColor="text1"/>
        </w:rPr>
        <w:t>‘</w:t>
      </w:r>
      <w:proofErr w:type="spellStart"/>
      <w:r w:rsidR="0024591F" w:rsidRPr="00616930">
        <w:rPr>
          <w:color w:val="000000" w:themeColor="text1"/>
        </w:rPr>
        <w:t>hapuupuu</w:t>
      </w:r>
      <w:proofErr w:type="spellEnd"/>
      <w:r w:rsidR="00145CD0">
        <w:rPr>
          <w:color w:val="000000" w:themeColor="text1"/>
        </w:rPr>
        <w:t>’</w:t>
      </w:r>
      <w:r w:rsidR="0024591F" w:rsidRPr="00616930">
        <w:rPr>
          <w:color w:val="000000" w:themeColor="text1"/>
        </w:rPr>
        <w:t xml:space="preserve">) make up the remainder of the </w:t>
      </w:r>
      <w:r w:rsidR="009658DC" w:rsidRPr="00616930">
        <w:rPr>
          <w:color w:val="000000" w:themeColor="text1"/>
        </w:rPr>
        <w:t>seven managed species</w:t>
      </w:r>
      <w:r w:rsidR="0024591F" w:rsidRPr="00616930">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author":[{"dropping-particle":"","family":"Martell","given":"Steven J D","non-dropping-particle":"","parse-names":false,"suffix":""},{"dropping-particle":"","family":"Christensen","given":"Line B","non-dropping-particle":"","parse-names":false,"suffix":""},{"dropping-particle":"","family":"Zeller","given":"Dirk","non-dropping-particle":"","parse-names":false,"suffix":""}],"id":"ITEM-1","issue":"September 2006","issued":{"date-parts":[["2006"]]},"page":"1948-2004","title":"Status and Trends of the Hawaiian Bottomfish Stocks : 1948-2004","type":"article-journal"},"uris":["http://www.mendeley.com/documents/?uuid=193d9976-0306-3350-908a-d9c2cc9c4786"]}],"mendeley":{"formattedCitation":"(Martell, Christensen, and Zeller, 2006)","plainTextFormattedCitation":"(Martell, Christensen, and Zeller, 2006)","previouslyFormattedCitation":"(Martell, Christensen, and Zeller, 2006)"},"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Martell, Christensen, and Zeller, 2006)</w:t>
      </w:r>
      <w:r w:rsidR="0024591F" w:rsidRPr="00616930">
        <w:rPr>
          <w:color w:val="000000" w:themeColor="text1"/>
        </w:rPr>
        <w:fldChar w:fldCharType="end"/>
      </w:r>
      <w:r w:rsidR="0024591F" w:rsidRPr="00616930">
        <w:rPr>
          <w:color w:val="000000" w:themeColor="text1"/>
        </w:rPr>
        <w:t>.</w:t>
      </w:r>
      <w:r w:rsidR="004603D1" w:rsidRPr="00616930">
        <w:rPr>
          <w:color w:val="000000" w:themeColor="text1"/>
        </w:rPr>
        <w:t xml:space="preserve"> </w:t>
      </w:r>
    </w:p>
    <w:p w14:paraId="266D73BE" w14:textId="6BAF6FD5" w:rsidR="00845953" w:rsidRDefault="00193C43" w:rsidP="00B84950">
      <w:pPr>
        <w:spacing w:line="480" w:lineRule="auto"/>
        <w:ind w:firstLine="720"/>
        <w:rPr>
          <w:color w:val="000000" w:themeColor="text1"/>
        </w:rPr>
      </w:pPr>
      <w:r>
        <w:rPr>
          <w:color w:val="000000" w:themeColor="text1"/>
        </w:rPr>
        <w:t>In response to</w:t>
      </w:r>
      <w:r w:rsidR="00FC5995">
        <w:rPr>
          <w:color w:val="000000" w:themeColor="text1"/>
        </w:rPr>
        <w:t xml:space="preserve"> the</w:t>
      </w:r>
      <w:r>
        <w:rPr>
          <w:color w:val="000000" w:themeColor="text1"/>
        </w:rPr>
        <w:t xml:space="preserve"> </w:t>
      </w:r>
      <w:r w:rsidR="00FC5995">
        <w:rPr>
          <w:color w:val="000000" w:themeColor="text1"/>
        </w:rPr>
        <w:t>declining</w:t>
      </w:r>
      <w:r>
        <w:rPr>
          <w:color w:val="000000" w:themeColor="text1"/>
        </w:rPr>
        <w:t xml:space="preserve"> spawning potential </w:t>
      </w:r>
      <w:r w:rsidR="00FC5995">
        <w:rPr>
          <w:color w:val="000000" w:themeColor="text1"/>
        </w:rPr>
        <w:t xml:space="preserve">ratio for </w:t>
      </w:r>
      <w:proofErr w:type="spellStart"/>
      <w:r w:rsidR="00FC5995">
        <w:rPr>
          <w:color w:val="000000" w:themeColor="text1"/>
        </w:rPr>
        <w:t>ehu</w:t>
      </w:r>
      <w:proofErr w:type="spellEnd"/>
      <w:r w:rsidR="00FC5995">
        <w:rPr>
          <w:color w:val="000000" w:themeColor="text1"/>
        </w:rPr>
        <w:t xml:space="preserve"> and </w:t>
      </w:r>
      <w:proofErr w:type="spellStart"/>
      <w:r w:rsidR="00FC5995">
        <w:rPr>
          <w:color w:val="000000" w:themeColor="text1"/>
        </w:rPr>
        <w:t>onaga</w:t>
      </w:r>
      <w:proofErr w:type="spellEnd"/>
      <w:r w:rsidR="00FC5995">
        <w:rPr>
          <w:color w:val="000000" w:themeColor="text1"/>
        </w:rPr>
        <w:t xml:space="preserve">, </w:t>
      </w:r>
      <w:del w:id="11" w:author="Kevin Weng" w:date="2018-12-28T10:44:00Z">
        <w:r w:rsidR="00D95E18" w:rsidRPr="00616930" w:rsidDel="00E06158">
          <w:rPr>
            <w:color w:val="000000" w:themeColor="text1"/>
          </w:rPr>
          <w:delText>in 1998</w:delText>
        </w:r>
        <w:r w:rsidR="009658DC" w:rsidRPr="00616930" w:rsidDel="00E06158">
          <w:rPr>
            <w:color w:val="000000" w:themeColor="text1"/>
          </w:rPr>
          <w:delText xml:space="preserve">, </w:delText>
        </w:r>
      </w:del>
      <w:r w:rsidR="003F1B42" w:rsidRPr="00616930">
        <w:rPr>
          <w:color w:val="000000" w:themeColor="text1"/>
        </w:rPr>
        <w:t xml:space="preserve">an annual catch limit and a network of </w:t>
      </w:r>
      <w:r>
        <w:rPr>
          <w:color w:val="000000" w:themeColor="text1"/>
        </w:rPr>
        <w:t xml:space="preserve">areas where </w:t>
      </w:r>
      <w:r w:rsidR="00FC5995">
        <w:rPr>
          <w:color w:val="000000" w:themeColor="text1"/>
        </w:rPr>
        <w:t xml:space="preserve">fishing was </w:t>
      </w:r>
      <w:r>
        <w:rPr>
          <w:color w:val="000000" w:themeColor="text1"/>
        </w:rPr>
        <w:t>restrict</w:t>
      </w:r>
      <w:r w:rsidR="00FC5995">
        <w:rPr>
          <w:color w:val="000000" w:themeColor="text1"/>
        </w:rPr>
        <w:t xml:space="preserve">ed </w:t>
      </w:r>
      <w:r w:rsidR="003F1B42" w:rsidRPr="00616930">
        <w:rPr>
          <w:color w:val="000000" w:themeColor="text1"/>
        </w:rPr>
        <w:t>were introduced</w:t>
      </w:r>
      <w:ins w:id="12" w:author="Kevin Weng" w:date="2018-12-28T10:44:00Z">
        <w:r w:rsidR="00E06158" w:rsidRPr="00E06158">
          <w:rPr>
            <w:color w:val="000000" w:themeColor="text1"/>
          </w:rPr>
          <w:t xml:space="preserve"> </w:t>
        </w:r>
        <w:r w:rsidR="00E06158" w:rsidRPr="00616930">
          <w:rPr>
            <w:color w:val="000000" w:themeColor="text1"/>
          </w:rPr>
          <w:t>in 1998</w:t>
        </w:r>
      </w:ins>
      <w:r w:rsidR="00FC5995">
        <w:rPr>
          <w:color w:val="000000" w:themeColor="text1"/>
        </w:rPr>
        <w:t xml:space="preserve">. </w:t>
      </w:r>
      <w:proofErr w:type="gramStart"/>
      <w:r w:rsidR="00FC5995">
        <w:rPr>
          <w:color w:val="000000" w:themeColor="text1"/>
        </w:rPr>
        <w:t xml:space="preserve">These </w:t>
      </w:r>
      <w:r w:rsidR="00D95E18" w:rsidRPr="00616930">
        <w:rPr>
          <w:color w:val="000000" w:themeColor="text1"/>
        </w:rPr>
        <w:t xml:space="preserve"> control</w:t>
      </w:r>
      <w:proofErr w:type="gramEnd"/>
      <w:r w:rsidR="00F0781C" w:rsidRPr="00616930">
        <w:rPr>
          <w:color w:val="000000" w:themeColor="text1"/>
        </w:rPr>
        <w:t xml:space="preserve"> measures</w:t>
      </w:r>
      <w:r w:rsidR="00D95E18" w:rsidRPr="00616930">
        <w:rPr>
          <w:color w:val="000000" w:themeColor="text1"/>
        </w:rPr>
        <w:t xml:space="preserve"> </w:t>
      </w:r>
      <w:r w:rsidR="00FC5995">
        <w:rPr>
          <w:color w:val="000000" w:themeColor="text1"/>
        </w:rPr>
        <w:t xml:space="preserve">were meant </w:t>
      </w:r>
      <w:r w:rsidR="00D95E18" w:rsidRPr="00616930">
        <w:rPr>
          <w:color w:val="000000" w:themeColor="text1"/>
        </w:rPr>
        <w:t xml:space="preserve">to </w:t>
      </w:r>
      <w:r w:rsidR="00845953">
        <w:rPr>
          <w:color w:val="000000" w:themeColor="text1"/>
        </w:rPr>
        <w:t>facilitate</w:t>
      </w:r>
      <w:r w:rsidR="00FC5995">
        <w:rPr>
          <w:color w:val="000000" w:themeColor="text1"/>
        </w:rPr>
        <w:t xml:space="preserve"> the</w:t>
      </w:r>
      <w:r w:rsidR="00845953">
        <w:rPr>
          <w:color w:val="000000" w:themeColor="text1"/>
        </w:rPr>
        <w:t xml:space="preserve"> </w:t>
      </w:r>
      <w:r w:rsidR="003F1B42" w:rsidRPr="00616930">
        <w:rPr>
          <w:color w:val="000000" w:themeColor="text1"/>
        </w:rPr>
        <w:t>recovery</w:t>
      </w:r>
      <w:r w:rsidR="00845953">
        <w:rPr>
          <w:color w:val="000000" w:themeColor="text1"/>
        </w:rPr>
        <w:t xml:space="preserve"> of </w:t>
      </w:r>
      <w:r w:rsidR="00C06CE9">
        <w:rPr>
          <w:color w:val="000000" w:themeColor="text1"/>
        </w:rPr>
        <w:t>D</w:t>
      </w:r>
      <w:r w:rsidR="00845953">
        <w:rPr>
          <w:color w:val="000000" w:themeColor="text1"/>
        </w:rPr>
        <w:t>eep 7 stocks</w:t>
      </w:r>
      <w:r w:rsidR="00D95E18" w:rsidRPr="00616930">
        <w:rPr>
          <w:color w:val="000000" w:themeColor="text1"/>
        </w:rPr>
        <w:t xml:space="preserve">. </w:t>
      </w:r>
      <w:r w:rsidR="003F1B42" w:rsidRPr="00616930">
        <w:rPr>
          <w:color w:val="000000" w:themeColor="text1"/>
        </w:rPr>
        <w:t>The</w:t>
      </w:r>
      <w:r w:rsidR="00D95E18" w:rsidRPr="00616930">
        <w:rPr>
          <w:color w:val="000000" w:themeColor="text1"/>
        </w:rPr>
        <w:t xml:space="preserve"> </w:t>
      </w:r>
      <w:proofErr w:type="spellStart"/>
      <w:r w:rsidR="00D95E18" w:rsidRPr="00616930">
        <w:rPr>
          <w:color w:val="000000" w:themeColor="text1"/>
        </w:rPr>
        <w:t>Bottomfish</w:t>
      </w:r>
      <w:proofErr w:type="spellEnd"/>
      <w:r w:rsidR="00D95E18" w:rsidRPr="00616930">
        <w:rPr>
          <w:color w:val="000000" w:themeColor="text1"/>
        </w:rPr>
        <w:t xml:space="preserve"> Restricted Fishing Areas, or BRFAs</w:t>
      </w:r>
      <w:r w:rsidR="003F1B42" w:rsidRPr="00616930">
        <w:rPr>
          <w:color w:val="000000" w:themeColor="text1"/>
        </w:rPr>
        <w:t xml:space="preserve"> as they are known</w:t>
      </w:r>
      <w:r w:rsidR="00845953">
        <w:rPr>
          <w:color w:val="000000" w:themeColor="text1"/>
        </w:rPr>
        <w:t>,</w:t>
      </w:r>
      <w:r w:rsidR="003F1B42" w:rsidRPr="00616930">
        <w:rPr>
          <w:color w:val="000000" w:themeColor="text1"/>
        </w:rPr>
        <w:t xml:space="preserve"> </w:t>
      </w:r>
      <w:del w:id="13" w:author="Kevin Weng" w:date="2018-12-28T10:45:00Z">
        <w:r w:rsidR="009658DC" w:rsidRPr="00616930" w:rsidDel="00E06158">
          <w:rPr>
            <w:color w:val="000000" w:themeColor="text1"/>
          </w:rPr>
          <w:delText xml:space="preserve">originally </w:delText>
        </w:r>
        <w:r w:rsidDel="00E06158">
          <w:rPr>
            <w:color w:val="000000" w:themeColor="text1"/>
          </w:rPr>
          <w:delText xml:space="preserve">numbered </w:delText>
        </w:r>
        <w:r w:rsidR="003F1B42" w:rsidRPr="00616930" w:rsidDel="00E06158">
          <w:rPr>
            <w:color w:val="000000" w:themeColor="text1"/>
          </w:rPr>
          <w:delText>19</w:delText>
        </w:r>
        <w:r w:rsidR="00FC5995" w:rsidDel="00E06158">
          <w:rPr>
            <w:color w:val="000000" w:themeColor="text1"/>
          </w:rPr>
          <w:delText xml:space="preserve">, </w:delText>
        </w:r>
      </w:del>
      <w:r w:rsidR="00845953">
        <w:rPr>
          <w:color w:val="000000" w:themeColor="text1"/>
        </w:rPr>
        <w:t>were</w:t>
      </w:r>
      <w:r w:rsidR="00D95E18" w:rsidRPr="00616930">
        <w:rPr>
          <w:color w:val="000000" w:themeColor="text1"/>
        </w:rPr>
        <w:t xml:space="preserve"> designed to protect 20% of </w:t>
      </w:r>
      <w:proofErr w:type="spellStart"/>
      <w:r w:rsidR="00D95E18" w:rsidRPr="00616930">
        <w:rPr>
          <w:color w:val="000000" w:themeColor="text1"/>
        </w:rPr>
        <w:t>bottomfish</w:t>
      </w:r>
      <w:proofErr w:type="spellEnd"/>
      <w:r w:rsidR="00D95E18" w:rsidRPr="00616930">
        <w:rPr>
          <w:color w:val="000000" w:themeColor="text1"/>
        </w:rPr>
        <w:t xml:space="preserve"> habitat </w:t>
      </w:r>
      <w:r w:rsidR="00845953">
        <w:rPr>
          <w:color w:val="000000" w:themeColor="text1"/>
        </w:rPr>
        <w:t>in the Main Hawaiian Islands (MHI)</w:t>
      </w:r>
      <w:r w:rsidR="00FC5995">
        <w:rPr>
          <w:color w:val="000000" w:themeColor="text1"/>
        </w:rPr>
        <w:t>,</w:t>
      </w:r>
      <w:r w:rsidR="00845953">
        <w:rPr>
          <w:color w:val="000000" w:themeColor="text1"/>
        </w:rPr>
        <w:t xml:space="preserve"> </w:t>
      </w:r>
      <w:r>
        <w:rPr>
          <w:color w:val="000000" w:themeColor="text1"/>
        </w:rPr>
        <w:t>and</w:t>
      </w:r>
      <w:r w:rsidRPr="00616930">
        <w:rPr>
          <w:color w:val="000000" w:themeColor="text1"/>
        </w:rPr>
        <w:t xml:space="preserve"> </w:t>
      </w:r>
      <w:r w:rsidR="00FC5995">
        <w:rPr>
          <w:color w:val="000000" w:themeColor="text1"/>
        </w:rPr>
        <w:t xml:space="preserve">to </w:t>
      </w:r>
      <w:r w:rsidR="003F1B42" w:rsidRPr="00616930">
        <w:rPr>
          <w:color w:val="000000" w:themeColor="text1"/>
        </w:rPr>
        <w:t>reduc</w:t>
      </w:r>
      <w:r>
        <w:rPr>
          <w:color w:val="000000" w:themeColor="text1"/>
        </w:rPr>
        <w:t>e</w:t>
      </w:r>
      <w:r w:rsidR="00D95E18" w:rsidRPr="00616930">
        <w:rPr>
          <w:color w:val="000000" w:themeColor="text1"/>
        </w:rPr>
        <w:t xml:space="preserve"> total</w:t>
      </w:r>
      <w:r w:rsidR="003F1B42" w:rsidRPr="00616930">
        <w:rPr>
          <w:color w:val="000000" w:themeColor="text1"/>
        </w:rPr>
        <w:t xml:space="preserve"> </w:t>
      </w:r>
      <w:r w:rsidR="00D95E18" w:rsidRPr="00616930">
        <w:rPr>
          <w:color w:val="000000" w:themeColor="text1"/>
        </w:rPr>
        <w:t xml:space="preserve">mortality by 15% </w:t>
      </w:r>
      <w:r w:rsidR="00D95E18" w:rsidRPr="00616930">
        <w:rPr>
          <w:color w:val="000000" w:themeColor="text1"/>
        </w:rPr>
        <w:fldChar w:fldCharType="begin" w:fldLock="1"/>
      </w:r>
      <w:r w:rsidR="00EF24F2">
        <w:rPr>
          <w:color w:val="000000" w:themeColor="text1"/>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mendeley":{"formattedCitation":"(National Marine Fisheries Service, 2006)","plainTextFormattedCitation":"(National Marine Fisheries Service, 2006)","previouslyFormattedCitation":"(National Marine Fisheries Service, 2006)"},"properties":{"noteIndex":0},"schema":"https://github.com/citation-style-language/schema/raw/master/csl-citation.json"}</w:instrText>
      </w:r>
      <w:r w:rsidR="00D95E18" w:rsidRPr="00616930">
        <w:rPr>
          <w:color w:val="000000" w:themeColor="text1"/>
        </w:rPr>
        <w:fldChar w:fldCharType="separate"/>
      </w:r>
      <w:r w:rsidR="00D332C7" w:rsidRPr="00616930">
        <w:rPr>
          <w:noProof/>
          <w:color w:val="000000" w:themeColor="text1"/>
        </w:rPr>
        <w:t>(National Marine Fisheries Service, 2006)</w:t>
      </w:r>
      <w:r w:rsidR="00D95E18" w:rsidRPr="00616930">
        <w:rPr>
          <w:color w:val="000000" w:themeColor="text1"/>
        </w:rPr>
        <w:fldChar w:fldCharType="end"/>
      </w:r>
      <w:r w:rsidR="00845953">
        <w:rPr>
          <w:color w:val="000000" w:themeColor="text1"/>
        </w:rPr>
        <w:t xml:space="preserve">. </w:t>
      </w:r>
      <w:r>
        <w:rPr>
          <w:color w:val="000000" w:themeColor="text1"/>
        </w:rPr>
        <w:t xml:space="preserve">In </w:t>
      </w:r>
      <w:r w:rsidR="00845953">
        <w:rPr>
          <w:color w:val="000000" w:themeColor="text1"/>
        </w:rPr>
        <w:t>2008</w:t>
      </w:r>
      <w:r w:rsidR="00D95E18" w:rsidRPr="00616930">
        <w:rPr>
          <w:color w:val="000000" w:themeColor="text1"/>
        </w:rPr>
        <w:t xml:space="preserve"> the BRFAs were restructured</w:t>
      </w:r>
      <w:r>
        <w:rPr>
          <w:color w:val="000000" w:themeColor="text1"/>
        </w:rPr>
        <w:t>,</w:t>
      </w:r>
      <w:r w:rsidR="00325F98">
        <w:rPr>
          <w:color w:val="000000" w:themeColor="text1"/>
        </w:rPr>
        <w:t xml:space="preserve"> with a goal of further reducing fishing pressure.</w:t>
      </w:r>
      <w:r>
        <w:rPr>
          <w:color w:val="000000" w:themeColor="text1"/>
        </w:rPr>
        <w:t xml:space="preserve"> </w:t>
      </w:r>
      <w:del w:id="14" w:author="Kevin Weng" w:date="2018-12-28T10:45:00Z">
        <w:r w:rsidR="00325F98" w:rsidDel="00E06158">
          <w:rPr>
            <w:color w:val="000000" w:themeColor="text1"/>
          </w:rPr>
          <w:delText>Incorperated</w:delText>
        </w:r>
      </w:del>
      <w:ins w:id="15" w:author="Kevin Weng" w:date="2018-12-28T10:45:00Z">
        <w:r w:rsidR="00E06158">
          <w:rPr>
            <w:color w:val="000000" w:themeColor="text1"/>
          </w:rPr>
          <w:t>Incorporated</w:t>
        </w:r>
      </w:ins>
      <w:r w:rsidR="00325F98">
        <w:rPr>
          <w:color w:val="000000" w:themeColor="text1"/>
        </w:rPr>
        <w:t xml:space="preserve"> in this revision process was</w:t>
      </w:r>
      <w:r w:rsidRPr="00616930">
        <w:rPr>
          <w:color w:val="000000" w:themeColor="text1"/>
        </w:rPr>
        <w:t xml:space="preserve"> improved knowledge o</w:t>
      </w:r>
      <w:r>
        <w:rPr>
          <w:color w:val="000000" w:themeColor="text1"/>
        </w:rPr>
        <w:t xml:space="preserve">f preferred </w:t>
      </w:r>
      <w:proofErr w:type="spellStart"/>
      <w:r>
        <w:rPr>
          <w:color w:val="000000" w:themeColor="text1"/>
        </w:rPr>
        <w:lastRenderedPageBreak/>
        <w:t>bottomfish</w:t>
      </w:r>
      <w:proofErr w:type="spellEnd"/>
      <w:r>
        <w:rPr>
          <w:color w:val="000000" w:themeColor="text1"/>
        </w:rPr>
        <w:t xml:space="preserve"> habitat</w:t>
      </w:r>
      <w:r w:rsidR="00FC5995">
        <w:rPr>
          <w:color w:val="000000" w:themeColor="text1"/>
        </w:rPr>
        <w:t>.</w:t>
      </w:r>
      <w:r>
        <w:rPr>
          <w:color w:val="000000" w:themeColor="text1"/>
        </w:rPr>
        <w:t xml:space="preserve"> </w:t>
      </w:r>
      <w:r w:rsidR="00FC5995">
        <w:rPr>
          <w:color w:val="000000" w:themeColor="text1"/>
        </w:rPr>
        <w:t>The number of protected areas was also</w:t>
      </w:r>
      <w:r w:rsidR="00FC5995" w:rsidRPr="00616930">
        <w:rPr>
          <w:color w:val="000000" w:themeColor="text1"/>
        </w:rPr>
        <w:t xml:space="preserve"> </w:t>
      </w:r>
      <w:r w:rsidR="00845953">
        <w:rPr>
          <w:color w:val="000000" w:themeColor="text1"/>
        </w:rPr>
        <w:t xml:space="preserve">reduced </w:t>
      </w:r>
      <w:r>
        <w:rPr>
          <w:color w:val="000000" w:themeColor="text1"/>
        </w:rPr>
        <w:t>from 19 to 12</w:t>
      </w:r>
      <w:r w:rsidR="00325F98">
        <w:rPr>
          <w:color w:val="000000" w:themeColor="text1"/>
        </w:rPr>
        <w:t xml:space="preserve"> </w:t>
      </w:r>
      <w:r w:rsidR="00D95E18" w:rsidRPr="009F0D71">
        <w:rPr>
          <w:color w:val="000000" w:themeColor="text1"/>
          <w:highlight w:val="yellow"/>
        </w:rPr>
        <w:fldChar w:fldCharType="begin" w:fldLock="1"/>
      </w:r>
      <w:r w:rsidR="00325F98">
        <w:rPr>
          <w:color w:val="000000" w:themeColor="text1"/>
          <w:highlight w:val="yellow"/>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id":"ITEM-2","itemData":{"author":[{"dropping-particle":"","family":"Moffitt","given":"Robert B.","non-dropping-particle":"","parse-names":false,"suffix":""},{"dropping-particle":"","family":"Kobayashi","given":"Donald R.","non-dropping-particle":"","parse-names":false,"suffix":""},{"dropping-particle":"","family":"Dinardo","given":"Gerard T.","non-dropping-particle":"","parse-names":false,"suffix":""}],"id":"ITEM-2","issue":"H-06-01","issued":{"date-parts":[["2006"]]},"number-of-pages":"1-50","publisher-place":"Honolulu, HI","title":"Status of the Hawaiian Bottomfish Stocks, 2004","type":"report"},"uris":["http://www.mendeley.com/documents/?uuid=6d439504-60a7-4923-9bdb-e94dbece4003"]},{"id":"ITEM-3","itemData":{"DOI":"10.1186/2050-3385-1-17","ISBN":"2050338511","ISSN":"2050-3385","author":[{"dropping-particle":"","family":"Weng","given":"Kevin C","non-dropping-particle":"","parse-names":false,"suffix":""}],"container-title":"Animal Biotelemetry","id":"ITEM-3","issued":{"date-parts":[["2013"]]},"page":"17","title":"A pilot study of deepwater fish movement with respect to marine reserves","type":"article-journal","volume":"1"},"uris":["http://www.mendeley.com/documents/?uuid=62717eaf-22aa-45d1-9cc7-2637cb3514e3"]},{"id":"ITEM-4","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4","issue":"2","issued":{"date-parts":[["2014"]]},"page":"411-425","title":"Marine protected areas for deepwater fish populations: An evaluation of their effects in Hawai'i","type":"article-journal","volume":"161"},"uris":["http://www.mendeley.com/documents/?uuid=5d338b3e-4fa1-4e76-9e60-2bca531f0081"]}],"mendeley":{"formattedCitation":"(Moffitt, Kobayashi, and Dinardo, 2006; National Marine Fisheries Service, 2006; Weng, 2013; Sackett et al., 2014)","manualFormatting":"(National Marine Fisheries Service, 2006)","plainTextFormattedCitation":"(Moffitt, Kobayashi, and Dinardo, 2006; National Marine Fisheries Service, 2006; Weng, 2013; Sackett et al., 2014)","previouslyFormattedCitation":"(Moffitt, Kobayashi, and Dinardo, 2006; National Marine Fisheries Service, 2006; Weng, 2013; Sackett et al., 2014)"},"properties":{"noteIndex":0},"schema":"https://github.com/citation-style-language/schema/raw/master/csl-citation.json"}</w:instrText>
      </w:r>
      <w:r w:rsidR="00D95E18" w:rsidRPr="009F0D71">
        <w:rPr>
          <w:color w:val="000000" w:themeColor="text1"/>
          <w:highlight w:val="yellow"/>
        </w:rPr>
        <w:fldChar w:fldCharType="separate"/>
      </w:r>
      <w:r w:rsidR="00D332C7" w:rsidRPr="009F0D71">
        <w:rPr>
          <w:noProof/>
          <w:color w:val="000000" w:themeColor="text1"/>
          <w:highlight w:val="yellow"/>
        </w:rPr>
        <w:t>(National Marine Fisheries Service, 2006)</w:t>
      </w:r>
      <w:r w:rsidR="00D95E18" w:rsidRPr="009F0D71">
        <w:rPr>
          <w:color w:val="000000" w:themeColor="text1"/>
          <w:highlight w:val="yellow"/>
        </w:rPr>
        <w:fldChar w:fldCharType="end"/>
      </w:r>
      <w:r w:rsidR="00603B59" w:rsidRPr="009F0D71">
        <w:rPr>
          <w:color w:val="000000" w:themeColor="text1"/>
          <w:highlight w:val="yellow"/>
        </w:rPr>
        <w:t>.</w:t>
      </w:r>
      <w:r w:rsidR="00603B59" w:rsidRPr="00616930">
        <w:rPr>
          <w:color w:val="000000" w:themeColor="text1"/>
        </w:rPr>
        <w:t xml:space="preserve"> </w:t>
      </w:r>
    </w:p>
    <w:p w14:paraId="0344B5DA" w14:textId="7751D93A" w:rsidR="00BD4E92" w:rsidRDefault="009D03E7" w:rsidP="0093521B">
      <w:pPr>
        <w:spacing w:line="480" w:lineRule="auto"/>
        <w:ind w:firstLine="720"/>
        <w:rPr>
          <w:color w:val="000000" w:themeColor="text1"/>
        </w:rPr>
      </w:pPr>
      <w:r w:rsidRPr="00616930">
        <w:rPr>
          <w:color w:val="000000" w:themeColor="text1"/>
        </w:rPr>
        <w:t>The</w:t>
      </w:r>
      <w:r>
        <w:rPr>
          <w:color w:val="000000" w:themeColor="text1"/>
        </w:rPr>
        <w:t xml:space="preserve"> </w:t>
      </w:r>
      <w:r w:rsidRPr="00616930">
        <w:rPr>
          <w:color w:val="000000" w:themeColor="text1"/>
        </w:rPr>
        <w:t xml:space="preserve">BRFAs are controversial among </w:t>
      </w:r>
      <w:r>
        <w:rPr>
          <w:color w:val="000000" w:themeColor="text1"/>
        </w:rPr>
        <w:t xml:space="preserve">fishery </w:t>
      </w:r>
      <w:r w:rsidRPr="00616930">
        <w:rPr>
          <w:color w:val="000000" w:themeColor="text1"/>
        </w:rPr>
        <w:t>stakeholders</w:t>
      </w:r>
      <w:r>
        <w:rPr>
          <w:color w:val="000000" w:themeColor="text1"/>
        </w:rPr>
        <w:t xml:space="preserve"> </w:t>
      </w:r>
      <w:r w:rsidRPr="00616930">
        <w:rPr>
          <w:color w:val="000000" w:themeColor="text1"/>
        </w:rPr>
        <w:fldChar w:fldCharType="begin" w:fldLock="1"/>
      </w:r>
      <w:r>
        <w:rPr>
          <w:color w:val="000000" w:themeColor="text1"/>
        </w:rPr>
        <w:instrText>ADDIN CSL_CITATION {"citationItems":[{"id":"ITEM-1","itemData":{"ISBN":"Administrative Report H-11-06","abstract":"This paper has examined current attitudes and perceptions of the bottomfish fleet towards management agencies, past and existing management tools, and hypothetical future management alternatives. Specifically, the paper provides results of a mail survey fielded in 2010 that measured fisher support for specific past, current, and future management initiatives. The survey was mailed to 1012 bottomfish fishermen in Hawaii and 519 fishermen completed the survey, equating to a response rate of approximately 51%. However, response rates of subgroups within the survey population varied spatially and by degree of activity. The highest county-level response was on Oahu (60%) followed by Kauai, Maui, and Hawaii (51%, 50%, and 42%, respectively). Commercial fishermen who target Deep 7 species and were active in the 2009-2010 fishing season, considered more avid bottomfish fishermen, had a response rate of 60%. On the other hand, fishermen not active in the recent fishing season (30%), those not targeting Deep 7 species (46%), and noncommercial permit holders (43%) all showed lower response rates. In comparing the attitudes and perceptions of fishermen, we found few differences across counties. Avidity and effort in the fishery, as reflected in pounds landed, were much stronger indicators of differences in attitudes and perceptions than county of residence, and any nominal county differences can likely be attributed to differences in the effort composition of the bottomfish fishing community on each island. Fishermen expressed their dissatisfaction with managing agencies, with only 25% of fishermen indicating satisfaction with federal management of the fishery and 24% indicating satisfaction with state management. Fishermen also expressed dissatisfaction with past management approaches. The majority of fishermen do not view past management tools as being effective in promoting a sustainable bottomfish fishery; however, a large portion of fishermen appear to support the existing TAC management program. In considering alternative specifications of the TAC limit, fishermen were marginally supportive of separate commercial and recreational quotas as well as islandspecific TACs. Across all categories of Hawaii bottomfish fishermen, survey respondents strongly opposed the potential introduction of a catch share system for the bottomfish fishery. A clear finding from this research is that fishermen have numerous suggestions for how the bottomfish fishery should be managed…","author":[{"dropping-particle":"","family":"Hospital","given":"Justin","non-dropping-particle":"","parse-names":false,"suffix":""},{"dropping-particle":"","family":"Beavers","given":"Courtney","non-dropping-particle":"","parse-names":false,"suffix":""}],"id":"ITEM-1","issue":"September","issued":{"date-parts":[["2011"]]},"number-of-pages":"107","publisher-place":"Honolulu, HI","title":"Management of the Main Hawaiian Islands Bottomfish Fishery: Fishers’ Attitudes, Perceptions, and Comments","type":"report"},"uris":["http://www.mendeley.com/documents/?uuid=1474f6b0-ff1d-4fdd-852c-8653e77f6ee8"]}],"mendeley":{"formattedCitation":"(Hospital and Beavers, 2011)","plainTextFormattedCitation":"(Hospital and Beavers, 2011)","previouslyFormattedCitation":"(Hospital and Beavers, 2011)"},"properties":{"noteIndex":0},"schema":"https://github.com/citation-style-language/schema/raw/master/csl-citation.json"}</w:instrText>
      </w:r>
      <w:r w:rsidRPr="00616930">
        <w:rPr>
          <w:color w:val="000000" w:themeColor="text1"/>
        </w:rPr>
        <w:fldChar w:fldCharType="separate"/>
      </w:r>
      <w:r w:rsidRPr="00616930">
        <w:rPr>
          <w:noProof/>
          <w:color w:val="000000" w:themeColor="text1"/>
        </w:rPr>
        <w:t>(Hospital and Beavers, 2011)</w:t>
      </w:r>
      <w:r w:rsidRPr="00616930">
        <w:rPr>
          <w:color w:val="000000" w:themeColor="text1"/>
        </w:rPr>
        <w:fldChar w:fldCharType="end"/>
      </w:r>
      <w:r w:rsidR="00BD4E92">
        <w:rPr>
          <w:color w:val="000000" w:themeColor="text1"/>
        </w:rPr>
        <w:t xml:space="preserve"> and in recent years some </w:t>
      </w:r>
      <w:proofErr w:type="spellStart"/>
      <w:r w:rsidR="00BD4E92">
        <w:rPr>
          <w:color w:val="000000" w:themeColor="text1"/>
        </w:rPr>
        <w:t>bottomfish</w:t>
      </w:r>
      <w:proofErr w:type="spellEnd"/>
      <w:r w:rsidR="00BD4E92">
        <w:rPr>
          <w:color w:val="000000" w:themeColor="text1"/>
        </w:rPr>
        <w:t xml:space="preserve"> fishers have lobbied </w:t>
      </w:r>
      <w:r w:rsidR="00BD4E92" w:rsidRPr="00616930">
        <w:rPr>
          <w:color w:val="000000" w:themeColor="text1"/>
        </w:rPr>
        <w:t xml:space="preserve">managers to </w:t>
      </w:r>
      <w:r w:rsidR="00BD4E92">
        <w:rPr>
          <w:color w:val="000000" w:themeColor="text1"/>
        </w:rPr>
        <w:t xml:space="preserve">do away with some or all of the areas </w:t>
      </w:r>
      <w:r w:rsidR="00BD4E92">
        <w:rPr>
          <w:color w:val="000000" w:themeColor="text1"/>
        </w:rPr>
        <w:fldChar w:fldCharType="begin" w:fldLock="1"/>
      </w:r>
      <w:r w:rsidR="00BD4E92">
        <w:rPr>
          <w:color w:val="000000" w:themeColor="text1"/>
        </w:rPr>
        <w:instrText>ADDIN CSL_CITATION {"citationItems":[{"id":"ITEM-1","itemData":{"DOI":"10.1017/CBO9781107415324.004","ISBN":"9788578110796","ISSN":"1098-6596","PMID":"25246403","author":[{"dropping-particle":"","family":"Western Pacific Regional Fishery Management Council","given":"","non-dropping-particle":"","parse-names":false,"suffix":""}],"id":"ITEM-1","issued":{"date-parts":[["2013"]]},"publisher-place":"Honolulu, HI","title":"Minutes of the 158th Meeting of the Western Pacific Regional Fishery Management Council","type":"report"},"uris":["http://www.mendeley.com/documents/?uuid=2aa8d87c-6575-4fd4-ad77-6571025bc40b"]}],"mendeley":{"formattedCitation":"(Western Pacific Regional Fishery Management Council, 2013)","plainTextFormattedCitation":"(Western Pacific Regional Fishery Management Council, 2013)","previouslyFormattedCitation":"(Western Pacific Regional Fishery Management Council, 2013)"},"properties":{"noteIndex":0},"schema":"https://github.com/citation-style-language/schema/raw/master/csl-citation.json"}</w:instrText>
      </w:r>
      <w:r w:rsidR="00BD4E92">
        <w:rPr>
          <w:color w:val="000000" w:themeColor="text1"/>
        </w:rPr>
        <w:fldChar w:fldCharType="separate"/>
      </w:r>
      <w:r w:rsidR="00BD4E92" w:rsidRPr="00E91040">
        <w:rPr>
          <w:noProof/>
          <w:color w:val="000000" w:themeColor="text1"/>
        </w:rPr>
        <w:t>(Western Pacific Regional Fishery Management Council, 2013)</w:t>
      </w:r>
      <w:r w:rsidR="00BD4E92">
        <w:rPr>
          <w:color w:val="000000" w:themeColor="text1"/>
        </w:rPr>
        <w:fldChar w:fldCharType="end"/>
      </w:r>
      <w:r>
        <w:rPr>
          <w:color w:val="000000" w:themeColor="text1"/>
        </w:rPr>
        <w:t xml:space="preserve">. </w:t>
      </w:r>
      <w:r w:rsidRPr="00616930">
        <w:rPr>
          <w:color w:val="000000" w:themeColor="text1"/>
        </w:rPr>
        <w:t xml:space="preserve">NOAA, </w:t>
      </w:r>
      <w:r>
        <w:rPr>
          <w:color w:val="000000" w:themeColor="text1"/>
        </w:rPr>
        <w:t xml:space="preserve">The State of </w:t>
      </w:r>
      <w:r w:rsidRPr="00616930">
        <w:rPr>
          <w:color w:val="000000" w:themeColor="text1"/>
        </w:rPr>
        <w:t>Hawaii’s Department of Land and Natural Resources, and the</w:t>
      </w:r>
      <w:r w:rsidR="00E846F9">
        <w:rPr>
          <w:color w:val="000000" w:themeColor="text1"/>
        </w:rPr>
        <w:t xml:space="preserve"> federal</w:t>
      </w:r>
      <w:r w:rsidRPr="00616930">
        <w:rPr>
          <w:color w:val="000000" w:themeColor="text1"/>
        </w:rPr>
        <w:t xml:space="preserve"> Western Pacific </w:t>
      </w:r>
      <w:r w:rsidR="00E846F9">
        <w:rPr>
          <w:color w:val="000000" w:themeColor="text1"/>
        </w:rPr>
        <w:t xml:space="preserve">Regional </w:t>
      </w:r>
      <w:r w:rsidRPr="00616930">
        <w:rPr>
          <w:color w:val="000000" w:themeColor="text1"/>
        </w:rPr>
        <w:t xml:space="preserve">Fishery Management Council, who jointly manage </w:t>
      </w:r>
      <w:proofErr w:type="spellStart"/>
      <w:r w:rsidRPr="00616930">
        <w:rPr>
          <w:color w:val="000000" w:themeColor="text1"/>
        </w:rPr>
        <w:t>bottomfish</w:t>
      </w:r>
      <w:proofErr w:type="spellEnd"/>
      <w:r w:rsidRPr="00616930">
        <w:rPr>
          <w:color w:val="000000" w:themeColor="text1"/>
        </w:rPr>
        <w:t xml:space="preserve"> resources in Hawaii, require information on the movement of </w:t>
      </w:r>
      <w:proofErr w:type="spellStart"/>
      <w:r w:rsidRPr="00616930">
        <w:rPr>
          <w:color w:val="000000" w:themeColor="text1"/>
        </w:rPr>
        <w:t>bottomfish</w:t>
      </w:r>
      <w:proofErr w:type="spellEnd"/>
      <w:r w:rsidRPr="00616930">
        <w:rPr>
          <w:color w:val="000000" w:themeColor="text1"/>
        </w:rPr>
        <w:t xml:space="preserve"> to </w:t>
      </w:r>
      <w:r>
        <w:rPr>
          <w:color w:val="000000" w:themeColor="text1"/>
        </w:rPr>
        <w:t xml:space="preserve">inform the future of </w:t>
      </w:r>
      <w:r w:rsidR="00FC5995">
        <w:rPr>
          <w:color w:val="000000" w:themeColor="text1"/>
        </w:rPr>
        <w:t xml:space="preserve">these </w:t>
      </w:r>
      <w:r>
        <w:rPr>
          <w:color w:val="000000" w:themeColor="text1"/>
        </w:rPr>
        <w:t>management strategies</w:t>
      </w:r>
      <w:r w:rsidRPr="00616930">
        <w:rPr>
          <w:color w:val="000000" w:themeColor="text1"/>
        </w:rPr>
        <w:t xml:space="preserve"> </w:t>
      </w:r>
      <w:r>
        <w:rPr>
          <w:color w:val="000000" w:themeColor="text1"/>
        </w:rPr>
        <w:fldChar w:fldCharType="begin" w:fldLock="1"/>
      </w:r>
      <w:r w:rsidR="003D76B4">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Pr>
          <w:color w:val="000000" w:themeColor="text1"/>
        </w:rPr>
        <w:fldChar w:fldCharType="separate"/>
      </w:r>
      <w:r w:rsidRPr="009D03E7">
        <w:rPr>
          <w:noProof/>
          <w:color w:val="000000" w:themeColor="text1"/>
        </w:rPr>
        <w:t>(Western Pacific Regional Fishery Management Council, 2014)</w:t>
      </w:r>
      <w:r>
        <w:rPr>
          <w:color w:val="000000" w:themeColor="text1"/>
        </w:rPr>
        <w:fldChar w:fldCharType="end"/>
      </w:r>
      <w:r>
        <w:rPr>
          <w:color w:val="000000" w:themeColor="text1"/>
        </w:rPr>
        <w:t xml:space="preserve">. </w:t>
      </w:r>
    </w:p>
    <w:p w14:paraId="7F5AC0DF" w14:textId="16AEFEF9" w:rsidR="00A11949" w:rsidRDefault="006431F4" w:rsidP="0093521B">
      <w:pPr>
        <w:spacing w:line="480" w:lineRule="auto"/>
        <w:ind w:firstLine="720"/>
        <w:rPr>
          <w:color w:val="000000" w:themeColor="text1"/>
        </w:rPr>
      </w:pPr>
      <w:r>
        <w:rPr>
          <w:color w:val="000000" w:themeColor="text1"/>
        </w:rPr>
        <w:t xml:space="preserve">The BRFAs and similar Marine Protected Areas operate </w:t>
      </w:r>
      <w:r w:rsidR="00AD2AF9">
        <w:rPr>
          <w:color w:val="000000" w:themeColor="text1"/>
        </w:rPr>
        <w:t xml:space="preserve">under the assumption that </w:t>
      </w:r>
      <w:r w:rsidR="0093521B">
        <w:rPr>
          <w:color w:val="000000" w:themeColor="text1"/>
        </w:rPr>
        <w:t>fishing mortality can be reduced by excluding fishers from specific zones</w:t>
      </w:r>
      <w:r w:rsidR="009658DC" w:rsidRPr="00616930">
        <w:rPr>
          <w:color w:val="000000" w:themeColor="text1"/>
        </w:rPr>
        <w:t>. H</w:t>
      </w:r>
      <w:r w:rsidR="0024591F" w:rsidRPr="00616930">
        <w:rPr>
          <w:color w:val="000000" w:themeColor="text1"/>
        </w:rPr>
        <w:t xml:space="preserve">owever, </w:t>
      </w:r>
      <w:r w:rsidR="00DA757A">
        <w:rPr>
          <w:color w:val="000000" w:themeColor="text1"/>
        </w:rPr>
        <w:t>protected</w:t>
      </w:r>
      <w:r w:rsidR="003F1B42" w:rsidRPr="00616930">
        <w:rPr>
          <w:color w:val="000000" w:themeColor="text1"/>
        </w:rPr>
        <w:t xml:space="preserve"> areas</w:t>
      </w:r>
      <w:r w:rsidR="0024591F" w:rsidRPr="00616930">
        <w:rPr>
          <w:color w:val="000000" w:themeColor="text1"/>
        </w:rPr>
        <w:t xml:space="preserve"> may fai</w:t>
      </w:r>
      <w:r w:rsidR="003F1B42" w:rsidRPr="00616930">
        <w:rPr>
          <w:color w:val="000000" w:themeColor="text1"/>
        </w:rPr>
        <w:t>l to meet management objectives</w:t>
      </w:r>
      <w:r w:rsidR="00845953" w:rsidRPr="00845953">
        <w:rPr>
          <w:color w:val="000000" w:themeColor="text1"/>
        </w:rPr>
        <w:t xml:space="preserve"> </w:t>
      </w:r>
      <w:r w:rsidR="00845953" w:rsidRPr="00616930">
        <w:rPr>
          <w:color w:val="000000" w:themeColor="text1"/>
        </w:rPr>
        <w:t>if they</w:t>
      </w:r>
      <w:r w:rsidR="00845953">
        <w:rPr>
          <w:color w:val="000000" w:themeColor="text1"/>
        </w:rPr>
        <w:t xml:space="preserve"> are of insufficient size</w:t>
      </w:r>
      <w:r w:rsidR="003F1B42" w:rsidRPr="00616930">
        <w:rPr>
          <w:color w:val="000000" w:themeColor="text1"/>
        </w:rPr>
        <w:t xml:space="preserve">, </w:t>
      </w:r>
      <w:r w:rsidR="0093521B">
        <w:rPr>
          <w:color w:val="000000" w:themeColor="text1"/>
        </w:rPr>
        <w:t>such that fish routinely</w:t>
      </w:r>
      <w:r w:rsidR="00DA757A">
        <w:rPr>
          <w:color w:val="000000" w:themeColor="text1"/>
        </w:rPr>
        <w:t xml:space="preserve"> journey</w:t>
      </w:r>
      <w:r w:rsidR="00845953">
        <w:rPr>
          <w:color w:val="000000" w:themeColor="text1"/>
        </w:rPr>
        <w:t xml:space="preserve"> into unprotected waters</w:t>
      </w:r>
      <w:r w:rsidR="0024591F" w:rsidRPr="00616930">
        <w:rPr>
          <w:color w:val="000000" w:themeColor="text1"/>
        </w:rPr>
        <w:t xml:space="preserve">. </w:t>
      </w:r>
      <w:del w:id="16" w:author="Kevin Weng" w:date="2018-12-28T10:47:00Z">
        <w:r w:rsidR="0024591F" w:rsidRPr="00616930" w:rsidDel="00E06158">
          <w:rPr>
            <w:color w:val="000000" w:themeColor="text1"/>
          </w:rPr>
          <w:delText>Furthermore</w:delText>
        </w:r>
      </w:del>
      <w:ins w:id="17" w:author="Kevin Weng" w:date="2018-12-28T10:47:00Z">
        <w:r w:rsidR="00E06158">
          <w:rPr>
            <w:color w:val="000000" w:themeColor="text1"/>
          </w:rPr>
          <w:t>On the other hand</w:t>
        </w:r>
      </w:ins>
      <w:r w:rsidR="0024591F" w:rsidRPr="00616930">
        <w:rPr>
          <w:color w:val="000000" w:themeColor="text1"/>
        </w:rPr>
        <w:t xml:space="preserve">, protection at </w:t>
      </w:r>
      <w:ins w:id="18" w:author="Kevin Weng" w:date="2018-12-28T10:47:00Z">
        <w:r w:rsidR="00E06158">
          <w:rPr>
            <w:color w:val="000000" w:themeColor="text1"/>
          </w:rPr>
          <w:t xml:space="preserve">very large </w:t>
        </w:r>
      </w:ins>
      <w:r w:rsidR="0024591F" w:rsidRPr="00616930">
        <w:rPr>
          <w:color w:val="000000" w:themeColor="text1"/>
        </w:rPr>
        <w:t xml:space="preserve">scales </w:t>
      </w:r>
      <w:del w:id="19" w:author="Kevin Weng" w:date="2018-12-28T10:47:00Z">
        <w:r w:rsidR="0024591F" w:rsidRPr="00616930" w:rsidDel="00E06158">
          <w:rPr>
            <w:color w:val="000000" w:themeColor="text1"/>
          </w:rPr>
          <w:delText xml:space="preserve">too large </w:delText>
        </w:r>
      </w:del>
      <w:r w:rsidR="0024591F" w:rsidRPr="00616930">
        <w:rPr>
          <w:color w:val="000000" w:themeColor="text1"/>
        </w:rPr>
        <w:t xml:space="preserve">may </w:t>
      </w:r>
      <w:r w:rsidR="001A4ACB" w:rsidRPr="00616930">
        <w:rPr>
          <w:color w:val="000000" w:themeColor="text1"/>
        </w:rPr>
        <w:t xml:space="preserve">negatively impact </w:t>
      </w:r>
      <w:del w:id="20" w:author="Kevin Weng" w:date="2018-12-28T10:47:00Z">
        <w:r w:rsidR="001A4ACB" w:rsidRPr="00616930" w:rsidDel="00E06158">
          <w:rPr>
            <w:color w:val="000000" w:themeColor="text1"/>
          </w:rPr>
          <w:delText xml:space="preserve">those </w:delText>
        </w:r>
      </w:del>
      <w:ins w:id="21" w:author="Kevin Weng" w:date="2018-12-28T10:47:00Z">
        <w:r w:rsidR="00E06158">
          <w:rPr>
            <w:color w:val="000000" w:themeColor="text1"/>
          </w:rPr>
          <w:t>people</w:t>
        </w:r>
        <w:r w:rsidR="00E06158" w:rsidRPr="00616930">
          <w:rPr>
            <w:color w:val="000000" w:themeColor="text1"/>
          </w:rPr>
          <w:t xml:space="preserve"> </w:t>
        </w:r>
      </w:ins>
      <w:r w:rsidR="001A4ACB" w:rsidRPr="00616930">
        <w:rPr>
          <w:color w:val="000000" w:themeColor="text1"/>
        </w:rPr>
        <w:t xml:space="preserve">reliant on these resources, either financially or for sustenance </w:t>
      </w:r>
      <w:r w:rsidR="001A4ACB" w:rsidRPr="00616930">
        <w:rPr>
          <w:color w:val="000000" w:themeColor="text1"/>
        </w:rPr>
        <w:fldChar w:fldCharType="begin" w:fldLock="1"/>
      </w:r>
      <w:r w:rsidR="00EF24F2">
        <w:rPr>
          <w:color w:val="000000" w:themeColor="text1"/>
        </w:rPr>
        <w:instrText>ADDIN CSL_CITATION {"citationItems":[{"id":"ITEM-1","itemData":{"DOI":"10.1890/1051-0761(2003)013[0025:PFTDOM]2.0.CO;2","ISBN":"1051-0761","ISSN":"1051-0761","PMID":"15326331","abstract":"The theory underlying the design of marine reserves, whether the goal is to preserve biodiversity or to manage fisheries, is still in its infancy. For both of these goals, there is a need for general principles on which to base marine reserve design, and because of the paucity of empirical experience, these principles must be based on models. However, most of the theoretical studies to date have been specific to a single situation, with few attempts to deduce general principles. Here we attempt to distill existing results into general principles useful to designers of marine reserves. To answer the question of how fishery management using reserves compares to conventional management, we provide two principles: (1) the effect of reserves on yield per recruit is similar to increasing the age of first capture, and (2) the effect of reserves on yield is similar to reducing effort. Another two principles answer the question of how to design reserve configurations so that species with movement in various stages will be sustainable: (3) higher juvenile and adult movement lowers sustainability of reserves for biodiversity, but an intermediate level of adult movement is required for reserves for fishery management, and (4) longer larval dispersal distance requires larger reserves for sustainability. These principles provide general guidelines for design, and attention to them will allow more rapid progress in future modeling studies. Whether populations or communities will persist under any specific reserve design is uncertain, and we suggest ways of dealing with that uncertainty.","author":[{"dropping-particle":"","family":"Botsford","given":"L W","non-dropping-particle":"","parse-names":false,"suffix":""},{"dropping-particle":"","family":"Micheli","given":"F","non-dropping-particle":"","parse-names":false,"suffix":""},{"dropping-particle":"","family":"Hastings","given":"A","non-dropping-particle":"","parse-names":false,"suffix":""}],"container-title":"Ecological Applications","id":"ITEM-1","issue":"1","issued":{"date-parts":[["2003"]]},"page":"25-31","title":"Principles for the design of marine reserves","type":"article-journal","volume":"13"},"uris":["http://www.mendeley.com/documents/?uuid=56ddc5fb-1d67-4dbc-8d4b-70123808de4f"]},{"id":"ITEM-2","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 L","non-dropping-particle":"","parse-names":false,"suffix":""},{"dropping-particle":"","family":"Chapman","given":"M R","non-dropping-particle":"","parse-names":false,"suffix":""}],"container-title":"Environmental Biology of Fishes","id":"ITEM-2","issued":{"date-parts":[["1999"]]},"page":"65-79","title":"Implications of fish home range size and relocation for marine reserve function","type":"article-journal","volume":"55"},"uris":["http://www.mendeley.com/documents/?uuid=55e7231c-8001-4356-8b98-7fa475fc444c"]},{"id":"ITEM-3","itemData":{"author":[{"dropping-particle":"","family":"O'Dor","given":"Ron","non-dropping-particle":"","parse-names":false,"suffix":""},{"dropping-particle":"","family":"Lindholm","given":"James","non-dropping-particle":"","parse-names":false,"suffix":""},{"dropping-particle":"","family":"Oxenford","given":"Hazel","non-dropping-particle":"","parse-names":false,"suffix":""},{"dropping-particle":"","family":"Parsons","given":"Darren","non-dropping-particle":"","parse-names":false,"suffix":""}],"container-title":"MPA news","id":"ITEM-3","issue":"9","issued":{"date-parts":[["2004"]]},"page":"1-6","title":"Acoustic Tracking of Fish : How Continuous Data on Fish Movement Could Change the Planning of MPAs","type":"article-journal","volume":"5"},"uris":["http://www.mendeley.com/documents/?uuid=cad55176-be31-3208-af75-b220026d904f"]},{"id":"ITEM-4","itemData":{"DOI":"10.1016/j.tree.2004.11.007","ISBN":"0169-5347","ISSN":"01695347","PMID":"16701346","abstract":"As well as serving valuable biodiversity conservation roles, functioning no-take fishery reserves protect a portion of the fishery stock as insurance against future overfishing. So long as there is adequate compliance by the fishing community, it is likely that they will also sustain and even enhance fishery yields in the surrounding area. However, there are significant gaps in scientific knowledge that must be filled if no-take reserves are to be used effectively as fishery management tools. Unfortunately, these gaps are being glossed over by some uncritical advocacy. Here, we review the science, identify the most crucial gaps, and suggest ways to fill them, so that a promising management tool can help meet the growing challenges faced by coastal marine fisheries.","author":[{"dropping-particle":"","family":"Sale","given":"Peter F.","non-dropping-particle":"","parse-names":false,"suffix":""},{"dropping-particle":"","family":"Cowen","given":"Robert K.","non-dropping-particle":"","parse-names":false,"suffix":""},{"dropping-particle":"","family":"Danilowicz","given":"Bret S.","non-dropping-particle":"","parse-names":false,"suffix":""},{"dropping-particle":"","family":"Jones","given":"Geoffrey P.","non-dropping-particle":"","parse-names":false,"suffix":""},{"dropping-particle":"","family":"Kritzer","given":"Jacob P.","non-dropping-particle":"","parse-names":false,"suffix":""},{"dropping-particle":"","family":"Lindeman","given":"Kenyon C.","non-dropping-particle":"","parse-names":false,"suffix":""},{"dropping-particle":"","family":"Planes","given":"Serge","non-dropping-particle":"","parse-names":false,"suffix":""},{"dropping-particle":"","family":"Polunin","given":"Nicholas V C","non-dropping-particle":"","parse-names":false,"suffix":""},{"dropping-particle":"","family":"Russ","given":"Garry R.","non-dropping-particle":"","parse-names":false,"suffix":""},{"dropping-particle":"","family":"Sadovy","given":"Yvonne J.","non-dropping-particle":"","parse-names":false,"suffix":""},{"dropping-particle":"","family":"Steneck","given":"Robert S.","non-dropping-particle":"","parse-names":false,"suffix":""}],"container-title":"Trends in Ecology and Evolution","id":"ITEM-4","issue":"2","issued":{"date-parts":[["2005"]]},"page":"74-80","title":"Critical science gaps impede use of no-take fishery reserves","type":"article-journal","volume":"20"},"uris":["http://www.mendeley.com/documents/?uuid=faae9119-9efa-42a6-a755-977942f5c063"]}],"mendeley":{"formattedCitation":"(Kramer and Chapman, 1999; Botsford, Micheli, and Hastings, 2003; O’Dor et al., 2004; Sale et al., 2005)","plainTextFormattedCitation":"(Kramer and Chapman, 1999; Botsford, Micheli, and Hastings, 2003; O’Dor et al., 2004; Sale et al., 2005)","previouslyFormattedCitation":"(Kramer and Chapman, 1999; Botsford, Micheli, and Hastings, 2003; O’Dor et al., 2004; Sale et al., 2005)"},"properties":{"noteIndex":0},"schema":"https://github.com/citation-style-language/schema/raw/master/csl-citation.json"}</w:instrText>
      </w:r>
      <w:r w:rsidR="001A4ACB" w:rsidRPr="00616930">
        <w:rPr>
          <w:color w:val="000000" w:themeColor="text1"/>
        </w:rPr>
        <w:fldChar w:fldCharType="separate"/>
      </w:r>
      <w:r w:rsidR="00D332C7" w:rsidRPr="00616930">
        <w:rPr>
          <w:noProof/>
          <w:color w:val="000000" w:themeColor="text1"/>
        </w:rPr>
        <w:t>(Kramer and Chapman, 1999; Botsford, Micheli, and Hastings, 2003; O’Dor et al., 2004; Sale et al., 2005)</w:t>
      </w:r>
      <w:r w:rsidR="001A4ACB" w:rsidRPr="00616930">
        <w:rPr>
          <w:color w:val="000000" w:themeColor="text1"/>
        </w:rPr>
        <w:fldChar w:fldCharType="end"/>
      </w:r>
      <w:r w:rsidR="001A4ACB" w:rsidRPr="00616930">
        <w:rPr>
          <w:color w:val="000000" w:themeColor="text1"/>
        </w:rPr>
        <w:t>.</w:t>
      </w:r>
      <w:r w:rsidR="004603D1" w:rsidRPr="00616930">
        <w:rPr>
          <w:color w:val="000000" w:themeColor="text1"/>
        </w:rPr>
        <w:t xml:space="preserve"> </w:t>
      </w:r>
      <w:r w:rsidR="009D03E7">
        <w:rPr>
          <w:color w:val="000000" w:themeColor="text1"/>
        </w:rPr>
        <w:t>Understanding how</w:t>
      </w:r>
      <w:r w:rsidR="009D03E7" w:rsidRPr="00616930">
        <w:rPr>
          <w:color w:val="000000" w:themeColor="text1"/>
        </w:rPr>
        <w:t xml:space="preserve"> component species </w:t>
      </w:r>
      <w:r w:rsidR="009D03E7">
        <w:rPr>
          <w:color w:val="000000" w:themeColor="text1"/>
        </w:rPr>
        <w:t>interact with</w:t>
      </w:r>
      <w:r w:rsidR="009D03E7" w:rsidRPr="00616930">
        <w:rPr>
          <w:color w:val="000000" w:themeColor="text1"/>
        </w:rPr>
        <w:t xml:space="preserve"> </w:t>
      </w:r>
      <w:r w:rsidR="009D03E7">
        <w:rPr>
          <w:color w:val="000000" w:themeColor="text1"/>
        </w:rPr>
        <w:t>and benefit from</w:t>
      </w:r>
      <w:r w:rsidR="009D03E7" w:rsidRPr="00616930">
        <w:rPr>
          <w:color w:val="000000" w:themeColor="text1"/>
        </w:rPr>
        <w:t xml:space="preserve"> closed areas</w:t>
      </w:r>
      <w:r w:rsidR="009D03E7">
        <w:rPr>
          <w:color w:val="000000" w:themeColor="text1"/>
        </w:rPr>
        <w:t xml:space="preserve"> and if these areas are of a size sufficient while minimizing fisher displacement are questions of critical importance. </w:t>
      </w:r>
    </w:p>
    <w:p w14:paraId="7493D4A9" w14:textId="72F557C7" w:rsidR="00E97057" w:rsidRDefault="00696D96" w:rsidP="00B84950">
      <w:pPr>
        <w:spacing w:line="480" w:lineRule="auto"/>
        <w:ind w:firstLine="720"/>
        <w:rPr>
          <w:color w:val="000000" w:themeColor="text1"/>
        </w:rPr>
      </w:pPr>
      <w:r>
        <w:rPr>
          <w:color w:val="000000" w:themeColor="text1"/>
        </w:rPr>
        <w:t>T</w:t>
      </w:r>
      <w:r w:rsidR="0024591F" w:rsidRPr="00616930">
        <w:rPr>
          <w:color w:val="000000" w:themeColor="text1"/>
        </w:rPr>
        <w:t xml:space="preserve">here is presently </w:t>
      </w:r>
      <w:r w:rsidR="00925C4E">
        <w:rPr>
          <w:color w:val="000000" w:themeColor="text1"/>
        </w:rPr>
        <w:t>little empirical</w:t>
      </w:r>
      <w:r w:rsidR="0024591F" w:rsidRPr="00616930">
        <w:rPr>
          <w:color w:val="000000" w:themeColor="text1"/>
        </w:rPr>
        <w:t xml:space="preserve"> data </w:t>
      </w:r>
      <w:r w:rsidR="00C0409D">
        <w:rPr>
          <w:color w:val="000000" w:themeColor="text1"/>
        </w:rPr>
        <w:t>to</w:t>
      </w:r>
      <w:r w:rsidR="0024591F" w:rsidRPr="00616930">
        <w:rPr>
          <w:color w:val="000000" w:themeColor="text1"/>
        </w:rPr>
        <w:t xml:space="preserve"> assess how the </w:t>
      </w:r>
      <w:r w:rsidR="00A93E31">
        <w:rPr>
          <w:color w:val="000000" w:themeColor="text1"/>
        </w:rPr>
        <w:t>spatial scale of</w:t>
      </w:r>
      <w:r w:rsidR="00C0409D">
        <w:rPr>
          <w:color w:val="000000" w:themeColor="text1"/>
        </w:rPr>
        <w:t xml:space="preserve"> the</w:t>
      </w:r>
      <w:r w:rsidR="0024591F" w:rsidRPr="00616930">
        <w:rPr>
          <w:color w:val="000000" w:themeColor="text1"/>
        </w:rPr>
        <w:t xml:space="preserve"> BRFAs compare</w:t>
      </w:r>
      <w:r w:rsidR="00C0409D">
        <w:rPr>
          <w:color w:val="000000" w:themeColor="text1"/>
        </w:rPr>
        <w:t>s</w:t>
      </w:r>
      <w:r w:rsidR="0024591F" w:rsidRPr="00616930">
        <w:rPr>
          <w:color w:val="000000" w:themeColor="text1"/>
        </w:rPr>
        <w:t xml:space="preserve"> to the routine movements of the fish they are </w:t>
      </w:r>
      <w:r w:rsidR="00FC5995">
        <w:rPr>
          <w:color w:val="000000" w:themeColor="text1"/>
        </w:rPr>
        <w:t>intended</w:t>
      </w:r>
      <w:r w:rsidR="00FC5995" w:rsidRPr="00616930">
        <w:rPr>
          <w:color w:val="000000" w:themeColor="text1"/>
        </w:rPr>
        <w:t xml:space="preserve"> </w:t>
      </w:r>
      <w:r w:rsidR="0024591F" w:rsidRPr="00616930">
        <w:rPr>
          <w:color w:val="000000" w:themeColor="text1"/>
        </w:rPr>
        <w:t>to protect</w:t>
      </w:r>
      <w:r w:rsidR="004266D2">
        <w:rPr>
          <w:color w:val="000000" w:themeColor="text1"/>
        </w:rPr>
        <w:t xml:space="preserve"> </w:t>
      </w:r>
      <w:r w:rsidR="004266D2">
        <w:rPr>
          <w:color w:val="000000" w:themeColor="text1"/>
        </w:rPr>
        <w:fldChar w:fldCharType="begin" w:fldLock="1"/>
      </w:r>
      <w:r w:rsidR="00BB1DCB">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sidR="004266D2">
        <w:rPr>
          <w:color w:val="000000" w:themeColor="text1"/>
        </w:rPr>
        <w:fldChar w:fldCharType="separate"/>
      </w:r>
      <w:r w:rsidR="004266D2" w:rsidRPr="004266D2">
        <w:rPr>
          <w:noProof/>
          <w:color w:val="000000" w:themeColor="text1"/>
        </w:rPr>
        <w:t>(Western Pacific Regional Fishery Management Council, 2014)</w:t>
      </w:r>
      <w:r w:rsidR="004266D2">
        <w:rPr>
          <w:color w:val="000000" w:themeColor="text1"/>
        </w:rPr>
        <w:fldChar w:fldCharType="end"/>
      </w:r>
      <w:r w:rsidR="0024591F" w:rsidRPr="00616930">
        <w:rPr>
          <w:color w:val="000000" w:themeColor="text1"/>
        </w:rPr>
        <w:t xml:space="preserve">. </w:t>
      </w:r>
      <w:r w:rsidR="00D257CC">
        <w:rPr>
          <w:color w:val="000000" w:themeColor="text1"/>
        </w:rPr>
        <w:t>Coarse</w:t>
      </w:r>
      <w:r w:rsidR="00925C4E">
        <w:rPr>
          <w:color w:val="000000" w:themeColor="text1"/>
        </w:rPr>
        <w:t xml:space="preserve"> estimates of movement potential </w:t>
      </w:r>
      <w:r w:rsidR="00E97057">
        <w:rPr>
          <w:color w:val="000000" w:themeColor="text1"/>
        </w:rPr>
        <w:t>for</w:t>
      </w:r>
      <w:r w:rsidR="00925C4E">
        <w:rPr>
          <w:color w:val="000000" w:themeColor="text1"/>
        </w:rPr>
        <w:t xml:space="preserve"> opakapaka have been obtained through </w:t>
      </w:r>
      <w:r w:rsidR="00F8327E" w:rsidRPr="00616930">
        <w:rPr>
          <w:color w:val="000000" w:themeColor="text1"/>
        </w:rPr>
        <w:t>ma</w:t>
      </w:r>
      <w:r w:rsidR="00954883" w:rsidRPr="00616930">
        <w:rPr>
          <w:color w:val="000000" w:themeColor="text1"/>
        </w:rPr>
        <w:t>rk-release-</w:t>
      </w:r>
      <w:r w:rsidR="00925C4E">
        <w:rPr>
          <w:color w:val="000000" w:themeColor="text1"/>
        </w:rPr>
        <w:t xml:space="preserve">recapture tagging studies. </w:t>
      </w:r>
      <w:r w:rsidR="005E1770">
        <w:rPr>
          <w:color w:val="000000" w:themeColor="text1"/>
        </w:rPr>
        <w:t xml:space="preserve">An ongoing cooperative tagging program between NOAA and the Pacific Islands Fisheries Group </w:t>
      </w:r>
      <w:r w:rsidR="00F8327E" w:rsidRPr="00616930">
        <w:rPr>
          <w:color w:val="000000" w:themeColor="text1"/>
        </w:rPr>
        <w:t xml:space="preserve">recaptured </w:t>
      </w:r>
      <w:r w:rsidR="005E1770">
        <w:rPr>
          <w:color w:val="000000" w:themeColor="text1"/>
        </w:rPr>
        <w:lastRenderedPageBreak/>
        <w:t>opakapaka</w:t>
      </w:r>
      <w:r w:rsidR="00CE273C">
        <w:rPr>
          <w:color w:val="000000" w:themeColor="text1"/>
        </w:rPr>
        <w:t xml:space="preserve"> (n = 111, median time at liberty = 325 days)</w:t>
      </w:r>
      <w:r w:rsidR="005E1770">
        <w:rPr>
          <w:color w:val="000000" w:themeColor="text1"/>
        </w:rPr>
        <w:t xml:space="preserve"> </w:t>
      </w:r>
      <w:r w:rsidR="00F8327E" w:rsidRPr="00616930">
        <w:rPr>
          <w:color w:val="000000" w:themeColor="text1"/>
        </w:rPr>
        <w:t>up to</w:t>
      </w:r>
      <w:r w:rsidR="00603B59" w:rsidRPr="00616930">
        <w:rPr>
          <w:color w:val="000000" w:themeColor="text1"/>
        </w:rPr>
        <w:t xml:space="preserve"> 61</w:t>
      </w:r>
      <w:r w:rsidR="000B1261">
        <w:rPr>
          <w:color w:val="000000" w:themeColor="text1"/>
        </w:rPr>
        <w:t xml:space="preserve">-km </w:t>
      </w:r>
      <w:r w:rsidR="00925C4E">
        <w:rPr>
          <w:color w:val="000000" w:themeColor="text1"/>
        </w:rPr>
        <w:t>from the</w:t>
      </w:r>
      <w:r w:rsidR="0082152D">
        <w:rPr>
          <w:color w:val="000000" w:themeColor="text1"/>
        </w:rPr>
        <w:t>ir</w:t>
      </w:r>
      <w:r w:rsidR="00925C4E">
        <w:rPr>
          <w:color w:val="000000" w:themeColor="text1"/>
        </w:rPr>
        <w:t xml:space="preserve"> </w:t>
      </w:r>
      <w:r w:rsidR="0082152D">
        <w:rPr>
          <w:color w:val="000000" w:themeColor="text1"/>
        </w:rPr>
        <w:t xml:space="preserve">tagging </w:t>
      </w:r>
      <w:r w:rsidR="005E1770">
        <w:rPr>
          <w:color w:val="000000" w:themeColor="text1"/>
        </w:rPr>
        <w:t>location</w:t>
      </w:r>
      <w:r w:rsidR="00925C4E">
        <w:rPr>
          <w:color w:val="000000" w:themeColor="text1"/>
        </w:rPr>
        <w:t>, h</w:t>
      </w:r>
      <w:r w:rsidR="00F8327E" w:rsidRPr="00616930">
        <w:rPr>
          <w:color w:val="000000" w:themeColor="text1"/>
        </w:rPr>
        <w:t xml:space="preserve">owever </w:t>
      </w:r>
      <w:r w:rsidR="00603B59" w:rsidRPr="00616930">
        <w:rPr>
          <w:color w:val="000000" w:themeColor="text1"/>
        </w:rPr>
        <w:t>most individuals appear</w:t>
      </w:r>
      <w:r w:rsidR="00673D89">
        <w:rPr>
          <w:color w:val="000000" w:themeColor="text1"/>
        </w:rPr>
        <w:t>ed</w:t>
      </w:r>
      <w:r w:rsidR="00603B59" w:rsidRPr="00616930">
        <w:rPr>
          <w:color w:val="000000" w:themeColor="text1"/>
        </w:rPr>
        <w:t xml:space="preserve"> to move at limited scales with </w:t>
      </w:r>
      <w:r w:rsidR="00F8327E" w:rsidRPr="00616930">
        <w:rPr>
          <w:color w:val="000000" w:themeColor="text1"/>
        </w:rPr>
        <w:t>86% of recovered tags recovered less than 10</w:t>
      </w:r>
      <w:r w:rsidR="000B1261">
        <w:rPr>
          <w:color w:val="000000" w:themeColor="text1"/>
        </w:rPr>
        <w:t xml:space="preserve">-km </w:t>
      </w:r>
      <w:r w:rsidR="00925C4E">
        <w:rPr>
          <w:color w:val="000000" w:themeColor="text1"/>
        </w:rPr>
        <w:t xml:space="preserve">from their </w:t>
      </w:r>
      <w:r w:rsidR="00F8327E" w:rsidRPr="00616930">
        <w:rPr>
          <w:color w:val="000000" w:themeColor="text1"/>
        </w:rPr>
        <w:t>tagging</w:t>
      </w:r>
      <w:r w:rsidR="00925C4E">
        <w:rPr>
          <w:color w:val="000000" w:themeColor="text1"/>
        </w:rPr>
        <w:t xml:space="preserve"> site</w:t>
      </w:r>
      <w:r w:rsidR="00F8327E" w:rsidRPr="00616930">
        <w:rPr>
          <w:color w:val="000000" w:themeColor="text1"/>
        </w:rPr>
        <w:t xml:space="preserve"> </w:t>
      </w:r>
      <w:r w:rsidR="00F8327E" w:rsidRPr="00616930">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8327E" w:rsidRPr="00616930">
        <w:rPr>
          <w:color w:val="000000" w:themeColor="text1"/>
        </w:rPr>
        <w:fldChar w:fldCharType="separate"/>
      </w:r>
      <w:r w:rsidR="009048FB" w:rsidRPr="009048FB">
        <w:rPr>
          <w:noProof/>
          <w:color w:val="000000" w:themeColor="text1"/>
        </w:rPr>
        <w:t>(O’Malley, 2015)</w:t>
      </w:r>
      <w:r w:rsidR="00F8327E" w:rsidRPr="00616930">
        <w:rPr>
          <w:color w:val="000000" w:themeColor="text1"/>
        </w:rPr>
        <w:fldChar w:fldCharType="end"/>
      </w:r>
      <w:r w:rsidR="00F8327E" w:rsidRPr="00616930">
        <w:rPr>
          <w:color w:val="000000" w:themeColor="text1"/>
        </w:rPr>
        <w:t xml:space="preserve">. </w:t>
      </w:r>
      <w:r w:rsidR="004B14DD">
        <w:rPr>
          <w:color w:val="000000" w:themeColor="text1"/>
        </w:rPr>
        <w:t xml:space="preserve">These observations </w:t>
      </w:r>
      <w:r w:rsidR="00FB4024">
        <w:rPr>
          <w:color w:val="000000" w:themeColor="text1"/>
        </w:rPr>
        <w:t>are supported by</w:t>
      </w:r>
      <w:r w:rsidR="004B14DD">
        <w:rPr>
          <w:color w:val="000000" w:themeColor="text1"/>
        </w:rPr>
        <w:t xml:space="preserve"> s</w:t>
      </w:r>
      <w:r w:rsidR="00FB4024">
        <w:rPr>
          <w:color w:val="000000" w:themeColor="text1"/>
        </w:rPr>
        <w:t xml:space="preserve">urveys </w:t>
      </w:r>
      <w:r w:rsidR="003D33B4">
        <w:rPr>
          <w:color w:val="000000" w:themeColor="text1"/>
        </w:rPr>
        <w:t>conducted with underwater baited stereo cameras</w:t>
      </w:r>
      <w:r w:rsidR="00FB4024">
        <w:rPr>
          <w:color w:val="000000" w:themeColor="text1"/>
        </w:rPr>
        <w:t xml:space="preserve"> that </w:t>
      </w:r>
      <w:r>
        <w:rPr>
          <w:color w:val="000000" w:themeColor="text1"/>
        </w:rPr>
        <w:t xml:space="preserve">found </w:t>
      </w:r>
      <w:r w:rsidR="003D33B4">
        <w:rPr>
          <w:color w:val="000000" w:themeColor="text1"/>
        </w:rPr>
        <w:t xml:space="preserve">evidence of </w:t>
      </w:r>
      <w:ins w:id="22" w:author="Kevin Weng" w:date="2018-12-28T10:50:00Z">
        <w:r w:rsidR="008D7E91">
          <w:rPr>
            <w:color w:val="000000" w:themeColor="text1"/>
          </w:rPr>
          <w:t>larger body size in target species inside BRFAs, consistent with individuals deriving protection from the BRFA</w:t>
        </w:r>
      </w:ins>
      <w:ins w:id="23" w:author="Kevin Weng" w:date="2018-12-28T10:51:00Z">
        <w:r w:rsidR="008D7E91">
          <w:rPr>
            <w:color w:val="000000" w:themeColor="text1"/>
          </w:rPr>
          <w:t xml:space="preserve"> Sackett 2014</w:t>
        </w:r>
      </w:ins>
      <w:ins w:id="24" w:author="Kevin Weng" w:date="2018-12-28T10:50:00Z">
        <w:r w:rsidR="008D7E91">
          <w:rPr>
            <w:color w:val="000000" w:themeColor="text1"/>
          </w:rPr>
          <w:t xml:space="preserve">.  </w:t>
        </w:r>
      </w:ins>
      <w:r w:rsidR="003D33B4">
        <w:rPr>
          <w:color w:val="000000" w:themeColor="text1"/>
        </w:rPr>
        <w:t xml:space="preserve">spillover </w:t>
      </w:r>
      <w:r w:rsidR="00C40AB0">
        <w:rPr>
          <w:color w:val="000000" w:themeColor="text1"/>
        </w:rPr>
        <w:t>for</w:t>
      </w:r>
      <w:r w:rsidRPr="00616930">
        <w:rPr>
          <w:color w:val="000000" w:themeColor="text1"/>
        </w:rPr>
        <w:t xml:space="preserve"> </w:t>
      </w:r>
      <w:r>
        <w:rPr>
          <w:color w:val="000000" w:themeColor="text1"/>
        </w:rPr>
        <w:t xml:space="preserve">some </w:t>
      </w:r>
      <w:r w:rsidR="00C40AB0">
        <w:rPr>
          <w:color w:val="000000" w:themeColor="text1"/>
        </w:rPr>
        <w:t xml:space="preserve">deep 7 </w:t>
      </w:r>
      <w:r>
        <w:rPr>
          <w:color w:val="000000" w:themeColor="text1"/>
        </w:rPr>
        <w:t>species within select BRFAs</w:t>
      </w:r>
      <w:r w:rsidR="004B14DD">
        <w:rPr>
          <w:color w:val="000000" w:themeColor="text1"/>
        </w:rPr>
        <w:t xml:space="preserve"> consistent with intermediate levels of movement</w:t>
      </w:r>
      <w:r w:rsidR="00903429">
        <w:rPr>
          <w:color w:val="000000" w:themeColor="text1"/>
        </w:rPr>
        <w:t xml:space="preserve"> </w:t>
      </w:r>
      <w:commentRangeStart w:id="25"/>
      <w:r w:rsidRPr="00616930">
        <w:rPr>
          <w:color w:val="000000" w:themeColor="text1"/>
        </w:rPr>
        <w:fldChar w:fldCharType="begin" w:fldLock="1"/>
      </w:r>
      <w:r w:rsidR="00EF24F2">
        <w:rPr>
          <w:color w:val="000000" w:themeColor="text1"/>
        </w:rPr>
        <w:instrText>ADDIN CSL_CITATION {"citationItems":[{"id":"ITEM-1","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1","issue":"2","issued":{"date-parts":[["2014"]]},"page":"411-425","title":"Marine protected areas for deepwater fish populations: An evaluation of their effects in Hawai'i","type":"article-journal","volume":"161"},"uris":["http://www.mendeley.com/documents/?uuid=35b289e4-26e0-40ce-a6f8-7ea44c012a43"]}],"mendeley":{"formattedCitation":"(Sackett et al., 2014)","plainTextFormattedCitation":"(Sackett et al., 2014)","previouslyFormattedCitation":"(Sackett et al., 2014)"},"properties":{"noteIndex":0},"schema":"https://github.com/citation-style-language/schema/raw/master/csl-citation.json"}</w:instrText>
      </w:r>
      <w:r w:rsidRPr="00616930">
        <w:rPr>
          <w:color w:val="000000" w:themeColor="text1"/>
        </w:rPr>
        <w:fldChar w:fldCharType="separate"/>
      </w:r>
      <w:r w:rsidRPr="00E22E89">
        <w:rPr>
          <w:noProof/>
          <w:color w:val="000000" w:themeColor="text1"/>
        </w:rPr>
        <w:t>(Sackett et al., 2014)</w:t>
      </w:r>
      <w:r w:rsidRPr="00616930">
        <w:rPr>
          <w:color w:val="000000" w:themeColor="text1"/>
        </w:rPr>
        <w:fldChar w:fldCharType="end"/>
      </w:r>
      <w:r w:rsidR="00C40AB0">
        <w:rPr>
          <w:color w:val="000000" w:themeColor="text1"/>
        </w:rPr>
        <w:t xml:space="preserve">. </w:t>
      </w:r>
      <w:commentRangeEnd w:id="25"/>
      <w:r w:rsidR="008D7E91">
        <w:rPr>
          <w:rStyle w:val="CommentReference"/>
        </w:rPr>
        <w:commentReference w:id="25"/>
      </w:r>
    </w:p>
    <w:p w14:paraId="1051CF17" w14:textId="23900058" w:rsidR="00776F40" w:rsidRPr="00616930" w:rsidRDefault="00F8327E" w:rsidP="00B84950">
      <w:pPr>
        <w:spacing w:line="480" w:lineRule="auto"/>
        <w:ind w:firstLine="720"/>
        <w:rPr>
          <w:color w:val="000000" w:themeColor="text1"/>
        </w:rPr>
      </w:pPr>
      <w:r w:rsidRPr="00616930">
        <w:rPr>
          <w:color w:val="000000" w:themeColor="text1"/>
        </w:rPr>
        <w:t xml:space="preserve">A handful of studies </w:t>
      </w:r>
      <w:r w:rsidR="002F011D">
        <w:rPr>
          <w:color w:val="000000" w:themeColor="text1"/>
        </w:rPr>
        <w:t>have used</w:t>
      </w:r>
      <w:r w:rsidRPr="00616930">
        <w:rPr>
          <w:color w:val="000000" w:themeColor="text1"/>
        </w:rPr>
        <w:t xml:space="preserve"> </w:t>
      </w:r>
      <w:r w:rsidR="002F011D" w:rsidRPr="00616930">
        <w:rPr>
          <w:color w:val="000000" w:themeColor="text1"/>
        </w:rPr>
        <w:t>ac</w:t>
      </w:r>
      <w:r w:rsidR="002F011D">
        <w:rPr>
          <w:color w:val="000000" w:themeColor="text1"/>
        </w:rPr>
        <w:t>o</w:t>
      </w:r>
      <w:r w:rsidR="002F011D" w:rsidRPr="00616930">
        <w:rPr>
          <w:color w:val="000000" w:themeColor="text1"/>
        </w:rPr>
        <w:t>ustic</w:t>
      </w:r>
      <w:r w:rsidRPr="00616930">
        <w:rPr>
          <w:color w:val="000000" w:themeColor="text1"/>
        </w:rPr>
        <w:t xml:space="preserve"> tracking to stu</w:t>
      </w:r>
      <w:r w:rsidR="00F7586E">
        <w:rPr>
          <w:color w:val="000000" w:themeColor="text1"/>
        </w:rPr>
        <w:t xml:space="preserve">dy the Deep 7. </w:t>
      </w:r>
      <w:r w:rsidR="00E97057">
        <w:rPr>
          <w:color w:val="000000" w:themeColor="text1"/>
        </w:rPr>
        <w:t xml:space="preserve">Moffitt and Parrish </w:t>
      </w:r>
      <w:r w:rsidR="0004655D">
        <w:rPr>
          <w:color w:val="000000" w:themeColor="text1"/>
        </w:rPr>
        <w:t xml:space="preserve">(1996) </w:t>
      </w:r>
      <w:r w:rsidR="00E97057">
        <w:rPr>
          <w:color w:val="000000" w:themeColor="text1"/>
        </w:rPr>
        <w:t>used active tracking to follow 2 juvenile opakapaka over</w:t>
      </w:r>
      <w:del w:id="26" w:author="Kevin Weng" w:date="2018-12-28T11:44:00Z">
        <w:r w:rsidR="00E97057" w:rsidDel="00C930A7">
          <w:rPr>
            <w:color w:val="000000" w:themeColor="text1"/>
          </w:rPr>
          <w:delText xml:space="preserve"> a</w:delText>
        </w:r>
      </w:del>
      <w:r w:rsidR="00E97057">
        <w:rPr>
          <w:color w:val="000000" w:themeColor="text1"/>
        </w:rPr>
        <w:t xml:space="preserve"> period</w:t>
      </w:r>
      <w:ins w:id="27" w:author="Kevin Weng" w:date="2018-12-28T11:44:00Z">
        <w:r w:rsidR="00C930A7">
          <w:rPr>
            <w:color w:val="000000" w:themeColor="text1"/>
          </w:rPr>
          <w:t>s</w:t>
        </w:r>
      </w:ins>
      <w:r w:rsidR="00E97057">
        <w:rPr>
          <w:color w:val="000000" w:themeColor="text1"/>
        </w:rPr>
        <w:t xml:space="preserve"> of 5-6 days</w:t>
      </w:r>
      <w:r w:rsidR="00FC5995">
        <w:rPr>
          <w:color w:val="000000" w:themeColor="text1"/>
        </w:rPr>
        <w:t xml:space="preserve"> each</w:t>
      </w:r>
      <w:r w:rsidR="00E97057">
        <w:rPr>
          <w:color w:val="000000" w:themeColor="text1"/>
        </w:rPr>
        <w:t xml:space="preserve">. They noted crepuscular </w:t>
      </w:r>
      <w:r w:rsidR="0004655D">
        <w:rPr>
          <w:color w:val="000000" w:themeColor="text1"/>
        </w:rPr>
        <w:t>movements between day and night habitat</w:t>
      </w:r>
      <w:commentRangeStart w:id="28"/>
      <w:r w:rsidR="0004655D">
        <w:rPr>
          <w:color w:val="000000" w:themeColor="text1"/>
        </w:rPr>
        <w:t>.</w:t>
      </w:r>
      <w:r w:rsidR="00E97057">
        <w:rPr>
          <w:color w:val="000000" w:themeColor="text1"/>
        </w:rPr>
        <w:t xml:space="preserve"> </w:t>
      </w:r>
      <w:proofErr w:type="spellStart"/>
      <w:r w:rsidR="005448F1">
        <w:rPr>
          <w:color w:val="000000" w:themeColor="text1"/>
        </w:rPr>
        <w:t>Ziemann</w:t>
      </w:r>
      <w:proofErr w:type="spellEnd"/>
      <w:r w:rsidR="005448F1">
        <w:rPr>
          <w:color w:val="000000" w:themeColor="text1"/>
        </w:rPr>
        <w:t xml:space="preserve"> and Kelly </w:t>
      </w:r>
      <w:r w:rsidR="002F011D">
        <w:rPr>
          <w:color w:val="000000" w:themeColor="text1"/>
        </w:rPr>
        <w:t xml:space="preserve">used passive acoustic telemetry to track </w:t>
      </w:r>
      <w:r w:rsidR="00141E9C">
        <w:rPr>
          <w:color w:val="000000" w:themeColor="text1"/>
        </w:rPr>
        <w:t xml:space="preserve">opakapaka </w:t>
      </w:r>
      <w:r w:rsidR="004F6E46">
        <w:rPr>
          <w:color w:val="000000" w:themeColor="text1"/>
        </w:rPr>
        <w:t>in 2004 (n = 12,</w:t>
      </w:r>
      <w:r w:rsidR="00A44FFD">
        <w:rPr>
          <w:color w:val="000000" w:themeColor="text1"/>
        </w:rPr>
        <w:t xml:space="preserve"> median time at liberty = 5.8</w:t>
      </w:r>
      <w:r w:rsidR="002D4E41">
        <w:rPr>
          <w:color w:val="000000" w:themeColor="text1"/>
        </w:rPr>
        <w:t>0</w:t>
      </w:r>
      <w:r w:rsidR="00A44FFD">
        <w:rPr>
          <w:color w:val="000000" w:themeColor="text1"/>
        </w:rPr>
        <w:t>-</w:t>
      </w:r>
      <w:r w:rsidR="004F6E46">
        <w:rPr>
          <w:color w:val="000000" w:themeColor="text1"/>
        </w:rPr>
        <w:t>days</w:t>
      </w:r>
      <w:r w:rsidR="004716EC">
        <w:rPr>
          <w:color w:val="000000" w:themeColor="text1"/>
        </w:rPr>
        <w:t>, 5 receiver array</w:t>
      </w:r>
      <w:r w:rsidR="000327FB">
        <w:rPr>
          <w:color w:val="000000" w:themeColor="text1"/>
        </w:rPr>
        <w:t>),</w:t>
      </w:r>
      <w:r w:rsidR="004F6E46">
        <w:rPr>
          <w:color w:val="000000" w:themeColor="text1"/>
        </w:rPr>
        <w:t xml:space="preserve"> </w:t>
      </w:r>
      <w:r w:rsidR="0045645A">
        <w:rPr>
          <w:color w:val="000000" w:themeColor="text1"/>
        </w:rPr>
        <w:t xml:space="preserve">2006 (n = </w:t>
      </w:r>
      <w:r w:rsidR="000327FB">
        <w:rPr>
          <w:color w:val="000000" w:themeColor="text1"/>
        </w:rPr>
        <w:t>5, median time at liberty = 0.21</w:t>
      </w:r>
      <w:r w:rsidR="0045645A">
        <w:rPr>
          <w:color w:val="000000" w:themeColor="text1"/>
        </w:rPr>
        <w:t xml:space="preserve">-days, 3 receiver array), and </w:t>
      </w:r>
      <w:r w:rsidR="000327FB">
        <w:rPr>
          <w:color w:val="000000" w:themeColor="text1"/>
        </w:rPr>
        <w:t xml:space="preserve">again in </w:t>
      </w:r>
      <w:r w:rsidR="004F6E46">
        <w:rPr>
          <w:color w:val="000000" w:themeColor="text1"/>
        </w:rPr>
        <w:t>2007</w:t>
      </w:r>
      <w:commentRangeEnd w:id="28"/>
      <w:r w:rsidR="00A31E91">
        <w:rPr>
          <w:rStyle w:val="CommentReference"/>
        </w:rPr>
        <w:commentReference w:id="28"/>
      </w:r>
      <w:r w:rsidR="004F6E46">
        <w:rPr>
          <w:color w:val="000000" w:themeColor="text1"/>
        </w:rPr>
        <w:t xml:space="preserve"> (n = 10, median time at liberty = </w:t>
      </w:r>
      <w:r w:rsidR="00A44FFD">
        <w:rPr>
          <w:color w:val="000000" w:themeColor="text1"/>
        </w:rPr>
        <w:t>0.58-</w:t>
      </w:r>
      <w:r w:rsidR="004F6E46">
        <w:rPr>
          <w:color w:val="000000" w:themeColor="text1"/>
        </w:rPr>
        <w:t>days</w:t>
      </w:r>
      <w:r w:rsidR="004716EC">
        <w:rPr>
          <w:color w:val="000000" w:themeColor="text1"/>
        </w:rPr>
        <w:t>, 7 receiver array</w:t>
      </w:r>
      <w:r w:rsidR="004F6E46">
        <w:rPr>
          <w:color w:val="000000" w:themeColor="text1"/>
        </w:rPr>
        <w:t>)</w:t>
      </w:r>
      <w:r w:rsidR="00E97057">
        <w:rPr>
          <w:color w:val="000000" w:themeColor="text1"/>
        </w:rPr>
        <w:t xml:space="preserve"> </w:t>
      </w:r>
      <w:r w:rsidR="002F011D">
        <w:rPr>
          <w:color w:val="000000" w:themeColor="text1"/>
        </w:rPr>
        <w:t xml:space="preserve">and </w:t>
      </w:r>
      <w:r w:rsidR="004F6E46">
        <w:rPr>
          <w:color w:val="000000" w:themeColor="text1"/>
        </w:rPr>
        <w:t>reported</w:t>
      </w:r>
      <w:r w:rsidR="00E97057">
        <w:rPr>
          <w:color w:val="000000" w:themeColor="text1"/>
        </w:rPr>
        <w:t xml:space="preserve"> diurnal movements and spillover </w:t>
      </w:r>
      <w:r w:rsidR="005448F1">
        <w:rPr>
          <w:color w:val="000000" w:themeColor="text1"/>
        </w:rPr>
        <w:t>from the Kahoolawe Island Reserve.</w:t>
      </w:r>
      <w:r w:rsidR="00141E9C">
        <w:rPr>
          <w:color w:val="000000" w:themeColor="text1"/>
        </w:rPr>
        <w:t xml:space="preserve"> </w:t>
      </w:r>
      <w:r w:rsidR="00E97057">
        <w:rPr>
          <w:color w:val="000000" w:themeColor="text1"/>
        </w:rPr>
        <w:t xml:space="preserve">Weng (2013) </w:t>
      </w:r>
      <w:r w:rsidR="002F011D">
        <w:rPr>
          <w:color w:val="000000" w:themeColor="text1"/>
        </w:rPr>
        <w:t xml:space="preserve">passively </w:t>
      </w:r>
      <w:r w:rsidR="00E97057">
        <w:rPr>
          <w:color w:val="000000" w:themeColor="text1"/>
        </w:rPr>
        <w:t xml:space="preserve">tracked </w:t>
      </w:r>
      <w:proofErr w:type="spellStart"/>
      <w:r w:rsidR="00E97057">
        <w:rPr>
          <w:color w:val="000000" w:themeColor="text1"/>
        </w:rPr>
        <w:t>ehu</w:t>
      </w:r>
      <w:proofErr w:type="spellEnd"/>
      <w:r w:rsidR="00E97057">
        <w:rPr>
          <w:color w:val="000000" w:themeColor="text1"/>
        </w:rPr>
        <w:t xml:space="preserve"> (n = 6, </w:t>
      </w:r>
      <w:r w:rsidR="00A44FFD">
        <w:rPr>
          <w:color w:val="000000" w:themeColor="text1"/>
        </w:rPr>
        <w:t>median time at liberty = 28.44-</w:t>
      </w:r>
      <w:r w:rsidR="00E97057">
        <w:rPr>
          <w:color w:val="000000" w:themeColor="text1"/>
        </w:rPr>
        <w:t>days</w:t>
      </w:r>
      <w:r w:rsidR="004716EC">
        <w:rPr>
          <w:color w:val="000000" w:themeColor="text1"/>
        </w:rPr>
        <w:t>, 8 receiver array</w:t>
      </w:r>
      <w:r w:rsidR="00E97057">
        <w:rPr>
          <w:color w:val="000000" w:themeColor="text1"/>
        </w:rPr>
        <w:t xml:space="preserve">) and </w:t>
      </w:r>
      <w:proofErr w:type="spellStart"/>
      <w:r w:rsidR="00E97057">
        <w:rPr>
          <w:color w:val="000000" w:themeColor="text1"/>
        </w:rPr>
        <w:t>onaga</w:t>
      </w:r>
      <w:proofErr w:type="spellEnd"/>
      <w:r w:rsidR="00E97057">
        <w:rPr>
          <w:color w:val="000000" w:themeColor="text1"/>
        </w:rPr>
        <w:t xml:space="preserve"> (n = 12, median time at liberty </w:t>
      </w:r>
      <w:r w:rsidR="00A44FFD">
        <w:rPr>
          <w:color w:val="000000" w:themeColor="text1"/>
        </w:rPr>
        <w:t>= 40.83-</w:t>
      </w:r>
      <w:r w:rsidR="00E97057">
        <w:rPr>
          <w:color w:val="000000" w:themeColor="text1"/>
        </w:rPr>
        <w:t>days</w:t>
      </w:r>
      <w:r w:rsidR="004716EC">
        <w:rPr>
          <w:color w:val="000000" w:themeColor="text1"/>
        </w:rPr>
        <w:t>, 8 receiver array</w:t>
      </w:r>
      <w:r w:rsidR="00E97057">
        <w:rPr>
          <w:color w:val="000000" w:themeColor="text1"/>
        </w:rPr>
        <w:t>)</w:t>
      </w:r>
      <w:r w:rsidR="00E43C24">
        <w:rPr>
          <w:color w:val="000000" w:themeColor="text1"/>
        </w:rPr>
        <w:t xml:space="preserve"> off the island of Niihau</w:t>
      </w:r>
      <w:r w:rsidR="00E97057">
        <w:rPr>
          <w:color w:val="000000" w:themeColor="text1"/>
        </w:rPr>
        <w:t xml:space="preserve"> and found that the majority of individuals spent the </w:t>
      </w:r>
      <w:r w:rsidR="00E43C24">
        <w:rPr>
          <w:color w:val="000000" w:themeColor="text1"/>
        </w:rPr>
        <w:t xml:space="preserve">most </w:t>
      </w:r>
      <w:r w:rsidR="00E97057">
        <w:rPr>
          <w:color w:val="000000" w:themeColor="text1"/>
        </w:rPr>
        <w:t>of their time within the protect</w:t>
      </w:r>
      <w:r w:rsidR="00E43C24">
        <w:rPr>
          <w:color w:val="000000" w:themeColor="text1"/>
        </w:rPr>
        <w:t>ed</w:t>
      </w:r>
      <w:r w:rsidR="00E97057">
        <w:rPr>
          <w:color w:val="000000" w:themeColor="text1"/>
        </w:rPr>
        <w:t xml:space="preserve"> </w:t>
      </w:r>
      <w:r w:rsidR="00E43C24">
        <w:rPr>
          <w:color w:val="000000" w:themeColor="text1"/>
        </w:rPr>
        <w:t xml:space="preserve">area </w:t>
      </w:r>
      <w:r w:rsidR="00E97057">
        <w:rPr>
          <w:color w:val="000000" w:themeColor="text1"/>
        </w:rPr>
        <w:t xml:space="preserve">of the BRFA. </w:t>
      </w:r>
      <w:r w:rsidR="00A93E31">
        <w:rPr>
          <w:color w:val="000000" w:themeColor="text1"/>
        </w:rPr>
        <w:t>All of these studies used small tracking arrays,</w:t>
      </w:r>
      <w:r w:rsidR="00E43C24">
        <w:rPr>
          <w:color w:val="000000" w:themeColor="text1"/>
        </w:rPr>
        <w:t xml:space="preserve"> tagged</w:t>
      </w:r>
      <w:r w:rsidR="00A93E31">
        <w:rPr>
          <w:color w:val="000000" w:themeColor="text1"/>
        </w:rPr>
        <w:t xml:space="preserve"> small numbers of fish, and had short track durations. Therefore, </w:t>
      </w:r>
      <w:r w:rsidR="00E97057">
        <w:rPr>
          <w:color w:val="000000" w:themeColor="text1"/>
        </w:rPr>
        <w:t xml:space="preserve">long-term </w:t>
      </w:r>
      <w:r w:rsidR="00A93E31">
        <w:rPr>
          <w:color w:val="000000" w:themeColor="text1"/>
        </w:rPr>
        <w:t xml:space="preserve">and </w:t>
      </w:r>
      <w:r w:rsidR="00E97057" w:rsidRPr="00616930">
        <w:rPr>
          <w:color w:val="000000" w:themeColor="text1"/>
        </w:rPr>
        <w:t xml:space="preserve">fine scale movement patterns </w:t>
      </w:r>
      <w:r w:rsidR="00A93E31" w:rsidRPr="00616930">
        <w:rPr>
          <w:color w:val="000000" w:themeColor="text1"/>
        </w:rPr>
        <w:t>remain poorly understood</w:t>
      </w:r>
      <w:r w:rsidR="006E7A62">
        <w:rPr>
          <w:color w:val="000000" w:themeColor="text1"/>
        </w:rPr>
        <w:t xml:space="preserve"> and</w:t>
      </w:r>
      <w:r w:rsidR="00A93E31">
        <w:rPr>
          <w:color w:val="000000" w:themeColor="text1"/>
        </w:rPr>
        <w:t xml:space="preserve"> </w:t>
      </w:r>
      <w:r w:rsidR="00E97057" w:rsidRPr="00616930">
        <w:rPr>
          <w:color w:val="000000" w:themeColor="text1"/>
        </w:rPr>
        <w:t xml:space="preserve">the degree of protection provided by </w:t>
      </w:r>
      <w:r w:rsidR="00A93E31">
        <w:rPr>
          <w:color w:val="000000" w:themeColor="text1"/>
        </w:rPr>
        <w:t>BRFAs is unclear</w:t>
      </w:r>
      <w:r w:rsidR="00E97057" w:rsidRPr="00616930">
        <w:rPr>
          <w:color w:val="000000" w:themeColor="text1"/>
        </w:rPr>
        <w:t xml:space="preserve"> </w:t>
      </w:r>
      <w:r w:rsidR="00E97057" w:rsidRPr="00616930">
        <w:rPr>
          <w:color w:val="000000" w:themeColor="text1"/>
        </w:rPr>
        <w:fldChar w:fldCharType="begin" w:fldLock="1"/>
      </w:r>
      <w:r w:rsidR="00EF24F2">
        <w:rPr>
          <w:color w:val="000000" w:themeColor="text1"/>
        </w:rPr>
        <w:instrText>ADDIN CSL_CITATION {"citationItems":[{"id":"ITEM-1","itemData":{"author":[{"dropping-particle":"","family":"Oishi","given":"Francis G.","non-dropping-particle":"","parse-names":false,"suffix":""},{"dropping-particle":"","family":"Devick","given":"William S.","non-dropping-particle":"","parse-names":false,"suffix":""}],"id":"ITEM-1","issued":{"date-parts":[["2000"]]},"number-of-pages":"6","publisher-place":"Honolulu, HI","title":"Job Progress Report - Opakapaka Resource Assessment Island of Oahu","type":"report"},"uris":["http://www.mendeley.com/documents/?uuid=bc07df6c-50dc-3060-be68-103ba9b1f460"]},{"id":"ITEM-2","itemData":{"DOI":"10.1186/2050-3385-1-17","ISBN":"2050338511","ISSN":"2050-3385","author":[{"dropping-particle":"","family":"Weng","given":"Kevin C","non-dropping-particle":"","parse-names":false,"suffix":""}],"container-title":"Animal Biotelemetry","id":"ITEM-2","issued":{"date-parts":[["2013"]]},"page":"17","title":"A pilot study of deepwater fish movement with respect to marine reserves","type":"article-journal","volume":"1"},"uris":["http://www.mendeley.com/documents/?uuid=62717eaf-22aa-45d1-9cc7-2637cb3514e3"]},{"id":"ITEM-3","itemData":{"DOI":"10.7289/V59W0CF7","author":[{"dropping-particle":"","family":"O'Malley","given":"Joseph","non-dropping-particle":"","parse-names":false,"suffix":""}],"id":"ITEM-3","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ishi and Devick, 2000; Weng, 2013; O’Malley, 2015)","plainTextFormattedCitation":"(Oishi and Devick, 2000; Weng, 2013; O’Malley, 2015)","previouslyFormattedCitation":"(Oishi and Devick, 2000; Weng, 2013; O’Malley, 2015)"},"properties":{"noteIndex":0},"schema":"https://github.com/citation-style-language/schema/raw/master/csl-citation.json"}</w:instrText>
      </w:r>
      <w:r w:rsidR="00E97057" w:rsidRPr="00616930">
        <w:rPr>
          <w:color w:val="000000" w:themeColor="text1"/>
        </w:rPr>
        <w:fldChar w:fldCharType="separate"/>
      </w:r>
      <w:r w:rsidR="009048FB" w:rsidRPr="009048FB">
        <w:rPr>
          <w:noProof/>
          <w:color w:val="000000" w:themeColor="text1"/>
        </w:rPr>
        <w:t>(Oishi and Devick, 2000; Weng, 2013; O’Malley, 2015)</w:t>
      </w:r>
      <w:r w:rsidR="00E97057" w:rsidRPr="00616930">
        <w:rPr>
          <w:color w:val="000000" w:themeColor="text1"/>
        </w:rPr>
        <w:fldChar w:fldCharType="end"/>
      </w:r>
      <w:r w:rsidR="00E97057" w:rsidRPr="00616930">
        <w:rPr>
          <w:color w:val="000000" w:themeColor="text1"/>
        </w:rPr>
        <w:t>.</w:t>
      </w:r>
    </w:p>
    <w:p w14:paraId="26A8BA73" w14:textId="05A7070F" w:rsidR="00776F40" w:rsidRPr="00616930" w:rsidRDefault="006A20E0" w:rsidP="00B84950">
      <w:pPr>
        <w:spacing w:line="480" w:lineRule="auto"/>
        <w:ind w:firstLine="720"/>
        <w:rPr>
          <w:color w:val="000000" w:themeColor="text1"/>
        </w:rPr>
      </w:pPr>
      <w:r>
        <w:rPr>
          <w:color w:val="000000" w:themeColor="text1"/>
        </w:rPr>
        <w:t>The goal of this</w:t>
      </w:r>
      <w:r w:rsidR="00F8327E" w:rsidRPr="00616930">
        <w:rPr>
          <w:color w:val="000000" w:themeColor="text1"/>
        </w:rPr>
        <w:t xml:space="preserve"> </w:t>
      </w:r>
      <w:r w:rsidR="001A4ACB" w:rsidRPr="00616930">
        <w:rPr>
          <w:color w:val="000000" w:themeColor="text1"/>
        </w:rPr>
        <w:t xml:space="preserve">study </w:t>
      </w:r>
      <w:r>
        <w:rPr>
          <w:color w:val="000000" w:themeColor="text1"/>
        </w:rPr>
        <w:t xml:space="preserve">was to investigate spatial and temporal use of one of these BRFAs by opakapaka </w:t>
      </w:r>
      <w:r w:rsidR="009076F1">
        <w:rPr>
          <w:color w:val="000000" w:themeColor="text1"/>
        </w:rPr>
        <w:t>using</w:t>
      </w:r>
      <w:r w:rsidR="00F8327E" w:rsidRPr="00616930">
        <w:rPr>
          <w:color w:val="000000" w:themeColor="text1"/>
        </w:rPr>
        <w:t xml:space="preserve"> </w:t>
      </w:r>
      <w:r w:rsidR="00F93B21">
        <w:rPr>
          <w:color w:val="000000" w:themeColor="text1"/>
        </w:rPr>
        <w:t xml:space="preserve">passive </w:t>
      </w:r>
      <w:r w:rsidR="00F8327E" w:rsidRPr="00616930">
        <w:rPr>
          <w:color w:val="000000" w:themeColor="text1"/>
        </w:rPr>
        <w:t xml:space="preserve">acoustic telemetry. </w:t>
      </w:r>
      <w:r w:rsidR="00743976">
        <w:rPr>
          <w:color w:val="000000" w:themeColor="text1"/>
        </w:rPr>
        <w:t xml:space="preserve">We </w:t>
      </w:r>
      <w:r>
        <w:rPr>
          <w:color w:val="000000" w:themeColor="text1"/>
        </w:rPr>
        <w:t>investigate</w:t>
      </w:r>
      <w:r w:rsidR="000B43E9">
        <w:rPr>
          <w:color w:val="000000" w:themeColor="text1"/>
        </w:rPr>
        <w:t>d</w:t>
      </w:r>
      <w:r>
        <w:rPr>
          <w:color w:val="000000" w:themeColor="text1"/>
        </w:rPr>
        <w:t xml:space="preserve"> the frequency at which </w:t>
      </w:r>
      <w:r>
        <w:rPr>
          <w:color w:val="000000" w:themeColor="text1"/>
        </w:rPr>
        <w:lastRenderedPageBreak/>
        <w:t xml:space="preserve">individuals </w:t>
      </w:r>
      <w:r w:rsidR="0085513C">
        <w:rPr>
          <w:color w:val="000000" w:themeColor="text1"/>
        </w:rPr>
        <w:t>were observed moving</w:t>
      </w:r>
      <w:r>
        <w:rPr>
          <w:color w:val="000000" w:themeColor="text1"/>
        </w:rPr>
        <w:t xml:space="preserve"> between protected and non-protected habitat</w:t>
      </w:r>
      <w:r w:rsidR="00743976">
        <w:rPr>
          <w:color w:val="000000" w:themeColor="text1"/>
        </w:rPr>
        <w:t xml:space="preserve"> using an array of 38 receiver stations located within and outside the boundaries of the restricted fishing area</w:t>
      </w:r>
      <w:r>
        <w:rPr>
          <w:color w:val="000000" w:themeColor="text1"/>
        </w:rPr>
        <w:t>. We also calculate</w:t>
      </w:r>
      <w:r w:rsidR="000B43E9">
        <w:rPr>
          <w:color w:val="000000" w:themeColor="text1"/>
        </w:rPr>
        <w:t>d</w:t>
      </w:r>
      <w:r>
        <w:rPr>
          <w:color w:val="000000" w:themeColor="text1"/>
        </w:rPr>
        <w:t xml:space="preserve"> </w:t>
      </w:r>
      <w:r w:rsidR="00FE4DB1">
        <w:rPr>
          <w:color w:val="000000" w:themeColor="text1"/>
        </w:rPr>
        <w:t xml:space="preserve">observed </w:t>
      </w:r>
      <w:r>
        <w:rPr>
          <w:color w:val="000000" w:themeColor="text1"/>
        </w:rPr>
        <w:t>home range size</w:t>
      </w:r>
      <w:r w:rsidR="00743976">
        <w:rPr>
          <w:color w:val="000000" w:themeColor="text1"/>
        </w:rPr>
        <w:t>s</w:t>
      </w:r>
      <w:r>
        <w:rPr>
          <w:color w:val="000000" w:themeColor="text1"/>
        </w:rPr>
        <w:t xml:space="preserve"> and compare</w:t>
      </w:r>
      <w:r w:rsidR="000B43E9">
        <w:rPr>
          <w:color w:val="000000" w:themeColor="text1"/>
        </w:rPr>
        <w:t>d</w:t>
      </w:r>
      <w:r>
        <w:rPr>
          <w:color w:val="000000" w:themeColor="text1"/>
        </w:rPr>
        <w:t xml:space="preserve"> </w:t>
      </w:r>
      <w:r w:rsidR="000D2AA1">
        <w:rPr>
          <w:color w:val="000000" w:themeColor="text1"/>
        </w:rPr>
        <w:t xml:space="preserve">these </w:t>
      </w:r>
      <w:r>
        <w:rPr>
          <w:color w:val="000000" w:themeColor="text1"/>
        </w:rPr>
        <w:t xml:space="preserve">estimates to </w:t>
      </w:r>
      <w:r w:rsidR="00922134">
        <w:rPr>
          <w:color w:val="000000" w:themeColor="text1"/>
        </w:rPr>
        <w:t xml:space="preserve">the </w:t>
      </w:r>
      <w:r w:rsidR="000D2AA1">
        <w:rPr>
          <w:color w:val="000000" w:themeColor="text1"/>
        </w:rPr>
        <w:t>habitat available</w:t>
      </w:r>
      <w:r w:rsidR="00922134">
        <w:rPr>
          <w:color w:val="000000" w:themeColor="text1"/>
        </w:rPr>
        <w:t xml:space="preserve"> within the 12 BRFAs. </w:t>
      </w:r>
    </w:p>
    <w:p w14:paraId="7395C4F8" w14:textId="77777777" w:rsidR="00CE3465" w:rsidRPr="00616930" w:rsidRDefault="00CE3465" w:rsidP="00B84950">
      <w:pPr>
        <w:spacing w:line="480" w:lineRule="auto"/>
        <w:outlineLvl w:val="0"/>
        <w:rPr>
          <w:b/>
          <w:color w:val="000000" w:themeColor="text1"/>
        </w:rPr>
      </w:pPr>
    </w:p>
    <w:p w14:paraId="7C65DAB0" w14:textId="5F6CD719" w:rsidR="005C735C" w:rsidRPr="0033691F" w:rsidRDefault="00E32A09" w:rsidP="0033691F">
      <w:pPr>
        <w:spacing w:line="480" w:lineRule="auto"/>
        <w:outlineLvl w:val="0"/>
        <w:rPr>
          <w:b/>
          <w:color w:val="000000" w:themeColor="text1"/>
        </w:rPr>
      </w:pPr>
      <w:commentRangeStart w:id="29"/>
      <w:r w:rsidRPr="00616930">
        <w:rPr>
          <w:b/>
          <w:color w:val="000000" w:themeColor="text1"/>
        </w:rPr>
        <w:t xml:space="preserve">Materials and </w:t>
      </w:r>
      <w:r w:rsidR="00B347E5" w:rsidRPr="00616930">
        <w:rPr>
          <w:b/>
          <w:color w:val="000000" w:themeColor="text1"/>
        </w:rPr>
        <w:t>Methods</w:t>
      </w:r>
      <w:r w:rsidR="00776F40" w:rsidRPr="00616930">
        <w:rPr>
          <w:b/>
          <w:color w:val="000000" w:themeColor="text1"/>
        </w:rPr>
        <w:t xml:space="preserve"> </w:t>
      </w:r>
      <w:commentRangeEnd w:id="29"/>
      <w:r w:rsidR="000B43E9">
        <w:rPr>
          <w:rStyle w:val="CommentReference"/>
        </w:rPr>
        <w:commentReference w:id="29"/>
      </w:r>
    </w:p>
    <w:p w14:paraId="70618980" w14:textId="67B8DA93" w:rsidR="004603D1" w:rsidRPr="00616930" w:rsidRDefault="005C735C" w:rsidP="00B209A0">
      <w:pPr>
        <w:tabs>
          <w:tab w:val="left" w:pos="2200"/>
        </w:tabs>
        <w:spacing w:line="480" w:lineRule="auto"/>
        <w:rPr>
          <w:i/>
          <w:color w:val="000000" w:themeColor="text1"/>
        </w:rPr>
      </w:pPr>
      <w:r w:rsidRPr="00616930">
        <w:rPr>
          <w:i/>
          <w:color w:val="000000" w:themeColor="text1"/>
        </w:rPr>
        <w:t xml:space="preserve">Study </w:t>
      </w:r>
      <w:r w:rsidR="0033691F">
        <w:rPr>
          <w:i/>
          <w:color w:val="000000" w:themeColor="text1"/>
        </w:rPr>
        <w:t>area</w:t>
      </w:r>
      <w:r w:rsidR="00B209A0">
        <w:rPr>
          <w:i/>
          <w:color w:val="000000" w:themeColor="text1"/>
        </w:rPr>
        <w:tab/>
      </w:r>
    </w:p>
    <w:p w14:paraId="388998A9" w14:textId="0A64A820" w:rsidR="00E251BF" w:rsidRDefault="00B209A0" w:rsidP="00B209A0">
      <w:pPr>
        <w:spacing w:line="480" w:lineRule="auto"/>
        <w:rPr>
          <w:color w:val="000000" w:themeColor="text1"/>
        </w:rPr>
      </w:pPr>
      <w:r>
        <w:rPr>
          <w:color w:val="000000" w:themeColor="text1"/>
        </w:rPr>
        <w:t>T</w:t>
      </w:r>
      <w:r w:rsidRPr="00B209A0">
        <w:rPr>
          <w:color w:val="000000" w:themeColor="text1"/>
        </w:rPr>
        <w:t xml:space="preserve">he </w:t>
      </w:r>
      <w:proofErr w:type="spellStart"/>
      <w:r w:rsidRPr="00B209A0">
        <w:rPr>
          <w:color w:val="000000" w:themeColor="text1"/>
        </w:rPr>
        <w:t>Makapuu</w:t>
      </w:r>
      <w:proofErr w:type="spellEnd"/>
      <w:r w:rsidRPr="00B209A0">
        <w:rPr>
          <w:color w:val="000000" w:themeColor="text1"/>
        </w:rPr>
        <w:t xml:space="preserve"> region </w:t>
      </w:r>
      <w:r w:rsidR="00FB4B9D">
        <w:rPr>
          <w:color w:val="000000" w:themeColor="text1"/>
        </w:rPr>
        <w:t>(</w:t>
      </w:r>
      <w:r w:rsidR="005A3CB3" w:rsidRPr="005A3CB3">
        <w:rPr>
          <w:color w:val="000000" w:themeColor="text1"/>
        </w:rPr>
        <w:t xml:space="preserve">21° 33.5 </w:t>
      </w:r>
      <w:r w:rsidR="005A3CB3">
        <w:rPr>
          <w:color w:val="000000" w:themeColor="text1"/>
        </w:rPr>
        <w:t>N, 157° 52.5 W)</w:t>
      </w:r>
      <w:r w:rsidR="00FB4B9D">
        <w:rPr>
          <w:color w:val="000000" w:themeColor="text1"/>
        </w:rPr>
        <w:t xml:space="preserve"> </w:t>
      </w:r>
      <w:r w:rsidRPr="00B209A0">
        <w:rPr>
          <w:color w:val="000000" w:themeColor="text1"/>
        </w:rPr>
        <w:t>was selected as the study site for this project</w:t>
      </w:r>
      <w:r w:rsidR="00B555D0" w:rsidRPr="00B555D0">
        <w:rPr>
          <w:color w:val="000000" w:themeColor="text1"/>
        </w:rPr>
        <w:t xml:space="preserve"> </w:t>
      </w:r>
      <w:r w:rsidR="00B555D0" w:rsidRPr="00B209A0">
        <w:rPr>
          <w:color w:val="000000" w:themeColor="text1"/>
        </w:rPr>
        <w:t>because it contains both protected</w:t>
      </w:r>
      <w:r w:rsidR="008F69A8">
        <w:rPr>
          <w:color w:val="000000" w:themeColor="text1"/>
        </w:rPr>
        <w:t xml:space="preserve"> (BRFA-E)</w:t>
      </w:r>
      <w:r w:rsidR="00B555D0" w:rsidRPr="00B209A0">
        <w:rPr>
          <w:color w:val="000000" w:themeColor="text1"/>
        </w:rPr>
        <w:t xml:space="preserve"> and non-protected habitat with sufficient area to capture the scale of </w:t>
      </w:r>
      <w:proofErr w:type="spellStart"/>
      <w:r w:rsidR="00B555D0" w:rsidRPr="00B209A0">
        <w:rPr>
          <w:color w:val="000000" w:themeColor="text1"/>
        </w:rPr>
        <w:t>bottomfish</w:t>
      </w:r>
      <w:proofErr w:type="spellEnd"/>
      <w:r w:rsidR="00B555D0" w:rsidRPr="00B209A0">
        <w:rPr>
          <w:color w:val="000000" w:themeColor="text1"/>
        </w:rPr>
        <w:t xml:space="preserve"> movements observed on </w:t>
      </w:r>
      <w:r w:rsidR="00743976">
        <w:rPr>
          <w:color w:val="000000" w:themeColor="text1"/>
        </w:rPr>
        <w:t>a previous</w:t>
      </w:r>
      <w:r w:rsidR="00743976" w:rsidRPr="00B209A0">
        <w:rPr>
          <w:color w:val="000000" w:themeColor="text1"/>
        </w:rPr>
        <w:t xml:space="preserve"> </w:t>
      </w:r>
      <w:r w:rsidR="00B555D0" w:rsidRPr="00B209A0">
        <w:rPr>
          <w:color w:val="000000" w:themeColor="text1"/>
        </w:rPr>
        <w:t xml:space="preserve">multi-island </w:t>
      </w:r>
      <w:r w:rsidR="00E251BF">
        <w:rPr>
          <w:color w:val="000000" w:themeColor="text1"/>
        </w:rPr>
        <w:t>array. The area</w:t>
      </w:r>
      <w:r w:rsidR="00B555D0" w:rsidRPr="00B209A0">
        <w:rPr>
          <w:color w:val="000000" w:themeColor="text1"/>
        </w:rPr>
        <w:t xml:space="preserve"> is </w:t>
      </w:r>
      <w:r w:rsidR="004A3A03">
        <w:rPr>
          <w:color w:val="000000" w:themeColor="text1"/>
        </w:rPr>
        <w:t xml:space="preserve">important to the </w:t>
      </w:r>
      <w:r w:rsidR="00743976">
        <w:rPr>
          <w:color w:val="000000" w:themeColor="text1"/>
        </w:rPr>
        <w:t xml:space="preserve">commercial </w:t>
      </w:r>
      <w:r w:rsidR="004A3A03">
        <w:rPr>
          <w:color w:val="000000" w:themeColor="text1"/>
        </w:rPr>
        <w:t>fishery</w:t>
      </w:r>
      <w:r w:rsidR="00B555D0" w:rsidRPr="00B209A0">
        <w:rPr>
          <w:color w:val="000000" w:themeColor="text1"/>
        </w:rPr>
        <w:t xml:space="preserve"> and </w:t>
      </w:r>
      <w:r w:rsidR="00743976">
        <w:rPr>
          <w:color w:val="000000" w:themeColor="text1"/>
        </w:rPr>
        <w:t>in close proximity</w:t>
      </w:r>
      <w:r w:rsidR="00743976" w:rsidRPr="00B209A0">
        <w:rPr>
          <w:color w:val="000000" w:themeColor="text1"/>
        </w:rPr>
        <w:t xml:space="preserve"> </w:t>
      </w:r>
      <w:r w:rsidR="00B555D0" w:rsidRPr="00B209A0">
        <w:rPr>
          <w:color w:val="000000" w:themeColor="text1"/>
        </w:rPr>
        <w:t xml:space="preserve">to a </w:t>
      </w:r>
      <w:r w:rsidR="00B555D0">
        <w:rPr>
          <w:color w:val="000000" w:themeColor="text1"/>
        </w:rPr>
        <w:t xml:space="preserve">number </w:t>
      </w:r>
      <w:r w:rsidR="00ED242D">
        <w:rPr>
          <w:color w:val="000000" w:themeColor="text1"/>
        </w:rPr>
        <w:t>of</w:t>
      </w:r>
      <w:r w:rsidR="00B555D0">
        <w:rPr>
          <w:color w:val="000000" w:themeColor="text1"/>
        </w:rPr>
        <w:t xml:space="preserve"> </w:t>
      </w:r>
      <w:r w:rsidR="005D1A15">
        <w:rPr>
          <w:color w:val="000000" w:themeColor="text1"/>
        </w:rPr>
        <w:t xml:space="preserve">ports frequented by </w:t>
      </w:r>
      <w:proofErr w:type="spellStart"/>
      <w:r w:rsidR="005D1A15">
        <w:rPr>
          <w:color w:val="000000" w:themeColor="text1"/>
        </w:rPr>
        <w:t>bottom</w:t>
      </w:r>
      <w:r w:rsidR="00743976">
        <w:rPr>
          <w:color w:val="000000" w:themeColor="text1"/>
        </w:rPr>
        <w:t>fish</w:t>
      </w:r>
      <w:proofErr w:type="spellEnd"/>
      <w:r w:rsidR="00743976">
        <w:rPr>
          <w:color w:val="000000" w:themeColor="text1"/>
        </w:rPr>
        <w:t xml:space="preserve"> </w:t>
      </w:r>
      <w:r w:rsidR="005D1A15">
        <w:rPr>
          <w:color w:val="000000" w:themeColor="text1"/>
        </w:rPr>
        <w:t>fishers</w:t>
      </w:r>
      <w:r w:rsidRPr="00B209A0">
        <w:rPr>
          <w:color w:val="000000" w:themeColor="text1"/>
        </w:rPr>
        <w:t xml:space="preserve">. </w:t>
      </w:r>
    </w:p>
    <w:p w14:paraId="6B3B3503" w14:textId="6D8C55CA" w:rsidR="00B209A0" w:rsidRPr="00A30E67" w:rsidRDefault="00E251BF" w:rsidP="00B209A0">
      <w:pPr>
        <w:spacing w:line="480" w:lineRule="auto"/>
        <w:rPr>
          <w:color w:val="000000" w:themeColor="text1"/>
        </w:rPr>
      </w:pPr>
      <w:r>
        <w:rPr>
          <w:color w:val="000000" w:themeColor="text1"/>
        </w:rPr>
        <w:tab/>
      </w:r>
      <w:r w:rsidR="005D1A15">
        <w:rPr>
          <w:color w:val="000000" w:themeColor="text1"/>
        </w:rPr>
        <w:t>The area is</w:t>
      </w:r>
      <w:r w:rsidR="00B209A0" w:rsidRPr="00B209A0">
        <w:rPr>
          <w:color w:val="000000" w:themeColor="text1"/>
        </w:rPr>
        <w:t xml:space="preserve"> located off </w:t>
      </w:r>
      <w:del w:id="30" w:author="Kevin Weng" w:date="2018-12-28T12:04:00Z">
        <w:r w:rsidR="00B209A0" w:rsidRPr="00B209A0" w:rsidDel="00045074">
          <w:rPr>
            <w:color w:val="000000" w:themeColor="text1"/>
          </w:rPr>
          <w:delText xml:space="preserve">the </w:delText>
        </w:r>
      </w:del>
      <w:r w:rsidR="00B209A0" w:rsidRPr="00B209A0">
        <w:rPr>
          <w:color w:val="000000" w:themeColor="text1"/>
        </w:rPr>
        <w:t xml:space="preserve">Oahu’s windward side, </w:t>
      </w:r>
      <w:r w:rsidR="008F69A8">
        <w:rPr>
          <w:color w:val="000000" w:themeColor="text1"/>
        </w:rPr>
        <w:t xml:space="preserve">and </w:t>
      </w:r>
      <w:r w:rsidR="00B209A0" w:rsidRPr="00B209A0">
        <w:rPr>
          <w:color w:val="000000" w:themeColor="text1"/>
        </w:rPr>
        <w:t xml:space="preserve">extends outward from </w:t>
      </w:r>
      <w:proofErr w:type="spellStart"/>
      <w:r w:rsidR="005D1A15">
        <w:rPr>
          <w:color w:val="000000" w:themeColor="text1"/>
        </w:rPr>
        <w:t>Makapuu</w:t>
      </w:r>
      <w:proofErr w:type="spellEnd"/>
      <w:r w:rsidR="005D1A15">
        <w:rPr>
          <w:color w:val="000000" w:themeColor="text1"/>
        </w:rPr>
        <w:t xml:space="preserve"> Point, </w:t>
      </w:r>
      <w:r w:rsidR="00B209A0" w:rsidRPr="00B209A0">
        <w:rPr>
          <w:color w:val="000000" w:themeColor="text1"/>
        </w:rPr>
        <w:t xml:space="preserve">the south east tip of </w:t>
      </w:r>
      <w:r w:rsidR="005D1A15">
        <w:rPr>
          <w:color w:val="000000" w:themeColor="text1"/>
        </w:rPr>
        <w:t>the island of Oahu</w:t>
      </w:r>
      <w:r w:rsidR="00743976">
        <w:rPr>
          <w:color w:val="000000" w:themeColor="text1"/>
        </w:rPr>
        <w:t>,</w:t>
      </w:r>
      <w:r w:rsidR="00B209A0" w:rsidRPr="00B209A0">
        <w:rPr>
          <w:color w:val="000000" w:themeColor="text1"/>
        </w:rPr>
        <w:t xml:space="preserve"> north </w:t>
      </w:r>
      <w:r w:rsidR="005D1A15">
        <w:rPr>
          <w:color w:val="000000" w:themeColor="text1"/>
        </w:rPr>
        <w:t>to the</w:t>
      </w:r>
      <w:r w:rsidR="00B209A0" w:rsidRPr="00B209A0">
        <w:rPr>
          <w:color w:val="000000" w:themeColor="text1"/>
        </w:rPr>
        <w:t xml:space="preserve"> </w:t>
      </w:r>
      <w:proofErr w:type="spellStart"/>
      <w:r w:rsidR="00B209A0" w:rsidRPr="00B209A0">
        <w:rPr>
          <w:color w:val="000000" w:themeColor="text1"/>
        </w:rPr>
        <w:t>Lanikai</w:t>
      </w:r>
      <w:proofErr w:type="spellEnd"/>
      <w:r w:rsidR="00B209A0" w:rsidRPr="00B209A0">
        <w:rPr>
          <w:color w:val="000000" w:themeColor="text1"/>
        </w:rPr>
        <w:t xml:space="preserve"> </w:t>
      </w:r>
      <w:r w:rsidR="008F69A8">
        <w:rPr>
          <w:color w:val="000000" w:themeColor="text1"/>
        </w:rPr>
        <w:t>P</w:t>
      </w:r>
      <w:r w:rsidR="008F69A8" w:rsidRPr="00B209A0">
        <w:rPr>
          <w:color w:val="000000" w:themeColor="text1"/>
        </w:rPr>
        <w:t>eninsula</w:t>
      </w:r>
      <w:r w:rsidR="00B209A0" w:rsidRPr="00B209A0">
        <w:rPr>
          <w:color w:val="000000" w:themeColor="text1"/>
        </w:rPr>
        <w:t xml:space="preserve">. A flat broad shelf protrudes east </w:t>
      </w:r>
      <w:r w:rsidR="007732FB">
        <w:rPr>
          <w:color w:val="000000" w:themeColor="text1"/>
        </w:rPr>
        <w:t>from the island’s</w:t>
      </w:r>
      <w:r w:rsidR="00B209A0" w:rsidRPr="00B209A0">
        <w:rPr>
          <w:color w:val="000000" w:themeColor="text1"/>
        </w:rPr>
        <w:t xml:space="preserve"> southern edge before terminating in </w:t>
      </w:r>
      <w:ins w:id="31" w:author="Kevin Weng" w:date="2018-12-28T12:04:00Z">
        <w:r w:rsidR="009C4DB3">
          <w:rPr>
            <w:color w:val="000000" w:themeColor="text1"/>
          </w:rPr>
          <w:t xml:space="preserve">a </w:t>
        </w:r>
      </w:ins>
      <w:r w:rsidR="00B209A0" w:rsidRPr="00B209A0">
        <w:rPr>
          <w:color w:val="000000" w:themeColor="text1"/>
        </w:rPr>
        <w:t xml:space="preserve">deep slope </w:t>
      </w:r>
      <w:del w:id="32" w:author="Kevin Weng" w:date="2018-12-28T12:04:00Z">
        <w:r w:rsidR="00B209A0" w:rsidRPr="00B209A0" w:rsidDel="009C4DB3">
          <w:rPr>
            <w:color w:val="000000" w:themeColor="text1"/>
          </w:rPr>
          <w:delText>to join</w:delText>
        </w:r>
      </w:del>
      <w:ins w:id="33" w:author="Kevin Weng" w:date="2018-12-28T12:04:00Z">
        <w:r w:rsidR="009C4DB3">
          <w:rPr>
            <w:color w:val="000000" w:themeColor="text1"/>
          </w:rPr>
          <w:t>that forms</w:t>
        </w:r>
      </w:ins>
      <w:r w:rsidR="00B209A0" w:rsidRPr="00B209A0">
        <w:rPr>
          <w:color w:val="000000" w:themeColor="text1"/>
        </w:rPr>
        <w:t xml:space="preserve"> the western side of the </w:t>
      </w:r>
      <w:proofErr w:type="spellStart"/>
      <w:r w:rsidR="00B209A0" w:rsidRPr="00B209A0">
        <w:rPr>
          <w:color w:val="000000" w:themeColor="text1"/>
        </w:rPr>
        <w:t>Kaiwi</w:t>
      </w:r>
      <w:proofErr w:type="spellEnd"/>
      <w:r w:rsidR="00B209A0" w:rsidRPr="00B209A0">
        <w:rPr>
          <w:color w:val="000000" w:themeColor="text1"/>
        </w:rPr>
        <w:t xml:space="preserve"> </w:t>
      </w:r>
      <w:r w:rsidR="008F69A8">
        <w:rPr>
          <w:color w:val="000000" w:themeColor="text1"/>
        </w:rPr>
        <w:t>C</w:t>
      </w:r>
      <w:r w:rsidR="008F69A8" w:rsidRPr="00B209A0">
        <w:rPr>
          <w:color w:val="000000" w:themeColor="text1"/>
        </w:rPr>
        <w:t>hannel</w:t>
      </w:r>
      <w:r w:rsidR="00B209A0" w:rsidRPr="00B209A0">
        <w:rPr>
          <w:color w:val="000000" w:themeColor="text1"/>
        </w:rPr>
        <w:t xml:space="preserve">. </w:t>
      </w:r>
      <w:r w:rsidR="00743976">
        <w:rPr>
          <w:color w:val="000000" w:themeColor="text1"/>
        </w:rPr>
        <w:t>The</w:t>
      </w:r>
      <w:r w:rsidR="00B209A0" w:rsidRPr="00B209A0">
        <w:rPr>
          <w:color w:val="000000" w:themeColor="text1"/>
        </w:rPr>
        <w:t xml:space="preserve"> shelf narrows to the north joining with a series of deeper shelves </w:t>
      </w:r>
      <w:r w:rsidR="00743976">
        <w:rPr>
          <w:color w:val="000000" w:themeColor="text1"/>
        </w:rPr>
        <w:t>and</w:t>
      </w:r>
      <w:r w:rsidR="00743976" w:rsidRPr="00B209A0">
        <w:rPr>
          <w:color w:val="000000" w:themeColor="text1"/>
        </w:rPr>
        <w:t xml:space="preserve"> </w:t>
      </w:r>
      <w:r w:rsidR="00B209A0" w:rsidRPr="00B209A0">
        <w:rPr>
          <w:color w:val="000000" w:themeColor="text1"/>
        </w:rPr>
        <w:t>form</w:t>
      </w:r>
      <w:r w:rsidR="00743976">
        <w:rPr>
          <w:color w:val="000000" w:themeColor="text1"/>
        </w:rPr>
        <w:t>s</w:t>
      </w:r>
      <w:r w:rsidR="00B209A0" w:rsidRPr="00B209A0">
        <w:rPr>
          <w:color w:val="000000" w:themeColor="text1"/>
        </w:rPr>
        <w:t xml:space="preserve"> submarine canyons. </w:t>
      </w:r>
      <w:r w:rsidR="00ED242D">
        <w:rPr>
          <w:color w:val="000000" w:themeColor="text1"/>
        </w:rPr>
        <w:t>BRFA-E</w:t>
      </w:r>
      <w:r w:rsidR="0033691F">
        <w:rPr>
          <w:color w:val="000000" w:themeColor="text1"/>
        </w:rPr>
        <w:t xml:space="preserve"> extends from 1.5-miles offshore westward across the shelf in line with Koko</w:t>
      </w:r>
      <w:r w:rsidR="005D1A15">
        <w:rPr>
          <w:color w:val="000000" w:themeColor="text1"/>
        </w:rPr>
        <w:t xml:space="preserve"> H</w:t>
      </w:r>
      <w:r w:rsidR="0033691F">
        <w:rPr>
          <w:color w:val="000000" w:themeColor="text1"/>
        </w:rPr>
        <w:t xml:space="preserve">ead crater </w:t>
      </w:r>
      <w:r w:rsidR="00743976">
        <w:rPr>
          <w:color w:val="000000" w:themeColor="text1"/>
        </w:rPr>
        <w:t xml:space="preserve">to </w:t>
      </w:r>
      <w:r w:rsidR="0033691F">
        <w:rPr>
          <w:color w:val="000000" w:themeColor="text1"/>
        </w:rPr>
        <w:t xml:space="preserve">the south </w:t>
      </w:r>
      <w:r w:rsidR="00743976">
        <w:rPr>
          <w:color w:val="000000" w:themeColor="text1"/>
        </w:rPr>
        <w:t xml:space="preserve">and </w:t>
      </w:r>
      <w:r w:rsidR="0033691F">
        <w:rPr>
          <w:color w:val="000000" w:themeColor="text1"/>
        </w:rPr>
        <w:t xml:space="preserve">Kailua </w:t>
      </w:r>
      <w:r w:rsidR="00743976">
        <w:rPr>
          <w:color w:val="000000" w:themeColor="text1"/>
        </w:rPr>
        <w:t xml:space="preserve">to </w:t>
      </w:r>
      <w:r w:rsidR="0033691F">
        <w:rPr>
          <w:color w:val="000000" w:themeColor="text1"/>
        </w:rPr>
        <w:t>the north (Figure 2).</w:t>
      </w:r>
      <w:r w:rsidR="00A30E67">
        <w:rPr>
          <w:color w:val="000000" w:themeColor="text1"/>
        </w:rPr>
        <w:t xml:space="preserve"> </w:t>
      </w:r>
      <w:commentRangeStart w:id="34"/>
      <w:commentRangeStart w:id="35"/>
      <w:r w:rsidR="0047023E">
        <w:rPr>
          <w:color w:val="000000" w:themeColor="text1"/>
        </w:rPr>
        <w:t xml:space="preserve">The adult </w:t>
      </w:r>
      <w:proofErr w:type="spellStart"/>
      <w:r w:rsidR="0047023E">
        <w:rPr>
          <w:color w:val="000000" w:themeColor="text1"/>
        </w:rPr>
        <w:t>bottomfish</w:t>
      </w:r>
      <w:proofErr w:type="spellEnd"/>
      <w:r w:rsidR="0047023E">
        <w:rPr>
          <w:color w:val="000000" w:themeColor="text1"/>
        </w:rPr>
        <w:t xml:space="preserve"> habitat area</w:t>
      </w:r>
      <w:r w:rsidR="00F47524">
        <w:rPr>
          <w:color w:val="000000" w:themeColor="text1"/>
        </w:rPr>
        <w:t xml:space="preserve"> with BRFA-E</w:t>
      </w:r>
      <w:r w:rsidR="0047023E">
        <w:rPr>
          <w:color w:val="000000" w:themeColor="text1"/>
        </w:rPr>
        <w:t xml:space="preserve">, defined </w:t>
      </w:r>
      <w:r w:rsidR="00F47524">
        <w:rPr>
          <w:color w:val="000000" w:themeColor="text1"/>
        </w:rPr>
        <w:t xml:space="preserve">as the area </w:t>
      </w:r>
      <w:r w:rsidR="0047023E">
        <w:rPr>
          <w:color w:val="000000" w:themeColor="text1"/>
        </w:rPr>
        <w:t>between the 100 and 400-m depth</w:t>
      </w:r>
      <w:r w:rsidR="00F47524">
        <w:rPr>
          <w:color w:val="000000" w:themeColor="text1"/>
        </w:rPr>
        <w:t xml:space="preserve"> contours </w:t>
      </w:r>
      <w:r w:rsidR="00BB1DCB">
        <w:rPr>
          <w:color w:val="000000" w:themeColor="text1"/>
        </w:rPr>
        <w:fldChar w:fldCharType="begin" w:fldLock="1"/>
      </w:r>
      <w:r w:rsidR="00241BE5">
        <w:rPr>
          <w:color w:val="000000" w:themeColor="text1"/>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BB1DCB">
        <w:rPr>
          <w:color w:val="000000" w:themeColor="text1"/>
        </w:rPr>
        <w:fldChar w:fldCharType="separate"/>
      </w:r>
      <w:r w:rsidR="00BB1DCB" w:rsidRPr="00BB1DCB">
        <w:rPr>
          <w:noProof/>
          <w:color w:val="000000" w:themeColor="text1"/>
        </w:rPr>
        <w:t>(Parke, 2007)</w:t>
      </w:r>
      <w:r w:rsidR="00BB1DCB">
        <w:rPr>
          <w:color w:val="000000" w:themeColor="text1"/>
        </w:rPr>
        <w:fldChar w:fldCharType="end"/>
      </w:r>
      <w:r w:rsidR="0047023E">
        <w:rPr>
          <w:color w:val="000000" w:themeColor="text1"/>
        </w:rPr>
        <w:t xml:space="preserve">, </w:t>
      </w:r>
      <w:r w:rsidR="00F47524">
        <w:rPr>
          <w:color w:val="000000" w:themeColor="text1"/>
        </w:rPr>
        <w:t>is</w:t>
      </w:r>
      <w:r w:rsidR="0047023E">
        <w:rPr>
          <w:color w:val="000000" w:themeColor="text1"/>
        </w:rPr>
        <w:t xml:space="preserve"> approximate</w:t>
      </w:r>
      <w:r w:rsidR="00F47524">
        <w:rPr>
          <w:color w:val="000000" w:themeColor="text1"/>
        </w:rPr>
        <w:t>ly</w:t>
      </w:r>
      <w:r w:rsidR="0047023E">
        <w:rPr>
          <w:color w:val="000000" w:themeColor="text1"/>
        </w:rPr>
        <w:t xml:space="preserve"> of</w:t>
      </w:r>
      <w:r w:rsidR="00A30E67">
        <w:rPr>
          <w:color w:val="000000" w:themeColor="text1"/>
        </w:rPr>
        <w:t xml:space="preserve"> 4</w:t>
      </w:r>
      <w:r w:rsidR="00743976">
        <w:rPr>
          <w:color w:val="000000" w:themeColor="text1"/>
        </w:rPr>
        <w:t>9</w:t>
      </w:r>
      <w:r w:rsidR="00A30E67">
        <w:rPr>
          <w:color w:val="000000" w:themeColor="text1"/>
        </w:rPr>
        <w:t>-km</w:t>
      </w:r>
      <w:r w:rsidR="00A30E67">
        <w:rPr>
          <w:color w:val="000000" w:themeColor="text1"/>
          <w:vertAlign w:val="superscript"/>
        </w:rPr>
        <w:t>2</w:t>
      </w:r>
      <w:r w:rsidR="0047023E">
        <w:rPr>
          <w:color w:val="000000" w:themeColor="text1"/>
        </w:rPr>
        <w:t>.</w:t>
      </w:r>
      <w:commentRangeEnd w:id="34"/>
      <w:r w:rsidR="00935CA2">
        <w:rPr>
          <w:rStyle w:val="CommentReference"/>
        </w:rPr>
        <w:commentReference w:id="34"/>
      </w:r>
      <w:commentRangeEnd w:id="35"/>
      <w:r w:rsidR="001B6301">
        <w:rPr>
          <w:rStyle w:val="CommentReference"/>
        </w:rPr>
        <w:commentReference w:id="35"/>
      </w:r>
    </w:p>
    <w:p w14:paraId="4D05DBA4" w14:textId="77777777" w:rsidR="005C735C" w:rsidRPr="00616930" w:rsidRDefault="005C735C" w:rsidP="00B84950">
      <w:pPr>
        <w:spacing w:line="480" w:lineRule="auto"/>
        <w:rPr>
          <w:i/>
          <w:color w:val="000000" w:themeColor="text1"/>
        </w:rPr>
      </w:pPr>
    </w:p>
    <w:p w14:paraId="70AE2306" w14:textId="23173D74" w:rsidR="005A0512" w:rsidRPr="00616930" w:rsidRDefault="00E251BF" w:rsidP="00B84950">
      <w:pPr>
        <w:spacing w:line="480" w:lineRule="auto"/>
        <w:outlineLvl w:val="1"/>
        <w:rPr>
          <w:i/>
          <w:color w:val="000000" w:themeColor="text1"/>
        </w:rPr>
      </w:pPr>
      <w:r>
        <w:rPr>
          <w:i/>
          <w:color w:val="000000" w:themeColor="text1"/>
        </w:rPr>
        <w:t>Receiver array d</w:t>
      </w:r>
      <w:r w:rsidR="005A0512" w:rsidRPr="00616930">
        <w:rPr>
          <w:i/>
          <w:color w:val="000000" w:themeColor="text1"/>
        </w:rPr>
        <w:t>esign</w:t>
      </w:r>
    </w:p>
    <w:p w14:paraId="2CD2E8C2" w14:textId="5EDC7399" w:rsidR="00096ACA" w:rsidRPr="00616930" w:rsidRDefault="005D1A15" w:rsidP="00B84950">
      <w:pPr>
        <w:spacing w:line="480" w:lineRule="auto"/>
      </w:pPr>
      <w:r>
        <w:lastRenderedPageBreak/>
        <w:t xml:space="preserve">The tracking array </w:t>
      </w:r>
      <w:r w:rsidR="00D000B3">
        <w:t>comprised</w:t>
      </w:r>
      <w:r>
        <w:t xml:space="preserve"> 43 individual receiver stations. </w:t>
      </w:r>
      <w:r w:rsidR="00096ACA" w:rsidRPr="00616930">
        <w:t xml:space="preserve">Each station consisted of an acoustic receiver </w:t>
      </w:r>
      <w:r w:rsidR="00336AC0" w:rsidRPr="00616930">
        <w:t xml:space="preserve">(VR2-W or VR2-AR, </w:t>
      </w:r>
      <w:proofErr w:type="spellStart"/>
      <w:r w:rsidR="00336AC0" w:rsidRPr="00616930">
        <w:t>Vemco</w:t>
      </w:r>
      <w:proofErr w:type="spellEnd"/>
      <w:r w:rsidR="00336AC0" w:rsidRPr="00616930">
        <w:t xml:space="preserve"> Lt</w:t>
      </w:r>
      <w:r w:rsidR="00DF1A1B">
        <w:t>d, Halifax, Nova Scotia, Canada</w:t>
      </w:r>
      <w:r w:rsidR="00DF1A1B">
        <w:rPr>
          <w:rStyle w:val="FootnoteReference"/>
        </w:rPr>
        <w:footnoteReference w:id="2"/>
      </w:r>
      <w:r w:rsidR="00336AC0" w:rsidRPr="00616930">
        <w:t xml:space="preserve">) </w:t>
      </w:r>
      <w:r w:rsidR="00096ACA" w:rsidRPr="00616930">
        <w:t xml:space="preserve">and </w:t>
      </w:r>
      <w:r>
        <w:t>a</w:t>
      </w:r>
      <w:r w:rsidR="00096ACA" w:rsidRPr="00616930">
        <w:t xml:space="preserve">coustic release </w:t>
      </w:r>
      <w:r w:rsidR="00336AC0" w:rsidRPr="00616930">
        <w:t xml:space="preserve">(VR2-AR, </w:t>
      </w:r>
      <w:proofErr w:type="spellStart"/>
      <w:r w:rsidR="00336AC0" w:rsidRPr="00616930">
        <w:t>Vemco</w:t>
      </w:r>
      <w:proofErr w:type="spellEnd"/>
      <w:r w:rsidR="00336AC0" w:rsidRPr="00616930">
        <w:t xml:space="preserve"> Ltd, Halifax, Nova Scotia, Canada or LRT, </w:t>
      </w:r>
      <w:proofErr w:type="spellStart"/>
      <w:r w:rsidR="00336AC0" w:rsidRPr="00616930">
        <w:t>Sonardyne</w:t>
      </w:r>
      <w:proofErr w:type="spellEnd"/>
      <w:r w:rsidR="00336AC0" w:rsidRPr="00616930">
        <w:t xml:space="preserve"> International Ltd, Yatel</w:t>
      </w:r>
      <w:r w:rsidR="0003455F">
        <w:t>e</w:t>
      </w:r>
      <w:r w:rsidR="00336AC0" w:rsidRPr="00616930">
        <w:t xml:space="preserve">y, Hampshire, UK) </w:t>
      </w:r>
      <w:r w:rsidR="00096ACA" w:rsidRPr="00616930">
        <w:t xml:space="preserve">buoyed by three </w:t>
      </w:r>
      <w:r w:rsidR="00743976">
        <w:t>or</w:t>
      </w:r>
      <w:r w:rsidR="00743976" w:rsidRPr="00616930">
        <w:t xml:space="preserve"> </w:t>
      </w:r>
      <w:r w:rsidR="00096ACA" w:rsidRPr="00616930">
        <w:t xml:space="preserve">four trawl floats and moored </w:t>
      </w:r>
      <w:r w:rsidR="00743976">
        <w:t xml:space="preserve">to the seafloor </w:t>
      </w:r>
      <w:r w:rsidR="00616930" w:rsidRPr="00616930">
        <w:t>with approximately 80-kg</w:t>
      </w:r>
      <w:r w:rsidR="00096ACA" w:rsidRPr="00616930">
        <w:t xml:space="preserve"> of concrete blocks. </w:t>
      </w:r>
      <w:r w:rsidR="005631CD">
        <w:t xml:space="preserve">Each mooring line was </w:t>
      </w:r>
      <w:r w:rsidR="00743976">
        <w:t xml:space="preserve">sheathed inside </w:t>
      </w:r>
      <w:r w:rsidR="005631CD">
        <w:t xml:space="preserve">a 1.5-inch </w:t>
      </w:r>
      <w:r w:rsidR="00743976">
        <w:t xml:space="preserve">diameter </w:t>
      </w:r>
      <w:r w:rsidR="005631CD">
        <w:t>PVC tube to minimize</w:t>
      </w:r>
      <w:r w:rsidR="00E251BF">
        <w:t xml:space="preserve"> the potential for</w:t>
      </w:r>
      <w:r w:rsidR="005631CD">
        <w:t xml:space="preserve"> entanglement</w:t>
      </w:r>
      <w:r w:rsidR="001E0E2A">
        <w:t xml:space="preserve"> or fraying</w:t>
      </w:r>
      <w:r w:rsidR="005631CD">
        <w:t>.</w:t>
      </w:r>
    </w:p>
    <w:p w14:paraId="286B4AC2" w14:textId="11807FF1" w:rsidR="00B94534" w:rsidRDefault="00616930" w:rsidP="00B84950">
      <w:pPr>
        <w:spacing w:line="480" w:lineRule="auto"/>
      </w:pPr>
      <w:r w:rsidRPr="00616930">
        <w:tab/>
      </w:r>
      <w:ins w:id="36" w:author="Kevin Weng" w:date="2018-12-28T12:06:00Z">
        <w:r w:rsidR="00AB4D38">
          <w:t xml:space="preserve">The tracking array was made up of </w:t>
        </w:r>
      </w:ins>
      <w:ins w:id="37" w:author="Kevin Weng" w:date="2019-01-08T15:52:00Z">
        <w:r w:rsidR="00006BF5">
          <w:t xml:space="preserve">two kinds of </w:t>
        </w:r>
      </w:ins>
      <w:ins w:id="38" w:author="Kevin Weng" w:date="2018-12-28T12:06:00Z">
        <w:r w:rsidR="00AB4D38">
          <w:t>sub-array with differing roles</w:t>
        </w:r>
      </w:ins>
      <w:ins w:id="39" w:author="Kevin Weng" w:date="2019-01-08T15:52:00Z">
        <w:r w:rsidR="00006BF5">
          <w:t>, 'fence</w:t>
        </w:r>
      </w:ins>
      <w:ins w:id="40" w:author="Kevin Weng" w:date="2019-01-08T15:53:00Z">
        <w:r w:rsidR="00006BF5">
          <w:t>'</w:t>
        </w:r>
      </w:ins>
      <w:ins w:id="41" w:author="Kevin Weng" w:date="2019-01-08T15:52:00Z">
        <w:r w:rsidR="00006BF5">
          <w:t xml:space="preserve"> and 'sparse</w:t>
        </w:r>
      </w:ins>
      <w:ins w:id="42" w:author="Kevin Weng" w:date="2019-01-08T15:53:00Z">
        <w:r w:rsidR="00006BF5">
          <w:t>'</w:t>
        </w:r>
      </w:ins>
      <w:ins w:id="43" w:author="Kevin Weng" w:date="2019-01-08T15:52:00Z">
        <w:r w:rsidR="00006BF5">
          <w:t xml:space="preserve"> sub-arrays</w:t>
        </w:r>
      </w:ins>
      <w:ins w:id="44" w:author="Kevin Weng" w:date="2018-12-28T12:06:00Z">
        <w:r w:rsidR="00AB4D38">
          <w:t xml:space="preserve"> </w:t>
        </w:r>
      </w:ins>
      <w:del w:id="45" w:author="Kevin Weng" w:date="2018-12-28T12:07:00Z">
        <w:r w:rsidR="00B94534" w:rsidDel="00AB4D38">
          <w:delText xml:space="preserve">Receivers were deployed </w:delText>
        </w:r>
      </w:del>
      <w:del w:id="46" w:author="Kevin Weng" w:date="2018-12-28T12:05:00Z">
        <w:r w:rsidR="00B94534" w:rsidDel="00AB4D38">
          <w:delText xml:space="preserve">in </w:delText>
        </w:r>
      </w:del>
      <w:del w:id="47" w:author="Kevin Weng" w:date="2018-12-28T12:07:00Z">
        <w:r w:rsidR="00B94534" w:rsidDel="00AB4D38">
          <w:delText xml:space="preserve">either ‘fence’ or ‘sparse’ </w:delText>
        </w:r>
      </w:del>
      <w:del w:id="48" w:author="Kevin Weng" w:date="2018-12-28T12:06:00Z">
        <w:r w:rsidR="00B94534" w:rsidDel="00AB4D38">
          <w:delText xml:space="preserve">configuration </w:delText>
        </w:r>
      </w:del>
      <w:del w:id="49" w:author="Kevin Weng" w:date="2018-12-28T12:07:00Z">
        <w:r w:rsidR="00B94534" w:rsidDel="00AB4D38">
          <w:delText xml:space="preserve">sub-array </w:delText>
        </w:r>
      </w:del>
      <w:del w:id="50" w:author="Kevin Weng" w:date="2018-12-28T12:06:00Z">
        <w:r w:rsidR="00B94534" w:rsidDel="00AB4D38">
          <w:delText xml:space="preserve">components </w:delText>
        </w:r>
      </w:del>
      <w:del w:id="51" w:author="Kevin Weng" w:date="2018-12-28T12:07:00Z">
        <w:r w:rsidR="00B94534" w:rsidDel="00AB4D38">
          <w:delText xml:space="preserve">with different roles </w:delText>
        </w:r>
      </w:del>
      <w:r w:rsidR="00B94534">
        <w:t>(Figure 1). A ‘fence’ sub-array is a line of receivers deployed with overlappi</w:t>
      </w:r>
      <w:r w:rsidR="00266D23">
        <w:t xml:space="preserve">ng detection </w:t>
      </w:r>
      <w:r w:rsidR="00743976">
        <w:t>regions</w:t>
      </w:r>
      <w:r w:rsidR="00266D23">
        <w:t xml:space="preserve"> so that a</w:t>
      </w:r>
      <w:r w:rsidR="00B94534">
        <w:t xml:space="preserve"> tagged fish transiting the </w:t>
      </w:r>
      <w:r w:rsidR="00743976">
        <w:t>‘fence’</w:t>
      </w:r>
      <w:r w:rsidR="00B94534">
        <w:t xml:space="preserve"> will be detected. The fences </w:t>
      </w:r>
      <w:r w:rsidR="00743976">
        <w:t xml:space="preserve">were designed to </w:t>
      </w:r>
      <w:r w:rsidR="00B94534">
        <w:t xml:space="preserve">detect movement across BRFA borders. </w:t>
      </w:r>
      <w:r w:rsidR="00315309">
        <w:t xml:space="preserve">Because a fence placed on the border would detect fish that were resident either inside or outside and near the border, it </w:t>
      </w:r>
      <w:r w:rsidR="00743976">
        <w:t>was</w:t>
      </w:r>
      <w:r w:rsidR="00315309">
        <w:t xml:space="preserve"> necessary to have two fences – one outside the BRFA at a distance from the border that </w:t>
      </w:r>
      <w:r w:rsidR="00743976">
        <w:t>was</w:t>
      </w:r>
      <w:r w:rsidR="00315309">
        <w:t xml:space="preserve"> greater than the detection range, and another inside the BRFA. </w:t>
      </w:r>
      <w:r w:rsidR="00743976">
        <w:t>Two</w:t>
      </w:r>
      <w:r w:rsidR="00315309">
        <w:t xml:space="preserve"> pair</w:t>
      </w:r>
      <w:r w:rsidR="00743976">
        <w:t>s</w:t>
      </w:r>
      <w:r w:rsidR="00315309">
        <w:t xml:space="preserve"> of r</w:t>
      </w:r>
      <w:r w:rsidR="002D491C">
        <w:t>eceiver fences</w:t>
      </w:r>
      <w:r w:rsidR="002D491C" w:rsidRPr="00616930">
        <w:t xml:space="preserve"> </w:t>
      </w:r>
      <w:r w:rsidR="00743976">
        <w:t>were</w:t>
      </w:r>
      <w:r w:rsidR="002D491C" w:rsidRPr="00616930">
        <w:t xml:space="preserve"> </w:t>
      </w:r>
      <w:r w:rsidR="002D491C">
        <w:t>deployed</w:t>
      </w:r>
      <w:r w:rsidR="00743976">
        <w:t>, one</w:t>
      </w:r>
      <w:r w:rsidR="002D491C" w:rsidRPr="00616930">
        <w:t xml:space="preserve"> </w:t>
      </w:r>
      <w:r w:rsidR="00315309">
        <w:t xml:space="preserve">at the southern </w:t>
      </w:r>
      <w:r w:rsidR="002D491C">
        <w:t>border</w:t>
      </w:r>
      <w:r w:rsidR="00743976">
        <w:t xml:space="preserve"> </w:t>
      </w:r>
      <w:r w:rsidR="00315309">
        <w:t xml:space="preserve">and another at the northern border (four fences in total). </w:t>
      </w:r>
      <w:r w:rsidR="002D491C" w:rsidRPr="00616930">
        <w:t xml:space="preserve">Placement of receiver fences </w:t>
      </w:r>
      <w:r w:rsidR="002D491C">
        <w:t>was</w:t>
      </w:r>
      <w:r w:rsidR="002D491C" w:rsidRPr="00616930">
        <w:t xml:space="preserve"> optimized with respect to the receiver’s probability of detecting a tag transmission over a range of horizontal distances, the bathymetry along the </w:t>
      </w:r>
      <w:r w:rsidR="0017628D">
        <w:t>fence’s</w:t>
      </w:r>
      <w:r w:rsidR="0017628D" w:rsidRPr="00616930">
        <w:t xml:space="preserve"> </w:t>
      </w:r>
      <w:r w:rsidR="002D491C" w:rsidRPr="00616930">
        <w:t xml:space="preserve">transect, the height of the receiver off the seafloor, desired height of the water column to monitor, the swimming speed of the species, and the minimum acceptable detection rate of the </w:t>
      </w:r>
      <w:r w:rsidR="00315309">
        <w:t>fence</w:t>
      </w:r>
      <w:r w:rsidR="002D491C" w:rsidRPr="00616930">
        <w:t>.</w:t>
      </w:r>
    </w:p>
    <w:p w14:paraId="2559D62F" w14:textId="153B2F9B" w:rsidR="005C735C" w:rsidRPr="00616930" w:rsidRDefault="003D76B4" w:rsidP="00B84950">
      <w:pPr>
        <w:spacing w:line="480" w:lineRule="auto"/>
        <w:rPr>
          <w:color w:val="FF0000"/>
        </w:rPr>
      </w:pPr>
      <w:r>
        <w:tab/>
      </w:r>
      <w:r w:rsidR="00B94534">
        <w:t xml:space="preserve">A ‘sparse’ sub-array is a group of receivers with non-overlapping detections </w:t>
      </w:r>
      <w:r w:rsidR="0017628D">
        <w:t>regions</w:t>
      </w:r>
      <w:r w:rsidR="00B94534">
        <w:t xml:space="preserve">, placed to detect movements around a region, but allowing for much of the region to be unmonitored. </w:t>
      </w:r>
      <w:r w:rsidR="00096ACA" w:rsidRPr="00616930">
        <w:t xml:space="preserve">The </w:t>
      </w:r>
      <w:r w:rsidR="00F71E26">
        <w:t>sparse sub</w:t>
      </w:r>
      <w:r w:rsidR="00B94534">
        <w:t>-</w:t>
      </w:r>
      <w:r w:rsidR="00F71E26">
        <w:t xml:space="preserve">array </w:t>
      </w:r>
      <w:r w:rsidR="00096ACA" w:rsidRPr="00616930">
        <w:t xml:space="preserve">area </w:t>
      </w:r>
      <w:r w:rsidR="00F71E26">
        <w:t xml:space="preserve">monitored </w:t>
      </w:r>
      <w:r w:rsidR="001E7C07">
        <w:t xml:space="preserve">movement between areas </w:t>
      </w:r>
      <w:r w:rsidR="00096ACA" w:rsidRPr="00616930">
        <w:t>within the BRFA</w:t>
      </w:r>
      <w:r w:rsidR="005C735C" w:rsidRPr="00616930">
        <w:t xml:space="preserve">. </w:t>
      </w:r>
      <w:r w:rsidR="001E7C07">
        <w:rPr>
          <w:color w:val="000000" w:themeColor="text1"/>
        </w:rPr>
        <w:lastRenderedPageBreak/>
        <w:t>Individual receiver p</w:t>
      </w:r>
      <w:r w:rsidR="00096ACA" w:rsidRPr="00616930">
        <w:rPr>
          <w:color w:val="000000" w:themeColor="text1"/>
        </w:rPr>
        <w:t xml:space="preserve">ositions </w:t>
      </w:r>
      <w:r w:rsidR="001E7C07">
        <w:rPr>
          <w:color w:val="000000" w:themeColor="text1"/>
        </w:rPr>
        <w:t>within the</w:t>
      </w:r>
      <w:r w:rsidR="00096ACA" w:rsidRPr="00616930">
        <w:rPr>
          <w:color w:val="000000" w:themeColor="text1"/>
        </w:rPr>
        <w:t xml:space="preserve"> </w:t>
      </w:r>
      <w:r w:rsidR="005C735C" w:rsidRPr="00616930">
        <w:rPr>
          <w:color w:val="000000" w:themeColor="text1"/>
        </w:rPr>
        <w:t>sparse sub-array were determined in iterative stages using the Acoustic Web App telemetry optimization algorithm</w:t>
      </w:r>
      <w:r w:rsidR="00EA0F23">
        <w:rPr>
          <w:color w:val="000000" w:themeColor="text1"/>
        </w:rPr>
        <w:t xml:space="preserve"> </w:t>
      </w:r>
      <w:ins w:id="52" w:author="Kevin Weng" w:date="2018-12-28T12:08:00Z">
        <w:r w:rsidR="00CC7D63">
          <w:rPr>
            <w:color w:val="000000" w:themeColor="text1"/>
          </w:rPr>
          <w:t>(</w:t>
        </w:r>
        <w:r w:rsidR="00CC7D63" w:rsidRPr="00EA0F23">
          <w:rPr>
            <w:noProof/>
            <w:color w:val="000000" w:themeColor="text1"/>
          </w:rPr>
          <w:t>Pedersen, Burgess, and Weng, 2014</w:t>
        </w:r>
        <w:r w:rsidR="00CC7D63">
          <w:rPr>
            <w:noProof/>
            <w:color w:val="000000" w:themeColor="text1"/>
          </w:rPr>
          <w:t xml:space="preserve">) </w:t>
        </w:r>
      </w:ins>
      <w:r w:rsidR="0017628D">
        <w:rPr>
          <w:color w:val="000000" w:themeColor="text1"/>
        </w:rPr>
        <w:t xml:space="preserve">and </w:t>
      </w:r>
      <w:r w:rsidR="00EA0F23">
        <w:rPr>
          <w:color w:val="000000" w:themeColor="text1"/>
        </w:rPr>
        <w:t>50-m and 1-km bathymetry sources</w:t>
      </w:r>
      <w:r w:rsidR="005C735C" w:rsidRPr="00616930">
        <w:rPr>
          <w:color w:val="000000" w:themeColor="text1"/>
        </w:rPr>
        <w:t xml:space="preserve"> </w:t>
      </w:r>
      <w:r w:rsidR="005C735C" w:rsidRPr="00616930">
        <w:rPr>
          <w:color w:val="000000" w:themeColor="text1"/>
        </w:rPr>
        <w:fldChar w:fldCharType="begin" w:fldLock="1"/>
      </w:r>
      <w:r w:rsidR="00EF24F2">
        <w:rPr>
          <w:color w:val="000000" w:themeColor="text1"/>
        </w:rPr>
        <w:instrText>ADDIN CSL_CITATION {"citationItems":[{"id":"ITEM-1","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1","issue":"10","issued":{"date-parts":[["2014"]]},"page":"1043-1051","title":"A quantitative approach to static sensor network design","type":"article-journal","volume":"5"},"uris":["http://www.mendeley.com/documents/?uuid=5bb42fb5-3d69-48cd-b8ab-6876ea96a2e1"]},{"id":"ITEM-2","itemData":{"author":[{"dropping-particle":"","family":"Johnson","given":"Paul","non-dropping-particle":"","parse-names":false,"suffix":""},{"dropping-particle":"","family":"Potemra","given":"Jim","non-dropping-particle":"","parse-names":false,"suffix":""}],"id":"ITEM-2","issued":{"date-parts":[["2011"]]},"publisher":"University of Hawaii at Manoa Hawaii Mapping Research Group","publisher-place":"Honolulu, HI","title":"Main Hawaiian Islands Multibeam Bathymetry Synthesis: 50-m Bathymetry and Topography","type":"article"},"uris":["http://www.mendeley.com/documents/?uuid=f7e73c2a-fd4d-46cf-be94-6c8a4552725c"]},{"id":"ITEM-3","itemData":{"author":[{"dropping-particle":"","family":"Smith","given":"John R.","non-dropping-particle":"","parse-names":false,"suffix":""}],"id":"ITEM-3","issued":{"date-parts":[["2016"]]},"number-of-pages":"15","title":"Multibeam backscatter and bathymetry synthesis for the Main Hawaiian Islands, Final Technical Report","type":"report"},"uris":["http://www.mendeley.com/documents/?uuid=3f75f5c1-f36f-4860-ae23-fdf1fefb9e90"]}],"mendeley":{"formattedCitation":"(Johnson and Potemra, 2011; Pedersen, Burgess, and Weng, 2014; Smith, 2016)","plainTextFormattedCitation":"(Johnson and Potemra, 2011; Pedersen, Burgess, and Weng, 2014; Smith, 2016)","previouslyFormattedCitation":"(Johnson and Potemra, 2011; Pedersen, Burgess, and Weng, 2014; Smith, 2016)"},"properties":{"noteIndex":0},"schema":"https://github.com/citation-style-language/schema/raw/master/csl-citation.json"}</w:instrText>
      </w:r>
      <w:r w:rsidR="005C735C" w:rsidRPr="00616930">
        <w:rPr>
          <w:color w:val="000000" w:themeColor="text1"/>
        </w:rPr>
        <w:fldChar w:fldCharType="separate"/>
      </w:r>
      <w:r w:rsidR="00EA0F23" w:rsidRPr="00EA0F23">
        <w:rPr>
          <w:noProof/>
          <w:color w:val="000000" w:themeColor="text1"/>
        </w:rPr>
        <w:t>(Johnson and Potemra, 2011</w:t>
      </w:r>
      <w:del w:id="53" w:author="Kevin Weng" w:date="2018-12-28T12:09:00Z">
        <w:r w:rsidR="00EA0F23" w:rsidRPr="00EA0F23" w:rsidDel="00CC7D63">
          <w:rPr>
            <w:noProof/>
            <w:color w:val="000000" w:themeColor="text1"/>
          </w:rPr>
          <w:delText>;</w:delText>
        </w:r>
      </w:del>
      <w:del w:id="54" w:author="Kevin Weng" w:date="2018-12-28T12:08:00Z">
        <w:r w:rsidR="00EA0F23" w:rsidRPr="00EA0F23" w:rsidDel="00CC7D63">
          <w:rPr>
            <w:noProof/>
            <w:color w:val="000000" w:themeColor="text1"/>
          </w:rPr>
          <w:delText xml:space="preserve"> Pedersen, Burgess, and Weng, 2014</w:delText>
        </w:r>
      </w:del>
      <w:r w:rsidR="00EA0F23" w:rsidRPr="00EA0F23">
        <w:rPr>
          <w:noProof/>
          <w:color w:val="000000" w:themeColor="text1"/>
        </w:rPr>
        <w:t>; Smith, 2016)</w:t>
      </w:r>
      <w:r w:rsidR="005C735C" w:rsidRPr="00616930">
        <w:rPr>
          <w:color w:val="000000" w:themeColor="text1"/>
        </w:rPr>
        <w:fldChar w:fldCharType="end"/>
      </w:r>
      <w:r w:rsidR="005C735C" w:rsidRPr="00616930">
        <w:rPr>
          <w:color w:val="000000" w:themeColor="text1"/>
        </w:rPr>
        <w:t>.</w:t>
      </w:r>
      <w:r w:rsidR="00096ACA" w:rsidRPr="00616930">
        <w:rPr>
          <w:color w:val="000000" w:themeColor="text1"/>
        </w:rPr>
        <w:t xml:space="preserve"> </w:t>
      </w:r>
      <w:r w:rsidR="00EA0F23">
        <w:rPr>
          <w:color w:val="000000" w:themeColor="text1"/>
        </w:rPr>
        <w:t xml:space="preserve">Sparse sub-array deployment locations were </w:t>
      </w:r>
      <w:r w:rsidR="00C7502C">
        <w:rPr>
          <w:color w:val="000000" w:themeColor="text1"/>
        </w:rPr>
        <w:t xml:space="preserve">selected within the bounds of BRFA-E after constraining depth between 75 and 475-m. </w:t>
      </w:r>
      <w:r w:rsidR="005F6174">
        <w:rPr>
          <w:color w:val="000000" w:themeColor="text1"/>
        </w:rPr>
        <w:t xml:space="preserve">Aggregations of up to 100 </w:t>
      </w:r>
      <w:r w:rsidR="00F347C5" w:rsidRPr="00F347C5">
        <w:rPr>
          <w:color w:val="000000" w:themeColor="text1"/>
        </w:rPr>
        <w:t>opakapaka</w:t>
      </w:r>
      <w:r w:rsidR="005F6174">
        <w:rPr>
          <w:color w:val="000000" w:themeColor="text1"/>
        </w:rPr>
        <w:t xml:space="preserve"> have been reported 2</w:t>
      </w:r>
      <w:r w:rsidR="00BB1DCB">
        <w:rPr>
          <w:color w:val="000000" w:themeColor="text1"/>
        </w:rPr>
        <w:t>–</w:t>
      </w:r>
      <w:r w:rsidR="005F6174">
        <w:rPr>
          <w:color w:val="000000" w:themeColor="text1"/>
        </w:rPr>
        <w:t>10</w:t>
      </w:r>
      <w:r w:rsidR="00A07E47">
        <w:rPr>
          <w:color w:val="000000" w:themeColor="text1"/>
        </w:rPr>
        <w:t xml:space="preserve">-m </w:t>
      </w:r>
      <w:r w:rsidR="005F6174">
        <w:rPr>
          <w:color w:val="000000" w:themeColor="text1"/>
        </w:rPr>
        <w:t>above the seafloor</w:t>
      </w:r>
      <w:r w:rsidR="0040510A">
        <w:rPr>
          <w:color w:val="000000" w:themeColor="text1"/>
        </w:rPr>
        <w:t xml:space="preserve"> around the Penguin Banks area </w:t>
      </w:r>
      <w:r w:rsidR="0040510A">
        <w:rPr>
          <w:color w:val="000000" w:themeColor="text1"/>
        </w:rPr>
        <w:fldChar w:fldCharType="begin" w:fldLock="1"/>
      </w:r>
      <w:r w:rsidR="00EF24F2">
        <w:rPr>
          <w:color w:val="000000" w:themeColor="text1"/>
        </w:rPr>
        <w:instrText>ADDIN CSL_CITATION {"citationItems":[{"id":"ITEM-1","itemData":{"author":[{"dropping-particle":"","family":"Haight","given":"Wayne R.","non-dropping-particle":"","parse-names":false,"suffix":""}],"id":"ITEM-1","issued":{"date-parts":[["1989"]]},"publisher":"University of Hawaii at Manoa","title":"Trophic relationships, density and habitat associations of deepwater snappers (Lutjanidae) from Penguin Bank, Hawaii","type":"thesis"},"uris":["http://www.mendeley.com/documents/?uuid=50237e96-3b06-41a7-9037-ca6dc628d95e"]},{"id":"ITEM-2","itemData":{"author":[{"dropping-particle":"","family":"Haight","given":"Wayne R","non-dropping-particle":"","parse-names":false,"suffix":""},{"dropping-particle":"","family":"Kobayashi","given":"Donald R","non-dropping-particle":"","parse-names":false,"suffix":""},{"dropping-particle":"","family":"Kawamoto","given":"Kurt E","non-dropping-particle":"","parse-names":false,"suffix":""}],"id":"ITEM-2","issued":{"date-parts":[["1993"]]},"page":"20-27","publisher":"Marine Fisheries Review 55(2).","title":"Biology and management of deepwater snappers of the Hawaiian archipelago.pdf","type":"article"},"uris":["http://www.mendeley.com/documents/?uuid=a8da0f5e-4b0d-4f88-a430-8462056e6d15"]},{"id":"ITEM-3","itemData":{"author":[{"dropping-particle":"","family":"Kelley","given":"Christopher D","non-dropping-particle":"","parse-names":false,"suffix":""},{"dropping-particle":"","family":"Moriwake","given":"Virginia N.","non-dropping-particle":"","parse-names":false,"suffix":""}],"container-title":"WPRFMC (ed) Final fishery management plan for coral reef ecosystems of the western 596 Pacific region, volume III, Essential Fish Habitat for Manage- ment Unit Species","id":"ITEM-3","issued":{"date-parts":[["2012"]]},"page":"597","title":"Appendix 3: essential fish habitat descriptions, Part 1: Hawaiian bottomfish","type":"article-journal"},"uris":["http://www.mendeley.com/documents/?uuid=c0b48d4e-0666-4cad-b5dd-9e99e09c66cb"]}],"mendeley":{"formattedCitation":"(Haight, 1989; Haight, Kobayashi, and Kawamoto, 1993; Kelley and Moriwake, 2012)","plainTextFormattedCitation":"(Haight, 1989; Haight, Kobayashi, and Kawamoto, 1993; Kelley and Moriwake, 2012)","previouslyFormattedCitation":"(Haight, 1989; Haight, Kobayashi, and Kawamoto, 1993; Kelley and Moriwake, 2012)"},"properties":{"noteIndex":0},"schema":"https://github.com/citation-style-language/schema/raw/master/csl-citation.json"}</w:instrText>
      </w:r>
      <w:r w:rsidR="0040510A">
        <w:rPr>
          <w:color w:val="000000" w:themeColor="text1"/>
        </w:rPr>
        <w:fldChar w:fldCharType="separate"/>
      </w:r>
      <w:r w:rsidR="00353752" w:rsidRPr="00353752">
        <w:rPr>
          <w:noProof/>
          <w:color w:val="000000" w:themeColor="text1"/>
        </w:rPr>
        <w:t>(Haight, 1989; Haight, Kobayashi, and Kawamoto, 1993; Kelley and Moriwake, 2012)</w:t>
      </w:r>
      <w:r w:rsidR="0040510A">
        <w:rPr>
          <w:color w:val="000000" w:themeColor="text1"/>
        </w:rPr>
        <w:fldChar w:fldCharType="end"/>
      </w:r>
      <w:r w:rsidR="0040510A">
        <w:rPr>
          <w:color w:val="000000" w:themeColor="text1"/>
        </w:rPr>
        <w:t>, so</w:t>
      </w:r>
      <w:r w:rsidR="005F6174">
        <w:rPr>
          <w:color w:val="000000" w:themeColor="text1"/>
        </w:rPr>
        <w:t xml:space="preserve"> a </w:t>
      </w:r>
      <w:r w:rsidR="00C7502C">
        <w:rPr>
          <w:color w:val="000000" w:themeColor="text1"/>
        </w:rPr>
        <w:t>preferred depth</w:t>
      </w:r>
      <w:r w:rsidR="0040510A">
        <w:rPr>
          <w:color w:val="000000" w:themeColor="text1"/>
        </w:rPr>
        <w:t xml:space="preserve"> above the seafloor of</w:t>
      </w:r>
      <w:r w:rsidR="00C7502C">
        <w:rPr>
          <w:color w:val="000000" w:themeColor="text1"/>
        </w:rPr>
        <w:t xml:space="preserve"> 6-m was selected</w:t>
      </w:r>
      <w:r w:rsidR="005F6174">
        <w:rPr>
          <w:color w:val="000000" w:themeColor="text1"/>
        </w:rPr>
        <w:t>. A maximum receiver</w:t>
      </w:r>
      <w:r w:rsidR="00C7502C">
        <w:rPr>
          <w:color w:val="000000" w:themeColor="text1"/>
        </w:rPr>
        <w:t xml:space="preserve"> detection range </w:t>
      </w:r>
      <w:r w:rsidR="005F6174">
        <w:rPr>
          <w:color w:val="000000" w:themeColor="text1"/>
        </w:rPr>
        <w:t>of 847-m was specified using results from a deep-water range test we</w:t>
      </w:r>
      <w:ins w:id="55" w:author="Kevin Weng" w:date="2018-12-28T12:09:00Z">
        <w:r w:rsidR="00CC7D63">
          <w:rPr>
            <w:color w:val="000000" w:themeColor="text1"/>
          </w:rPr>
          <w:t xml:space="preserve"> ha</w:t>
        </w:r>
      </w:ins>
      <w:del w:id="56" w:author="Kevin Weng" w:date="2018-12-28T12:09:00Z">
        <w:r w:rsidR="005F6174" w:rsidDel="00CC7D63">
          <w:rPr>
            <w:color w:val="000000" w:themeColor="text1"/>
          </w:rPr>
          <w:delText>’</w:delText>
        </w:r>
      </w:del>
      <w:r w:rsidR="005F6174">
        <w:rPr>
          <w:color w:val="000000" w:themeColor="text1"/>
        </w:rPr>
        <w:t xml:space="preserve">ve previously reported </w:t>
      </w:r>
      <w:r w:rsidR="005F6174">
        <w:rPr>
          <w:color w:val="000000" w:themeColor="text1"/>
        </w:rPr>
        <w:fldChar w:fldCharType="begin" w:fldLock="1"/>
      </w:r>
      <w:r w:rsidR="00EF24F2">
        <w:rPr>
          <w:color w:val="000000" w:themeColor="text1"/>
        </w:rPr>
        <w:instrText>ADDIN CSL_CITATION {"citationItems":[{"id":"ITEM-1","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1","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Scherrer et al., 2018)","plainTextFormattedCitation":"(Scherrer et al., 2018)","previouslyFormattedCitation":"(Scherrer et al., 2018)"},"properties":{"noteIndex":0},"schema":"https://github.com/citation-style-language/schema/raw/master/csl-citation.json"}</w:instrText>
      </w:r>
      <w:r w:rsidR="005F6174">
        <w:rPr>
          <w:color w:val="000000" w:themeColor="text1"/>
        </w:rPr>
        <w:fldChar w:fldCharType="separate"/>
      </w:r>
      <w:r w:rsidR="005F6174" w:rsidRPr="005F6174">
        <w:rPr>
          <w:noProof/>
          <w:color w:val="000000" w:themeColor="text1"/>
        </w:rPr>
        <w:t>(Scherrer et al., 2018)</w:t>
      </w:r>
      <w:r w:rsidR="005F6174">
        <w:rPr>
          <w:color w:val="000000" w:themeColor="text1"/>
        </w:rPr>
        <w:fldChar w:fldCharType="end"/>
      </w:r>
      <w:r w:rsidR="005F6174">
        <w:rPr>
          <w:color w:val="000000" w:themeColor="text1"/>
        </w:rPr>
        <w:t xml:space="preserve">. </w:t>
      </w:r>
    </w:p>
    <w:p w14:paraId="6F145489" w14:textId="6DE7C211" w:rsidR="005C735C" w:rsidRPr="00616930" w:rsidRDefault="005C735C" w:rsidP="003D76B4">
      <w:pPr>
        <w:spacing w:line="480" w:lineRule="auto"/>
      </w:pPr>
      <w:r w:rsidRPr="00616930">
        <w:rPr>
          <w:b/>
        </w:rPr>
        <w:tab/>
      </w:r>
      <w:r w:rsidR="00E335BE">
        <w:t>The probabili</w:t>
      </w:r>
      <w:ins w:id="57" w:author="Kevin Weng" w:date="2018-12-28T12:10:00Z">
        <w:r w:rsidR="00CC7D63">
          <w:t>ties</w:t>
        </w:r>
      </w:ins>
      <w:del w:id="58" w:author="Kevin Weng" w:date="2018-12-28T12:10:00Z">
        <w:r w:rsidR="00E335BE" w:rsidDel="00CC7D63">
          <w:delText>ty</w:delText>
        </w:r>
      </w:del>
      <w:r w:rsidR="00E335BE">
        <w:t xml:space="preserve"> of detecting </w:t>
      </w:r>
      <w:r w:rsidR="00025750">
        <w:t>tag transmissions across a range of distances were determined through range testing experiments. R</w:t>
      </w:r>
      <w:r w:rsidRPr="00616930">
        <w:t xml:space="preserve">esults of </w:t>
      </w:r>
      <w:r w:rsidR="00025750">
        <w:t>ranging</w:t>
      </w:r>
      <w:r w:rsidR="00096ACA" w:rsidRPr="00616930">
        <w:t xml:space="preserve"> experiments </w:t>
      </w:r>
      <w:r w:rsidRPr="00616930">
        <w:t>showed that 5% of tag transmissions could be heard at a distance of 847</w:t>
      </w:r>
      <w:r w:rsidR="00A07E47">
        <w:t xml:space="preserve">-m </w:t>
      </w:r>
      <w:r w:rsidRPr="00616930">
        <w:t>from the receiver. 12.5% of tag transmissions were detectable at a distance of 765</w:t>
      </w:r>
      <w:r w:rsidR="00A07E47">
        <w:t xml:space="preserve">-m </w:t>
      </w:r>
      <w:r w:rsidRPr="00616930">
        <w:t>and 25% of tag transmissions were detectable at a distance of 545</w:t>
      </w:r>
      <w:r w:rsidR="00A07E47">
        <w:t xml:space="preserve">-m </w:t>
      </w:r>
      <w:r w:rsidR="00096ACA" w:rsidRPr="00616930">
        <w:t>(Scherrer et al, 2018)</w:t>
      </w:r>
      <w:r w:rsidRPr="00616930">
        <w:t xml:space="preserve">. Therefore, </w:t>
      </w:r>
      <w:r w:rsidR="00315309">
        <w:t xml:space="preserve">to achieve a 12.5% detection rate, </w:t>
      </w:r>
      <w:r w:rsidRPr="00616930">
        <w:t>spacing between any two subsequent receivers in a fence configuration should not exceed 1530</w:t>
      </w:r>
      <w:r w:rsidR="003D76B4">
        <w:t>-</w:t>
      </w:r>
      <w:r w:rsidRPr="00616930">
        <w:t>m. To be conservative, the fence algorithm was initialized with a 12.5% detection range of 600</w:t>
      </w:r>
      <w:r w:rsidR="00A07E47">
        <w:t xml:space="preserve">-m </w:t>
      </w:r>
      <w:r w:rsidRPr="00616930">
        <w:t>and a 25% detection range of 500</w:t>
      </w:r>
      <w:r w:rsidR="0017628D">
        <w:t>-</w:t>
      </w:r>
      <w:r w:rsidRPr="00616930">
        <w:t xml:space="preserve">m. Receiver stations were </w:t>
      </w:r>
      <w:r w:rsidR="00315309">
        <w:t xml:space="preserve">released from the vessel when it was at the target location and </w:t>
      </w:r>
      <w:r w:rsidR="0017628D">
        <w:t xml:space="preserve">were </w:t>
      </w:r>
      <w:r w:rsidR="00315309">
        <w:t xml:space="preserve">allowed to sink freely to the </w:t>
      </w:r>
      <w:r w:rsidR="0017628D">
        <w:t>seafloor</w:t>
      </w:r>
      <w:r w:rsidR="00315309">
        <w:t xml:space="preserve">. </w:t>
      </w:r>
      <w:r w:rsidRPr="00616930">
        <w:t xml:space="preserve">Using the position of the vessel at the time of deployment as </w:t>
      </w:r>
      <w:r w:rsidR="00315309">
        <w:t>the</w:t>
      </w:r>
      <w:r w:rsidRPr="00616930">
        <w:t xml:space="preserve"> station</w:t>
      </w:r>
      <w:r w:rsidR="0017628D">
        <w:t>’s</w:t>
      </w:r>
      <w:r w:rsidRPr="00616930">
        <w:t xml:space="preserve"> position, the largest distance between two receivers in any of the fence configurations was 1025</w:t>
      </w:r>
      <w:r w:rsidR="003D76B4">
        <w:t>-</w:t>
      </w:r>
      <w:r w:rsidRPr="00616930">
        <w:t xml:space="preserve">m, well within the </w:t>
      </w:r>
      <w:r w:rsidR="0017628D">
        <w:t xml:space="preserve">minimum 1530-m </w:t>
      </w:r>
      <w:r w:rsidRPr="00616930">
        <w:t xml:space="preserve">spacing requirement. </w:t>
      </w:r>
    </w:p>
    <w:p w14:paraId="71BF133D" w14:textId="4153DE4A" w:rsidR="005C0535" w:rsidRPr="00C63E69" w:rsidRDefault="005C0535" w:rsidP="00B84950">
      <w:pPr>
        <w:spacing w:line="480" w:lineRule="auto"/>
        <w:rPr>
          <w:color w:val="000000" w:themeColor="text1"/>
        </w:rPr>
      </w:pPr>
      <w:r w:rsidRPr="00616930">
        <w:tab/>
      </w:r>
      <w:r w:rsidR="00297C7B" w:rsidRPr="00C63E69">
        <w:rPr>
          <w:color w:val="000000" w:themeColor="text1"/>
        </w:rPr>
        <w:t>Receivers in relatively deep water are particularly susceptible to c</w:t>
      </w:r>
      <w:r w:rsidRPr="00C63E69">
        <w:rPr>
          <w:color w:val="000000" w:themeColor="text1"/>
        </w:rPr>
        <w:t xml:space="preserve">lose proximity detection interference </w:t>
      </w:r>
      <w:r w:rsidR="00297C7B" w:rsidRPr="00C63E69">
        <w:rPr>
          <w:color w:val="000000" w:themeColor="text1"/>
        </w:rPr>
        <w:t xml:space="preserve">(CPDI), </w:t>
      </w:r>
      <w:r w:rsidRPr="00C63E69">
        <w:rPr>
          <w:color w:val="000000" w:themeColor="text1"/>
        </w:rPr>
        <w:t xml:space="preserve">a </w:t>
      </w:r>
      <w:r w:rsidR="0081180A" w:rsidRPr="00C63E69">
        <w:rPr>
          <w:color w:val="000000" w:themeColor="text1"/>
        </w:rPr>
        <w:t>phenomenon</w:t>
      </w:r>
      <w:r w:rsidRPr="00C63E69">
        <w:rPr>
          <w:color w:val="000000" w:themeColor="text1"/>
        </w:rPr>
        <w:t xml:space="preserve"> where a receiver may fail to detect transmissions </w:t>
      </w:r>
      <w:r w:rsidR="0060643B" w:rsidRPr="00C63E69">
        <w:rPr>
          <w:color w:val="000000" w:themeColor="text1"/>
        </w:rPr>
        <w:lastRenderedPageBreak/>
        <w:t xml:space="preserve">from tags at close distances </w:t>
      </w:r>
      <w:r w:rsidR="00297C7B" w:rsidRPr="00C63E69">
        <w:rPr>
          <w:color w:val="000000" w:themeColor="text1"/>
        </w:rPr>
        <w:fldChar w:fldCharType="begin" w:fldLock="1"/>
      </w:r>
      <w:r w:rsidR="00EF24F2">
        <w:rPr>
          <w:color w:val="000000" w:themeColor="text1"/>
        </w:rPr>
        <w:instrText>ADDIN CSL_CITATION {"citationItems":[{"id":"ITEM-1","itemData":{"DOI":"10.1186/s40317-015-0023-1","ISBN":"4031701500","ISSN":"2050-3385","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author":[{"dropping-particle":"","family":"Kessel","given":"Steven Thomas","non-dropping-particle":"","parse-names":false,"suffix":""},{"dropping-particle":"","family":"Hussey","given":"Nigel Edward","non-dropping-particle":"","parse-names":false,"suffix":""},{"dropping-particle":"","family":"Webber","given":"Dale Mitchell","non-dropping-particle":"","parse-names":false,"suffix":""},{"dropping-particle":"","family":"Gruber","given":"Samuel Harvey","non-dropping-particle":"","parse-names":false,"suffix":""},{"dropping-particle":"","family":"Young","given":"Joy Michelle","non-dropping-particle":"","parse-names":false,"suffix":""},{"dropping-particle":"","family":"Smale","given":"Malcolm John","non-dropping-particle":"","parse-names":false,"suffix":""},{"dropping-particle":"","family":"Fisk","given":"Aaron Thomas","non-dropping-particle":"","parse-names":false,"suffix":""}],"container-title":"Animal Biotelemetry","id":"ITEM-1","issue":"1","issued":{"date-parts":[["2015","3","28"]]},"language":"en","page":"5","publisher":"BioMed Central Ltd","title":"Close proximity detection interference with acoustic telemetry: the importance of considering tag power output in low ambient noise environments","type":"article-journal","volume":"3"},"uris":["http://www.mendeley.com/documents/?uuid=c8984fb6-0e22-410b-a24a-87f8d31c9b61"]},{"id":"ITEM-2","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2","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Kessel et al., 2015; Scherrer et al., 2018)","plainTextFormattedCitation":"(Kessel et al., 2015; Scherrer et al., 2018)","previouslyFormattedCitation":"(Kessel et al., 2015; Scherrer et al., 2018)"},"properties":{"noteIndex":0},"schema":"https://github.com/citation-style-language/schema/raw/master/csl-citation.json"}</w:instrText>
      </w:r>
      <w:r w:rsidR="00297C7B" w:rsidRPr="00C63E69">
        <w:rPr>
          <w:color w:val="000000" w:themeColor="text1"/>
        </w:rPr>
        <w:fldChar w:fldCharType="separate"/>
      </w:r>
      <w:r w:rsidR="00297C7B" w:rsidRPr="00C63E69">
        <w:rPr>
          <w:noProof/>
          <w:color w:val="000000" w:themeColor="text1"/>
        </w:rPr>
        <w:t>(Kessel et al., 2015; Scherrer et al., 2018)</w:t>
      </w:r>
      <w:r w:rsidR="00297C7B" w:rsidRPr="00C63E69">
        <w:rPr>
          <w:color w:val="000000" w:themeColor="text1"/>
        </w:rPr>
        <w:fldChar w:fldCharType="end"/>
      </w:r>
      <w:r w:rsidR="00297C7B" w:rsidRPr="00C63E69">
        <w:rPr>
          <w:color w:val="000000" w:themeColor="text1"/>
        </w:rPr>
        <w:t xml:space="preserve">. </w:t>
      </w:r>
      <w:r w:rsidR="0081180A" w:rsidRPr="00C63E69">
        <w:rPr>
          <w:color w:val="000000" w:themeColor="text1"/>
        </w:rPr>
        <w:t xml:space="preserve">Results from predictive modeling indicate that CPDI </w:t>
      </w:r>
      <w:r w:rsidR="00297C7B" w:rsidRPr="00C63E69">
        <w:rPr>
          <w:color w:val="000000" w:themeColor="text1"/>
        </w:rPr>
        <w:t>was</w:t>
      </w:r>
      <w:r w:rsidR="0081180A" w:rsidRPr="00C63E69">
        <w:rPr>
          <w:color w:val="000000" w:themeColor="text1"/>
        </w:rPr>
        <w:t xml:space="preserve"> likely a factor</w:t>
      </w:r>
      <w:r w:rsidR="0017628D">
        <w:rPr>
          <w:color w:val="000000" w:themeColor="text1"/>
        </w:rPr>
        <w:t xml:space="preserve"> for receivers</w:t>
      </w:r>
      <w:r w:rsidR="0081180A" w:rsidRPr="00C63E69">
        <w:rPr>
          <w:color w:val="000000" w:themeColor="text1"/>
        </w:rPr>
        <w:t xml:space="preserve"> </w:t>
      </w:r>
      <w:r w:rsidR="00297C7B" w:rsidRPr="00C63E69">
        <w:rPr>
          <w:color w:val="000000" w:themeColor="text1"/>
        </w:rPr>
        <w:t xml:space="preserve">at depths </w:t>
      </w:r>
      <w:r w:rsidR="00E10617" w:rsidRPr="00C63E69">
        <w:rPr>
          <w:color w:val="000000" w:themeColor="text1"/>
        </w:rPr>
        <w:t>ex</w:t>
      </w:r>
      <w:r w:rsidR="0017628D">
        <w:rPr>
          <w:color w:val="000000" w:themeColor="text1"/>
        </w:rPr>
        <w:t xml:space="preserve">ceeding </w:t>
      </w:r>
      <w:r w:rsidR="0081180A" w:rsidRPr="00C63E69">
        <w:rPr>
          <w:color w:val="000000" w:themeColor="text1"/>
        </w:rPr>
        <w:t>200</w:t>
      </w:r>
      <w:r w:rsidR="003D76B4">
        <w:rPr>
          <w:color w:val="000000" w:themeColor="text1"/>
        </w:rPr>
        <w:t>-</w:t>
      </w:r>
      <w:r w:rsidR="0081180A" w:rsidRPr="00C63E69">
        <w:rPr>
          <w:color w:val="000000" w:themeColor="text1"/>
        </w:rPr>
        <w:t xml:space="preserve">m. However, CPDI </w:t>
      </w:r>
      <w:r w:rsidR="00082F95" w:rsidRPr="00C63E69">
        <w:rPr>
          <w:color w:val="000000" w:themeColor="text1"/>
        </w:rPr>
        <w:t>is</w:t>
      </w:r>
      <w:r w:rsidR="0081180A" w:rsidRPr="00C63E69">
        <w:rPr>
          <w:color w:val="000000" w:themeColor="text1"/>
        </w:rPr>
        <w:t xml:space="preserve"> not believed to have affected </w:t>
      </w:r>
      <w:r w:rsidR="00082F95" w:rsidRPr="00C63E69">
        <w:rPr>
          <w:color w:val="000000" w:themeColor="text1"/>
        </w:rPr>
        <w:t xml:space="preserve">the </w:t>
      </w:r>
      <w:r w:rsidR="0017628D">
        <w:rPr>
          <w:color w:val="000000" w:themeColor="text1"/>
        </w:rPr>
        <w:t>ability of receiver fence sub</w:t>
      </w:r>
      <w:ins w:id="59" w:author="Kevin Weng" w:date="2018-12-28T12:12:00Z">
        <w:r w:rsidR="006F6D3F">
          <w:rPr>
            <w:color w:val="000000" w:themeColor="text1"/>
          </w:rPr>
          <w:t>-</w:t>
        </w:r>
      </w:ins>
      <w:del w:id="60" w:author="Kevin Weng" w:date="2018-12-28T12:11:00Z">
        <w:r w:rsidR="0017628D" w:rsidDel="006F6D3F">
          <w:rPr>
            <w:color w:val="000000" w:themeColor="text1"/>
          </w:rPr>
          <w:delText xml:space="preserve"> </w:delText>
        </w:r>
      </w:del>
      <w:r w:rsidR="0017628D">
        <w:rPr>
          <w:color w:val="000000" w:themeColor="text1"/>
        </w:rPr>
        <w:t xml:space="preserve">arrays to </w:t>
      </w:r>
      <w:r w:rsidR="0081180A" w:rsidRPr="00C63E69">
        <w:rPr>
          <w:color w:val="000000" w:themeColor="text1"/>
        </w:rPr>
        <w:t xml:space="preserve">detect fish </w:t>
      </w:r>
      <w:del w:id="61" w:author="Kevin Weng" w:date="2018-12-28T12:12:00Z">
        <w:r w:rsidR="0017628D" w:rsidDel="006F6D3F">
          <w:rPr>
            <w:color w:val="000000" w:themeColor="text1"/>
          </w:rPr>
          <w:delText>transitting</w:delText>
        </w:r>
      </w:del>
      <w:ins w:id="62" w:author="Kevin Weng" w:date="2018-12-28T12:12:00Z">
        <w:r w:rsidR="006F6D3F">
          <w:rPr>
            <w:color w:val="000000" w:themeColor="text1"/>
          </w:rPr>
          <w:t>transiting</w:t>
        </w:r>
      </w:ins>
      <w:r w:rsidR="0081180A" w:rsidRPr="00C63E69">
        <w:rPr>
          <w:color w:val="000000" w:themeColor="text1"/>
        </w:rPr>
        <w:t xml:space="preserve"> </w:t>
      </w:r>
      <w:r w:rsidR="0017628D">
        <w:rPr>
          <w:color w:val="000000" w:themeColor="text1"/>
        </w:rPr>
        <w:t>through them</w:t>
      </w:r>
      <w:r w:rsidR="0081180A" w:rsidRPr="00C63E69">
        <w:rPr>
          <w:color w:val="000000" w:themeColor="text1"/>
        </w:rPr>
        <w:t xml:space="preserve"> as multiple transmissions would be sent </w:t>
      </w:r>
      <w:r w:rsidR="00297C7B" w:rsidRPr="00C63E69">
        <w:rPr>
          <w:color w:val="000000" w:themeColor="text1"/>
        </w:rPr>
        <w:t>by</w:t>
      </w:r>
      <w:r w:rsidR="0081180A" w:rsidRPr="00C63E69">
        <w:rPr>
          <w:color w:val="000000" w:themeColor="text1"/>
        </w:rPr>
        <w:t xml:space="preserve"> a </w:t>
      </w:r>
      <w:r w:rsidR="00D37DAD" w:rsidRPr="00C63E69">
        <w:rPr>
          <w:color w:val="000000" w:themeColor="text1"/>
        </w:rPr>
        <w:t xml:space="preserve">tagged </w:t>
      </w:r>
      <w:r w:rsidR="0081180A" w:rsidRPr="00C63E69">
        <w:rPr>
          <w:color w:val="000000" w:themeColor="text1"/>
        </w:rPr>
        <w:t xml:space="preserve">fish </w:t>
      </w:r>
      <w:r w:rsidR="00297C7B" w:rsidRPr="00C63E69">
        <w:rPr>
          <w:color w:val="000000" w:themeColor="text1"/>
        </w:rPr>
        <w:t xml:space="preserve">while </w:t>
      </w:r>
      <w:r w:rsidR="0017628D">
        <w:rPr>
          <w:color w:val="000000" w:themeColor="text1"/>
        </w:rPr>
        <w:t>with</w:t>
      </w:r>
      <w:r w:rsidR="00297C7B" w:rsidRPr="00C63E69">
        <w:rPr>
          <w:color w:val="000000" w:themeColor="text1"/>
        </w:rPr>
        <w:t>in the detection range of the receiver</w:t>
      </w:r>
      <w:r w:rsidR="00D60D53" w:rsidRPr="00C63E69">
        <w:rPr>
          <w:color w:val="000000" w:themeColor="text1"/>
        </w:rPr>
        <w:t xml:space="preserve"> and</w:t>
      </w:r>
      <w:r w:rsidR="00297C7B" w:rsidRPr="00C63E69">
        <w:rPr>
          <w:color w:val="000000" w:themeColor="text1"/>
        </w:rPr>
        <w:t xml:space="preserve"> before </w:t>
      </w:r>
      <w:r w:rsidR="0017628D">
        <w:rPr>
          <w:color w:val="000000" w:themeColor="text1"/>
        </w:rPr>
        <w:t>the region affected by CPDI was encountered.</w:t>
      </w:r>
    </w:p>
    <w:p w14:paraId="2412E17D" w14:textId="4B4DBAE0" w:rsidR="00196D35" w:rsidRPr="00616930" w:rsidRDefault="005C735C" w:rsidP="00B84950">
      <w:pPr>
        <w:spacing w:line="480" w:lineRule="auto"/>
      </w:pPr>
      <w:r w:rsidRPr="00616930">
        <w:tab/>
      </w:r>
      <w:r w:rsidR="00196D35" w:rsidRPr="00616930">
        <w:t>Two</w:t>
      </w:r>
      <w:r w:rsidRPr="00616930">
        <w:t xml:space="preserve"> receiver stations from </w:t>
      </w:r>
      <w:r w:rsidR="002E6505">
        <w:t xml:space="preserve">the </w:t>
      </w:r>
      <w:r w:rsidRPr="00616930">
        <w:t xml:space="preserve">fence sub-arrays were lost during </w:t>
      </w:r>
      <w:r w:rsidR="00082F95" w:rsidRPr="00616930">
        <w:t>the course of the study</w:t>
      </w:r>
      <w:r w:rsidRPr="00616930">
        <w:t xml:space="preserve"> (Figure 2). Station 323 from the northern boundary fence inside the BRFA (325</w:t>
      </w:r>
      <w:r w:rsidR="00A07E47">
        <w:t xml:space="preserve">-m </w:t>
      </w:r>
      <w:r w:rsidRPr="00616930">
        <w:t>depth) monitored habitat between 200 and 450</w:t>
      </w:r>
      <w:r w:rsidR="0075547B">
        <w:t>-</w:t>
      </w:r>
      <w:r w:rsidRPr="00616930">
        <w:t xml:space="preserve">m. </w:t>
      </w:r>
      <w:r w:rsidR="002E481A" w:rsidRPr="00616930">
        <w:t>Losing</w:t>
      </w:r>
      <w:r w:rsidRPr="00616930">
        <w:t xml:space="preserve"> this station truncated the fence with the 25% minimum detection threshold extending </w:t>
      </w:r>
      <w:r w:rsidR="0017628D">
        <w:t xml:space="preserve">only </w:t>
      </w:r>
      <w:r w:rsidRPr="00616930">
        <w:t xml:space="preserve">to </w:t>
      </w:r>
      <w:r w:rsidR="0017628D">
        <w:t>an approximate</w:t>
      </w:r>
      <w:r w:rsidRPr="00616930">
        <w:t xml:space="preserve"> depth of 370</w:t>
      </w:r>
      <w:r w:rsidR="00A07E47">
        <w:t xml:space="preserve">-m </w:t>
      </w:r>
      <w:r w:rsidRPr="00616930">
        <w:t>rather than 400</w:t>
      </w:r>
      <w:r w:rsidR="00A07E47">
        <w:t>-</w:t>
      </w:r>
      <w:r w:rsidR="0017628D">
        <w:t>m as planned</w:t>
      </w:r>
      <w:del w:id="63" w:author="Kevin Weng" w:date="2018-12-28T12:12:00Z">
        <w:r w:rsidR="0017628D" w:rsidRPr="00616930" w:rsidDel="006F6D3F">
          <w:delText xml:space="preserve"> </w:delText>
        </w:r>
      </w:del>
      <w:r w:rsidRPr="00616930">
        <w:t>. Station 340 (324</w:t>
      </w:r>
      <w:r w:rsidR="00A07E47">
        <w:t xml:space="preserve">-m </w:t>
      </w:r>
      <w:r w:rsidRPr="00616930">
        <w:t xml:space="preserve">depth) was lost from the southern boundary fence inside the BRFA where it monitored habitat ranging </w:t>
      </w:r>
      <w:r w:rsidR="0017628D">
        <w:t xml:space="preserve">in depth from </w:t>
      </w:r>
      <w:r w:rsidRPr="00616930">
        <w:t xml:space="preserve">220 </w:t>
      </w:r>
      <w:r w:rsidR="0017628D">
        <w:t>to</w:t>
      </w:r>
      <w:r w:rsidR="0017628D" w:rsidRPr="00616930">
        <w:t xml:space="preserve"> </w:t>
      </w:r>
      <w:r w:rsidRPr="00616930">
        <w:t>330</w:t>
      </w:r>
      <w:r w:rsidR="00A07E47">
        <w:t>-m</w:t>
      </w:r>
      <w:r w:rsidRPr="00616930">
        <w:t xml:space="preserve">. Adjacent receivers </w:t>
      </w:r>
      <w:r w:rsidR="0017628D">
        <w:t>within the BRFA’s inside</w:t>
      </w:r>
      <w:r w:rsidR="0017628D" w:rsidRPr="00616930">
        <w:t xml:space="preserve"> </w:t>
      </w:r>
      <w:r w:rsidRPr="00616930">
        <w:t>southern fence were approximately 977</w:t>
      </w:r>
      <w:r w:rsidR="00A07E47">
        <w:t xml:space="preserve">-m </w:t>
      </w:r>
      <w:r w:rsidRPr="00616930">
        <w:t xml:space="preserve">apart and had internal tags comparable to those used </w:t>
      </w:r>
      <w:r w:rsidR="00B17942">
        <w:t>for</w:t>
      </w:r>
      <w:r w:rsidR="00B17942" w:rsidRPr="00616930">
        <w:t xml:space="preserve"> </w:t>
      </w:r>
      <w:r w:rsidRPr="00616930">
        <w:t>tag</w:t>
      </w:r>
      <w:r w:rsidR="00B17942">
        <w:t>ging</w:t>
      </w:r>
      <w:r w:rsidRPr="00616930">
        <w:t xml:space="preserve"> </w:t>
      </w:r>
      <w:r w:rsidR="00B17942">
        <w:t>opakapaka</w:t>
      </w:r>
      <w:r w:rsidRPr="00616930">
        <w:t xml:space="preserve">. The loss of this station reduced the </w:t>
      </w:r>
      <w:r w:rsidR="00B17942">
        <w:t>fence’s</w:t>
      </w:r>
      <w:r w:rsidR="00B17942" w:rsidRPr="00616930">
        <w:t xml:space="preserve"> </w:t>
      </w:r>
      <w:r w:rsidRPr="00616930">
        <w:t xml:space="preserve">detection </w:t>
      </w:r>
      <w:r w:rsidR="00B17942">
        <w:t>ability</w:t>
      </w:r>
      <w:r w:rsidRPr="00616930">
        <w:t xml:space="preserve">. Prior to the loss of the station, individual transmissions from the unrecovered receiver’s internal tag were detected at either adjacent </w:t>
      </w:r>
      <w:proofErr w:type="gramStart"/>
      <w:r w:rsidRPr="00616930">
        <w:t>receivers</w:t>
      </w:r>
      <w:proofErr w:type="gramEnd"/>
      <w:r w:rsidRPr="00616930">
        <w:t xml:space="preserve"> located to the east and west at daily rates ranging between 0.6 and 6.9% (Median = 3.4%, </w:t>
      </w:r>
      <w:r w:rsidR="009D5315">
        <w:t>1st</w:t>
      </w:r>
      <w:r w:rsidRPr="00616930">
        <w:t xml:space="preserve"> IQR = 1.7%, </w:t>
      </w:r>
      <w:r w:rsidR="009D5315">
        <w:t>3rd</w:t>
      </w:r>
      <w:r w:rsidRPr="00616930">
        <w:t xml:space="preserve"> IQR = 4.5%).</w:t>
      </w:r>
      <w:r w:rsidR="001B6A15">
        <w:t xml:space="preserve"> T</w:t>
      </w:r>
      <w:r w:rsidR="00196D35" w:rsidRPr="00616930">
        <w:t xml:space="preserve">he possibility </w:t>
      </w:r>
      <w:r w:rsidR="001B6A15">
        <w:t xml:space="preserve">that a tagged </w:t>
      </w:r>
      <w:r w:rsidR="00F347C5">
        <w:t>opakapaka</w:t>
      </w:r>
      <w:r w:rsidR="001B6A15">
        <w:rPr>
          <w:i/>
        </w:rPr>
        <w:t xml:space="preserve"> </w:t>
      </w:r>
      <w:r w:rsidR="00196D35" w:rsidRPr="00616930">
        <w:t>could traverse the southern fence located within the BRFA undetected by adjacent receivers cannot be ruled out.</w:t>
      </w:r>
    </w:p>
    <w:p w14:paraId="5BF26DB8" w14:textId="03613E9F" w:rsidR="005C735C" w:rsidRPr="00616930" w:rsidRDefault="005C735C" w:rsidP="00B84950">
      <w:pPr>
        <w:spacing w:line="480" w:lineRule="auto"/>
      </w:pPr>
    </w:p>
    <w:p w14:paraId="31C364FD" w14:textId="1813AF7B" w:rsidR="005C735C" w:rsidRPr="00616930" w:rsidRDefault="005C735C" w:rsidP="00B84950">
      <w:pPr>
        <w:spacing w:line="480" w:lineRule="auto"/>
        <w:outlineLvl w:val="1"/>
        <w:rPr>
          <w:i/>
          <w:color w:val="000000" w:themeColor="text1"/>
        </w:rPr>
      </w:pPr>
      <w:r w:rsidRPr="00616930">
        <w:rPr>
          <w:i/>
          <w:color w:val="000000" w:themeColor="text1"/>
        </w:rPr>
        <w:t>Fish Capture and Tagging</w:t>
      </w:r>
    </w:p>
    <w:p w14:paraId="4B6C39AB" w14:textId="2B88336B" w:rsidR="00524626" w:rsidRPr="00524626" w:rsidRDefault="00524626" w:rsidP="00524626">
      <w:pPr>
        <w:spacing w:line="480" w:lineRule="auto"/>
        <w:outlineLvl w:val="1"/>
        <w:rPr>
          <w:color w:val="000000" w:themeColor="text1"/>
        </w:rPr>
      </w:pPr>
      <w:r w:rsidRPr="00524626">
        <w:rPr>
          <w:color w:val="000000" w:themeColor="text1"/>
        </w:rPr>
        <w:t xml:space="preserve">Fish in this study were captured with the assistance of </w:t>
      </w:r>
      <w:del w:id="64" w:author="Kevin Weng" w:date="2018-12-28T12:13:00Z">
        <w:r w:rsidRPr="00524626" w:rsidDel="006F6D3F">
          <w:rPr>
            <w:color w:val="000000" w:themeColor="text1"/>
          </w:rPr>
          <w:delText xml:space="preserve">commercial </w:delText>
        </w:r>
      </w:del>
      <w:proofErr w:type="spellStart"/>
      <w:ins w:id="65" w:author="Kevin Weng" w:date="2018-12-28T12:13:00Z">
        <w:r w:rsidR="006F6D3F">
          <w:rPr>
            <w:color w:val="000000" w:themeColor="text1"/>
          </w:rPr>
          <w:t>bottomfish</w:t>
        </w:r>
        <w:proofErr w:type="spellEnd"/>
        <w:r w:rsidR="006F6D3F" w:rsidRPr="00524626">
          <w:rPr>
            <w:color w:val="000000" w:themeColor="text1"/>
          </w:rPr>
          <w:t xml:space="preserve"> </w:t>
        </w:r>
      </w:ins>
      <w:r w:rsidRPr="00524626">
        <w:rPr>
          <w:color w:val="000000" w:themeColor="text1"/>
        </w:rPr>
        <w:t xml:space="preserve">fishers using </w:t>
      </w:r>
      <w:ins w:id="66" w:author="Kevin Weng" w:date="2018-12-28T17:07:00Z">
        <w:r w:rsidR="0081181F">
          <w:rPr>
            <w:color w:val="000000" w:themeColor="text1"/>
          </w:rPr>
          <w:t xml:space="preserve">vertical </w:t>
        </w:r>
        <w:r w:rsidR="006B010F">
          <w:rPr>
            <w:color w:val="000000" w:themeColor="text1"/>
          </w:rPr>
          <w:t xml:space="preserve">deep drop </w:t>
        </w:r>
      </w:ins>
      <w:r w:rsidRPr="00524626">
        <w:rPr>
          <w:color w:val="000000" w:themeColor="text1"/>
        </w:rPr>
        <w:t xml:space="preserve">hook and line gear and hydraulic or electric line pullers. Kaka line and </w:t>
      </w:r>
      <w:proofErr w:type="spellStart"/>
      <w:r w:rsidRPr="00524626">
        <w:rPr>
          <w:color w:val="000000" w:themeColor="text1"/>
        </w:rPr>
        <w:t>mak</w:t>
      </w:r>
      <w:proofErr w:type="spellEnd"/>
      <w:r w:rsidR="00347F4B">
        <w:rPr>
          <w:color w:val="000000" w:themeColor="text1"/>
        </w:rPr>
        <w:t>-</w:t>
      </w:r>
      <w:r w:rsidRPr="00524626">
        <w:rPr>
          <w:color w:val="000000" w:themeColor="text1"/>
        </w:rPr>
        <w:t xml:space="preserve">e dog rigs are the </w:t>
      </w:r>
      <w:r w:rsidRPr="00524626">
        <w:rPr>
          <w:color w:val="000000" w:themeColor="text1"/>
        </w:rPr>
        <w:lastRenderedPageBreak/>
        <w:t xml:space="preserve">most common method of </w:t>
      </w:r>
      <w:proofErr w:type="spellStart"/>
      <w:r w:rsidRPr="00524626">
        <w:rPr>
          <w:color w:val="000000" w:themeColor="text1"/>
        </w:rPr>
        <w:t>bottomfishing</w:t>
      </w:r>
      <w:proofErr w:type="spellEnd"/>
      <w:r w:rsidRPr="00524626">
        <w:rPr>
          <w:color w:val="000000" w:themeColor="text1"/>
        </w:rPr>
        <w:t xml:space="preserve"> in the Hawaiian archipelago and were used to land fish during this study </w:t>
      </w:r>
      <w:r w:rsidR="003D76B4">
        <w:rPr>
          <w:color w:val="000000" w:themeColor="text1"/>
        </w:rPr>
        <w:fldChar w:fldCharType="begin" w:fldLock="1"/>
      </w:r>
      <w:r w:rsidR="00E40567">
        <w:rPr>
          <w:color w:val="000000" w:themeColor="text1"/>
        </w:rPr>
        <w:instrText>ADDIN CSL_CITATION {"citationItems":[{"id":"ITEM-1","itemData":{"author":[{"dropping-particle":"","family":"Glazier","given":"Ed","non-dropping-particle":"","parse-names":false,"suffix":""}],"id":"ITEM-1","issue":"March","issued":{"date-parts":[["2007"]]},"number-of-pages":"1-75","publisher-place":"Honolulu, HI","title":"Hawai‘i pelagic handline fisheries: History, trends, and current status","type":"report"},"uris":["http://www.mendeley.com/documents/?uuid=fa6094ea-29f2-44bf-b58a-bd41bf51c42e"]}],"mendeley":{"formattedCitation":"(Glazier, 2007)","plainTextFormattedCitation":"(Glazier, 2007)","previouslyFormattedCitation":"(Glazier, 2007)"},"properties":{"noteIndex":0},"schema":"https://github.com/citation-style-language/schema/raw/master/csl-citation.json"}</w:instrText>
      </w:r>
      <w:r w:rsidR="003D76B4">
        <w:rPr>
          <w:color w:val="000000" w:themeColor="text1"/>
        </w:rPr>
        <w:fldChar w:fldCharType="separate"/>
      </w:r>
      <w:r w:rsidR="003D76B4" w:rsidRPr="003D76B4">
        <w:rPr>
          <w:noProof/>
          <w:color w:val="000000" w:themeColor="text1"/>
        </w:rPr>
        <w:t>(Glazier, 2007)</w:t>
      </w:r>
      <w:r w:rsidR="003D76B4">
        <w:rPr>
          <w:color w:val="000000" w:themeColor="text1"/>
        </w:rPr>
        <w:fldChar w:fldCharType="end"/>
      </w:r>
      <w:r w:rsidR="003D76B4">
        <w:rPr>
          <w:color w:val="000000" w:themeColor="text1"/>
        </w:rPr>
        <w:t xml:space="preserve">. </w:t>
      </w:r>
      <w:r w:rsidRPr="00524626">
        <w:rPr>
          <w:color w:val="000000" w:themeColor="text1"/>
        </w:rPr>
        <w:t xml:space="preserve">Hooks were baited with squid, anchovies, sardines, and/or saury for bait. </w:t>
      </w:r>
      <w:r w:rsidR="00B17942">
        <w:rPr>
          <w:color w:val="000000" w:themeColor="text1"/>
        </w:rPr>
        <w:t>Kaka</w:t>
      </w:r>
      <w:r w:rsidRPr="00524626">
        <w:rPr>
          <w:color w:val="000000" w:themeColor="text1"/>
        </w:rPr>
        <w:t xml:space="preserve"> line rigs</w:t>
      </w:r>
      <w:r w:rsidR="00B17942">
        <w:rPr>
          <w:color w:val="000000" w:themeColor="text1"/>
        </w:rPr>
        <w:t xml:space="preserve"> were fished with</w:t>
      </w:r>
      <w:r w:rsidRPr="00524626">
        <w:rPr>
          <w:color w:val="000000" w:themeColor="text1"/>
        </w:rPr>
        <w:t xml:space="preserve"> no more than 6 bai</w:t>
      </w:r>
      <w:r w:rsidR="00353752">
        <w:rPr>
          <w:color w:val="000000" w:themeColor="text1"/>
        </w:rPr>
        <w:t xml:space="preserve">ted hooks at a time. </w:t>
      </w:r>
      <w:proofErr w:type="spellStart"/>
      <w:r w:rsidR="00353752">
        <w:rPr>
          <w:color w:val="000000" w:themeColor="text1"/>
        </w:rPr>
        <w:t>Palu</w:t>
      </w:r>
      <w:proofErr w:type="spellEnd"/>
      <w:r w:rsidR="00353752">
        <w:rPr>
          <w:color w:val="000000" w:themeColor="text1"/>
        </w:rPr>
        <w:t xml:space="preserve"> is </w:t>
      </w:r>
      <w:r w:rsidRPr="00524626">
        <w:rPr>
          <w:color w:val="000000" w:themeColor="text1"/>
        </w:rPr>
        <w:t>an attractant</w:t>
      </w:r>
      <w:r w:rsidR="00353752">
        <w:rPr>
          <w:color w:val="000000" w:themeColor="text1"/>
        </w:rPr>
        <w:t xml:space="preserve"> consisting</w:t>
      </w:r>
      <w:r w:rsidR="00353752" w:rsidRPr="00524626">
        <w:rPr>
          <w:color w:val="000000" w:themeColor="text1"/>
        </w:rPr>
        <w:t xml:space="preserve"> of finely chopped bait and </w:t>
      </w:r>
      <w:r w:rsidR="00FD1DC1">
        <w:rPr>
          <w:color w:val="000000" w:themeColor="text1"/>
        </w:rPr>
        <w:t>sometimes</w:t>
      </w:r>
      <w:r w:rsidR="00353752" w:rsidRPr="00524626">
        <w:rPr>
          <w:color w:val="000000" w:themeColor="text1"/>
        </w:rPr>
        <w:t xml:space="preserve"> a filler material s</w:t>
      </w:r>
      <w:r w:rsidR="00353752">
        <w:rPr>
          <w:color w:val="000000" w:themeColor="text1"/>
        </w:rPr>
        <w:t xml:space="preserve">uch wheat </w:t>
      </w:r>
      <w:r w:rsidR="00A1234C">
        <w:rPr>
          <w:color w:val="000000" w:themeColor="text1"/>
        </w:rPr>
        <w:t>chaff</w:t>
      </w:r>
      <w:r w:rsidR="00353752">
        <w:rPr>
          <w:color w:val="000000" w:themeColor="text1"/>
        </w:rPr>
        <w:t xml:space="preserve">, rice, or oats and </w:t>
      </w:r>
      <w:r w:rsidR="00B17942">
        <w:rPr>
          <w:color w:val="000000" w:themeColor="text1"/>
        </w:rPr>
        <w:t xml:space="preserve">was </w:t>
      </w:r>
      <w:r w:rsidR="00353752">
        <w:rPr>
          <w:color w:val="000000" w:themeColor="text1"/>
        </w:rPr>
        <w:t>released when the rig was</w:t>
      </w:r>
      <w:r w:rsidRPr="00524626">
        <w:rPr>
          <w:color w:val="000000" w:themeColor="text1"/>
        </w:rPr>
        <w:t xml:space="preserve"> at fishing depth</w:t>
      </w:r>
      <w:r w:rsidR="00353752">
        <w:rPr>
          <w:color w:val="000000" w:themeColor="text1"/>
        </w:rPr>
        <w:t xml:space="preserve"> to attract and aggregate </w:t>
      </w:r>
      <w:proofErr w:type="spellStart"/>
      <w:r w:rsidR="00353752">
        <w:rPr>
          <w:color w:val="000000" w:themeColor="text1"/>
        </w:rPr>
        <w:t>bottomfish</w:t>
      </w:r>
      <w:proofErr w:type="spellEnd"/>
      <w:r w:rsidR="00353752">
        <w:rPr>
          <w:color w:val="000000" w:themeColor="text1"/>
        </w:rPr>
        <w:t>.</w:t>
      </w:r>
      <w:r w:rsidR="000D0516">
        <w:rPr>
          <w:color w:val="000000" w:themeColor="text1"/>
        </w:rPr>
        <w:t xml:space="preserve"> </w:t>
      </w:r>
      <w:r w:rsidR="000D0516" w:rsidRPr="00616930">
        <w:rPr>
          <w:color w:val="000000" w:themeColor="text1"/>
        </w:rPr>
        <w:t xml:space="preserve">To reduce mortality in this study, when possible, the rate at which the mainline was pulled </w:t>
      </w:r>
      <w:r w:rsidR="00B17942">
        <w:rPr>
          <w:color w:val="000000" w:themeColor="text1"/>
        </w:rPr>
        <w:t xml:space="preserve">when a fish was hooked </w:t>
      </w:r>
      <w:r w:rsidR="000D0516" w:rsidRPr="00616930">
        <w:rPr>
          <w:color w:val="000000" w:themeColor="text1"/>
        </w:rPr>
        <w:t>was slowed to facilitate some compensative off gassing of the swim bladder during ascent while still pulled at a rate</w:t>
      </w:r>
      <w:r w:rsidR="00B17942">
        <w:rPr>
          <w:color w:val="000000" w:themeColor="text1"/>
        </w:rPr>
        <w:t xml:space="preserve"> fast enough</w:t>
      </w:r>
      <w:r w:rsidR="000D0516" w:rsidRPr="00616930">
        <w:rPr>
          <w:color w:val="000000" w:themeColor="text1"/>
        </w:rPr>
        <w:t xml:space="preserve"> to limit predation.</w:t>
      </w:r>
    </w:p>
    <w:p w14:paraId="7BB7ED45" w14:textId="31EE62CE" w:rsidR="00A15462" w:rsidRDefault="00524626" w:rsidP="00524626">
      <w:pPr>
        <w:spacing w:line="480" w:lineRule="auto"/>
        <w:outlineLvl w:val="1"/>
        <w:rPr>
          <w:color w:val="000000" w:themeColor="text1"/>
        </w:rPr>
      </w:pPr>
      <w:r w:rsidRPr="00524626">
        <w:rPr>
          <w:i/>
          <w:color w:val="000000" w:themeColor="text1"/>
        </w:rPr>
        <w:tab/>
      </w:r>
      <w:r w:rsidR="00042802">
        <w:rPr>
          <w:color w:val="000000" w:themeColor="text1"/>
        </w:rPr>
        <w:t>Fish</w:t>
      </w:r>
      <w:r w:rsidR="00FD1DC1">
        <w:rPr>
          <w:color w:val="000000" w:themeColor="text1"/>
        </w:rPr>
        <w:t xml:space="preserve"> were brought aboard the vessel for surgical tagging and then immediately released back to the wild. </w:t>
      </w:r>
      <w:r w:rsidR="00B86081" w:rsidRPr="00524626">
        <w:rPr>
          <w:color w:val="000000" w:themeColor="text1"/>
        </w:rPr>
        <w:t xml:space="preserve">Once aboard the vessel, </w:t>
      </w:r>
      <w:r w:rsidR="00B86081">
        <w:rPr>
          <w:color w:val="000000" w:themeColor="text1"/>
        </w:rPr>
        <w:t>the</w:t>
      </w:r>
      <w:r w:rsidR="00B86081" w:rsidRPr="00524626">
        <w:rPr>
          <w:color w:val="000000" w:themeColor="text1"/>
        </w:rPr>
        <w:t xml:space="preserve"> hook </w:t>
      </w:r>
      <w:r w:rsidR="00B86081">
        <w:rPr>
          <w:color w:val="000000" w:themeColor="text1"/>
        </w:rPr>
        <w:t xml:space="preserve">was removed </w:t>
      </w:r>
      <w:r w:rsidR="00B86081" w:rsidRPr="00524626">
        <w:rPr>
          <w:color w:val="000000" w:themeColor="text1"/>
        </w:rPr>
        <w:t xml:space="preserve">from the fish’s mouth. Fish that were </w:t>
      </w:r>
      <w:r w:rsidR="00B86081">
        <w:rPr>
          <w:color w:val="000000" w:themeColor="text1"/>
        </w:rPr>
        <w:t>deemed</w:t>
      </w:r>
      <w:r w:rsidR="00B86081" w:rsidRPr="00524626">
        <w:rPr>
          <w:color w:val="000000" w:themeColor="text1"/>
        </w:rPr>
        <w:t xml:space="preserve"> acceptable for tagging were placed </w:t>
      </w:r>
      <w:r w:rsidR="00FD1DC1">
        <w:rPr>
          <w:color w:val="000000" w:themeColor="text1"/>
        </w:rPr>
        <w:t>ventral side up</w:t>
      </w:r>
      <w:r w:rsidR="00FD1DC1" w:rsidRPr="00524626">
        <w:rPr>
          <w:color w:val="000000" w:themeColor="text1"/>
        </w:rPr>
        <w:t xml:space="preserve"> </w:t>
      </w:r>
      <w:r w:rsidR="00B86081" w:rsidRPr="00524626">
        <w:rPr>
          <w:color w:val="000000" w:themeColor="text1"/>
        </w:rPr>
        <w:t xml:space="preserve">in a padded v-board cradle. </w:t>
      </w:r>
      <w:r w:rsidR="00B17942">
        <w:rPr>
          <w:color w:val="000000" w:themeColor="text1"/>
        </w:rPr>
        <w:t>Sea</w:t>
      </w:r>
      <w:r w:rsidRPr="00524626">
        <w:rPr>
          <w:color w:val="000000" w:themeColor="text1"/>
        </w:rPr>
        <w:t xml:space="preserve"> water was </w:t>
      </w:r>
      <w:r>
        <w:rPr>
          <w:color w:val="000000" w:themeColor="text1"/>
        </w:rPr>
        <w:t xml:space="preserve">pumped </w:t>
      </w:r>
      <w:r w:rsidRPr="00524626">
        <w:rPr>
          <w:color w:val="000000" w:themeColor="text1"/>
        </w:rPr>
        <w:t xml:space="preserve">over the </w:t>
      </w:r>
      <w:r>
        <w:rPr>
          <w:color w:val="000000" w:themeColor="text1"/>
        </w:rPr>
        <w:t>gill surface using a</w:t>
      </w:r>
      <w:r w:rsidRPr="00524626">
        <w:rPr>
          <w:color w:val="000000" w:themeColor="text1"/>
        </w:rPr>
        <w:t xml:space="preserve"> saltwater hose or a recirculating pump</w:t>
      </w:r>
      <w:r w:rsidR="00B17942">
        <w:rPr>
          <w:color w:val="000000" w:themeColor="text1"/>
        </w:rPr>
        <w:t xml:space="preserve"> to provide the fish oxygen</w:t>
      </w:r>
      <w:r w:rsidRPr="00524626">
        <w:rPr>
          <w:color w:val="000000" w:themeColor="text1"/>
        </w:rPr>
        <w:t>. If symptoms of barotrauma</w:t>
      </w:r>
      <w:r w:rsidR="001E728B">
        <w:rPr>
          <w:color w:val="000000" w:themeColor="text1"/>
        </w:rPr>
        <w:t xml:space="preserve"> were present and severe, </w:t>
      </w:r>
      <w:r w:rsidR="00B17942">
        <w:rPr>
          <w:color w:val="000000" w:themeColor="text1"/>
        </w:rPr>
        <w:t xml:space="preserve">they were </w:t>
      </w:r>
      <w:r w:rsidR="001E728B">
        <w:rPr>
          <w:color w:val="000000" w:themeColor="text1"/>
        </w:rPr>
        <w:t xml:space="preserve">relieved by </w:t>
      </w:r>
      <w:r w:rsidR="00FD1DC1">
        <w:rPr>
          <w:color w:val="000000" w:themeColor="text1"/>
        </w:rPr>
        <w:t>venting</w:t>
      </w:r>
      <w:r w:rsidR="001E728B">
        <w:rPr>
          <w:color w:val="000000" w:themeColor="text1"/>
        </w:rPr>
        <w:t xml:space="preserve"> the </w:t>
      </w:r>
      <w:r w:rsidR="00B17942">
        <w:rPr>
          <w:color w:val="000000" w:themeColor="text1"/>
        </w:rPr>
        <w:t xml:space="preserve">fish’s </w:t>
      </w:r>
      <w:r w:rsidRPr="00524626">
        <w:rPr>
          <w:color w:val="000000" w:themeColor="text1"/>
        </w:rPr>
        <w:t xml:space="preserve">swim bladder or </w:t>
      </w:r>
      <w:r w:rsidR="001E728B">
        <w:rPr>
          <w:color w:val="000000" w:themeColor="text1"/>
        </w:rPr>
        <w:t xml:space="preserve">protruding </w:t>
      </w:r>
      <w:r w:rsidRPr="00524626">
        <w:rPr>
          <w:color w:val="000000" w:themeColor="text1"/>
        </w:rPr>
        <w:t xml:space="preserve">stomach with a sterile 18-gauge </w:t>
      </w:r>
      <w:r w:rsidR="00FD1DC1">
        <w:rPr>
          <w:color w:val="000000" w:themeColor="text1"/>
        </w:rPr>
        <w:t xml:space="preserve">hypodermic </w:t>
      </w:r>
      <w:r w:rsidRPr="00524626">
        <w:rPr>
          <w:color w:val="000000" w:themeColor="text1"/>
        </w:rPr>
        <w:t xml:space="preserve">needle. </w:t>
      </w:r>
      <w:r w:rsidR="00EF7941">
        <w:rPr>
          <w:color w:val="000000" w:themeColor="text1"/>
        </w:rPr>
        <w:t xml:space="preserve">An incision between 1.5 and 2.5-cm in length was made with a sterile scalpel along the fish’s ventral centerline </w:t>
      </w:r>
      <w:r w:rsidR="00FD1DC1">
        <w:rPr>
          <w:color w:val="000000" w:themeColor="text1"/>
        </w:rPr>
        <w:t>a few cm anterior to the vent</w:t>
      </w:r>
      <w:r w:rsidR="00EF7941">
        <w:rPr>
          <w:color w:val="000000" w:themeColor="text1"/>
        </w:rPr>
        <w:t xml:space="preserve">. An acoustic tag was inserted into the peritoneal cavity with triple antibiotic cream. </w:t>
      </w:r>
      <w:r w:rsidR="00D12631">
        <w:rPr>
          <w:color w:val="000000" w:themeColor="text1"/>
        </w:rPr>
        <w:t xml:space="preserve">The incision was closed using sutures (Ethicon </w:t>
      </w:r>
      <w:proofErr w:type="spellStart"/>
      <w:r w:rsidR="00D12631">
        <w:rPr>
          <w:color w:val="000000" w:themeColor="text1"/>
        </w:rPr>
        <w:t>PDS&amp;Plus</w:t>
      </w:r>
      <w:proofErr w:type="spellEnd"/>
      <w:r w:rsidR="00D12631">
        <w:rPr>
          <w:color w:val="000000" w:themeColor="text1"/>
        </w:rPr>
        <w:t xml:space="preserve"> antibacterial monofilament)</w:t>
      </w:r>
      <w:r w:rsidR="00B17942">
        <w:rPr>
          <w:color w:val="000000" w:themeColor="text1"/>
        </w:rPr>
        <w:t xml:space="preserve"> and</w:t>
      </w:r>
      <w:r w:rsidR="00D12631">
        <w:rPr>
          <w:color w:val="000000" w:themeColor="text1"/>
        </w:rPr>
        <w:t xml:space="preserve"> secured with a surgeon’s knot. </w:t>
      </w:r>
      <w:r w:rsidR="00665B20">
        <w:rPr>
          <w:color w:val="000000" w:themeColor="text1"/>
        </w:rPr>
        <w:t xml:space="preserve">When </w:t>
      </w:r>
      <w:del w:id="67" w:author="Kevin Weng" w:date="2019-01-08T16:04:00Z">
        <w:r w:rsidR="00B17942" w:rsidDel="00F36B55">
          <w:rPr>
            <w:color w:val="000000" w:themeColor="text1"/>
          </w:rPr>
          <w:delText xml:space="preserve">4-inch PDS-2 </w:delText>
        </w:r>
      </w:del>
      <w:r w:rsidR="00B17942">
        <w:rPr>
          <w:color w:val="000000" w:themeColor="text1"/>
        </w:rPr>
        <w:t>dart tag</w:t>
      </w:r>
      <w:ins w:id="68" w:author="Kevin Weng" w:date="2019-01-08T16:04:00Z">
        <w:r w:rsidR="00F36B55">
          <w:rPr>
            <w:color w:val="000000" w:themeColor="text1"/>
          </w:rPr>
          <w:t>s</w:t>
        </w:r>
      </w:ins>
      <w:r w:rsidR="00B17942">
        <w:rPr>
          <w:color w:val="000000" w:themeColor="text1"/>
        </w:rPr>
        <w:t xml:space="preserve"> </w:t>
      </w:r>
      <w:ins w:id="69" w:author="Kevin Weng" w:date="2019-01-08T16:04:00Z">
        <w:r w:rsidR="00F36B55">
          <w:rPr>
            <w:color w:val="000000" w:themeColor="text1"/>
          </w:rPr>
          <w:t xml:space="preserve">were available </w:t>
        </w:r>
      </w:ins>
      <w:r w:rsidR="00B17942">
        <w:rPr>
          <w:color w:val="000000" w:themeColor="text1"/>
        </w:rPr>
        <w:t>(</w:t>
      </w:r>
      <w:ins w:id="70" w:author="Kevin Weng" w:date="2019-01-08T16:04:00Z">
        <w:r w:rsidR="00F36B55">
          <w:rPr>
            <w:color w:val="000000" w:themeColor="text1"/>
          </w:rPr>
          <w:t xml:space="preserve">4-inch PDS-2, </w:t>
        </w:r>
      </w:ins>
      <w:proofErr w:type="spellStart"/>
      <w:r w:rsidR="00B17942">
        <w:rPr>
          <w:color w:val="000000" w:themeColor="text1"/>
        </w:rPr>
        <w:t>Hallprint</w:t>
      </w:r>
      <w:proofErr w:type="spellEnd"/>
      <w:r w:rsidR="00B17942">
        <w:rPr>
          <w:color w:val="000000" w:themeColor="text1"/>
        </w:rPr>
        <w:t xml:space="preserve"> PTY Inc, </w:t>
      </w:r>
      <w:proofErr w:type="spellStart"/>
      <w:r w:rsidR="00B17942">
        <w:rPr>
          <w:color w:val="000000" w:themeColor="text1"/>
        </w:rPr>
        <w:t>Hindmarsh</w:t>
      </w:r>
      <w:proofErr w:type="spellEnd"/>
      <w:r w:rsidR="00B17942">
        <w:rPr>
          <w:color w:val="000000" w:themeColor="text1"/>
        </w:rPr>
        <w:t xml:space="preserve"> Valley, South Australia)</w:t>
      </w:r>
      <w:del w:id="71" w:author="Kevin Weng" w:date="2019-01-08T16:04:00Z">
        <w:r w:rsidR="00B17942" w:rsidDel="00F36B55">
          <w:rPr>
            <w:color w:val="000000" w:themeColor="text1"/>
          </w:rPr>
          <w:delText xml:space="preserve"> were </w:delText>
        </w:r>
        <w:r w:rsidR="00665B20" w:rsidDel="00F36B55">
          <w:rPr>
            <w:color w:val="000000" w:themeColor="text1"/>
          </w:rPr>
          <w:delText>available</w:delText>
        </w:r>
      </w:del>
      <w:r w:rsidR="00B17942">
        <w:rPr>
          <w:color w:val="000000" w:themeColor="text1"/>
        </w:rPr>
        <w:t>,</w:t>
      </w:r>
      <w:r w:rsidR="00665B20">
        <w:rPr>
          <w:color w:val="000000" w:themeColor="text1"/>
        </w:rPr>
        <w:t xml:space="preserve"> fish were tagged externally between the lateral line and the dorsal fin. </w:t>
      </w:r>
      <w:del w:id="72" w:author="Kevin Weng" w:date="2019-01-08T16:05:00Z">
        <w:r w:rsidR="00665B20" w:rsidDel="00AB287A">
          <w:rPr>
            <w:color w:val="000000" w:themeColor="text1"/>
          </w:rPr>
          <w:delText xml:space="preserve">These </w:delText>
        </w:r>
      </w:del>
      <w:ins w:id="73" w:author="Kevin Weng" w:date="2019-01-08T16:05:00Z">
        <w:r w:rsidR="00AB287A">
          <w:rPr>
            <w:color w:val="000000" w:themeColor="text1"/>
          </w:rPr>
          <w:t xml:space="preserve">Dart tags </w:t>
        </w:r>
      </w:ins>
      <w:r w:rsidR="00665B20">
        <w:rPr>
          <w:color w:val="000000" w:themeColor="text1"/>
        </w:rPr>
        <w:t xml:space="preserve">were provided by the Pacific Islands Fisheries Group </w:t>
      </w:r>
      <w:del w:id="74" w:author="Kevin Weng" w:date="2019-01-08T16:05:00Z">
        <w:r w:rsidR="00665B20" w:rsidDel="00AB287A">
          <w:rPr>
            <w:color w:val="000000" w:themeColor="text1"/>
          </w:rPr>
          <w:delText xml:space="preserve">for identification </w:delText>
        </w:r>
      </w:del>
      <w:r w:rsidR="00665B20">
        <w:rPr>
          <w:color w:val="000000" w:themeColor="text1"/>
        </w:rPr>
        <w:t xml:space="preserve">as part of a long-term mark-recapture </w:t>
      </w:r>
      <w:del w:id="75" w:author="Kevin Weng" w:date="2019-01-08T16:05:00Z">
        <w:r w:rsidR="00665B20" w:rsidDel="00AB287A">
          <w:rPr>
            <w:color w:val="000000" w:themeColor="text1"/>
          </w:rPr>
          <w:delText xml:space="preserve">tagging </w:delText>
        </w:r>
      </w:del>
      <w:r w:rsidR="00665B20">
        <w:rPr>
          <w:color w:val="000000" w:themeColor="text1"/>
        </w:rPr>
        <w:t>program.</w:t>
      </w:r>
      <w:r w:rsidR="00042802" w:rsidRPr="00042802">
        <w:rPr>
          <w:color w:val="000000" w:themeColor="text1"/>
        </w:rPr>
        <w:t xml:space="preserve"> </w:t>
      </w:r>
      <w:r w:rsidR="00042802" w:rsidRPr="00616930">
        <w:rPr>
          <w:color w:val="000000" w:themeColor="text1"/>
        </w:rPr>
        <w:t>On-deck handling time</w:t>
      </w:r>
      <w:ins w:id="76" w:author="Kevin Weng" w:date="2019-01-08T16:06:00Z">
        <w:r w:rsidR="00AB287A">
          <w:rPr>
            <w:color w:val="000000" w:themeColor="text1"/>
          </w:rPr>
          <w:t xml:space="preserve">s were typically </w:t>
        </w:r>
      </w:ins>
      <w:del w:id="77" w:author="Kevin Weng" w:date="2019-01-08T16:06:00Z">
        <w:r w:rsidR="00042802" w:rsidRPr="00616930" w:rsidDel="00AB287A">
          <w:rPr>
            <w:color w:val="000000" w:themeColor="text1"/>
          </w:rPr>
          <w:delText xml:space="preserve"> never exceeded 10</w:delText>
        </w:r>
        <w:r w:rsidR="00B17942" w:rsidDel="00AB287A">
          <w:rPr>
            <w:color w:val="000000" w:themeColor="text1"/>
          </w:rPr>
          <w:delText>-</w:delText>
        </w:r>
        <w:r w:rsidR="00042802" w:rsidRPr="00616930" w:rsidDel="00AB287A">
          <w:rPr>
            <w:color w:val="000000" w:themeColor="text1"/>
          </w:rPr>
          <w:delText>minutes</w:delText>
        </w:r>
        <w:r w:rsidR="00B17942" w:rsidDel="00AB287A">
          <w:rPr>
            <w:color w:val="000000" w:themeColor="text1"/>
          </w:rPr>
          <w:delText>.</w:delText>
        </w:r>
        <w:r w:rsidR="00042802" w:rsidRPr="00616930" w:rsidDel="00AB287A">
          <w:rPr>
            <w:color w:val="000000" w:themeColor="text1"/>
          </w:rPr>
          <w:delText xml:space="preserve"> </w:delText>
        </w:r>
        <w:r w:rsidR="00B17942" w:rsidDel="00AB287A">
          <w:rPr>
            <w:color w:val="000000" w:themeColor="text1"/>
          </w:rPr>
          <w:delText>T</w:delText>
        </w:r>
        <w:r w:rsidR="00042802" w:rsidRPr="00616930" w:rsidDel="00AB287A">
          <w:rPr>
            <w:color w:val="000000" w:themeColor="text1"/>
          </w:rPr>
          <w:delText xml:space="preserve">he majority of surgeries </w:delText>
        </w:r>
        <w:r w:rsidR="00B17942" w:rsidDel="00AB287A">
          <w:rPr>
            <w:color w:val="000000" w:themeColor="text1"/>
          </w:rPr>
          <w:delText>lasted</w:delText>
        </w:r>
        <w:r w:rsidR="00B17942" w:rsidRPr="00616930" w:rsidDel="00AB287A">
          <w:rPr>
            <w:color w:val="000000" w:themeColor="text1"/>
          </w:rPr>
          <w:delText xml:space="preserve"> </w:delText>
        </w:r>
      </w:del>
      <w:r w:rsidR="00042802">
        <w:rPr>
          <w:color w:val="000000" w:themeColor="text1"/>
        </w:rPr>
        <w:t xml:space="preserve">less than </w:t>
      </w:r>
      <w:r w:rsidR="00042802" w:rsidRPr="00616930">
        <w:rPr>
          <w:color w:val="000000" w:themeColor="text1"/>
        </w:rPr>
        <w:t>5</w:t>
      </w:r>
      <w:r w:rsidR="00B17942">
        <w:rPr>
          <w:color w:val="000000" w:themeColor="text1"/>
        </w:rPr>
        <w:t>-</w:t>
      </w:r>
      <w:r w:rsidR="00042802" w:rsidRPr="00616930">
        <w:rPr>
          <w:color w:val="000000" w:themeColor="text1"/>
        </w:rPr>
        <w:t>minutes.</w:t>
      </w:r>
    </w:p>
    <w:p w14:paraId="4FE9F561" w14:textId="676C1FE2" w:rsidR="008A7603" w:rsidRDefault="00EF7941" w:rsidP="000C6846">
      <w:pPr>
        <w:spacing w:line="480" w:lineRule="auto"/>
        <w:outlineLvl w:val="1"/>
        <w:rPr>
          <w:color w:val="000000" w:themeColor="text1"/>
        </w:rPr>
      </w:pPr>
      <w:r>
        <w:rPr>
          <w:color w:val="000000" w:themeColor="text1"/>
        </w:rPr>
        <w:lastRenderedPageBreak/>
        <w:tab/>
      </w:r>
      <w:r w:rsidR="00FD1DC1">
        <w:rPr>
          <w:color w:val="000000" w:themeColor="text1"/>
        </w:rPr>
        <w:t xml:space="preserve">Two types of acoustic tag were used in the study, one with a depth sensor and one without. </w:t>
      </w:r>
      <w:r>
        <w:rPr>
          <w:color w:val="000000" w:themeColor="text1"/>
        </w:rPr>
        <w:t>Each</w:t>
      </w:r>
      <w:r w:rsidR="00973ABF">
        <w:rPr>
          <w:color w:val="000000" w:themeColor="text1"/>
        </w:rPr>
        <w:t xml:space="preserve"> acoustic</w:t>
      </w:r>
      <w:r>
        <w:rPr>
          <w:color w:val="000000" w:themeColor="text1"/>
        </w:rPr>
        <w:t xml:space="preserve"> tag transmitted a uniquely coded ultrasonic identifier once every 90</w:t>
      </w:r>
      <w:r w:rsidR="00B17942">
        <w:rPr>
          <w:color w:val="000000" w:themeColor="text1"/>
        </w:rPr>
        <w:t xml:space="preserve"> to </w:t>
      </w:r>
      <w:r>
        <w:rPr>
          <w:color w:val="000000" w:themeColor="text1"/>
        </w:rPr>
        <w:t>200</w:t>
      </w:r>
      <w:r w:rsidR="00B17942">
        <w:rPr>
          <w:color w:val="000000" w:themeColor="text1"/>
        </w:rPr>
        <w:t>-</w:t>
      </w:r>
      <w:r>
        <w:rPr>
          <w:color w:val="000000" w:themeColor="text1"/>
        </w:rPr>
        <w:t>seconds (nominal transmission interval 145</w:t>
      </w:r>
      <w:r w:rsidR="00B17942">
        <w:rPr>
          <w:color w:val="000000" w:themeColor="text1"/>
        </w:rPr>
        <w:t>-</w:t>
      </w:r>
      <w:r>
        <w:rPr>
          <w:color w:val="000000" w:themeColor="text1"/>
        </w:rPr>
        <w:t>seconds). V13 transmitters had an expected battery life of 2.25</w:t>
      </w:r>
      <w:r w:rsidR="00B17942">
        <w:rPr>
          <w:color w:val="000000" w:themeColor="text1"/>
        </w:rPr>
        <w:t>-</w:t>
      </w:r>
      <w:r>
        <w:rPr>
          <w:color w:val="000000" w:themeColor="text1"/>
        </w:rPr>
        <w:t>yea</w:t>
      </w:r>
      <w:r w:rsidR="00C40AB0">
        <w:rPr>
          <w:color w:val="000000" w:themeColor="text1"/>
        </w:rPr>
        <w:t>r</w:t>
      </w:r>
      <w:r>
        <w:rPr>
          <w:color w:val="000000" w:themeColor="text1"/>
        </w:rPr>
        <w:t xml:space="preserve">s </w:t>
      </w:r>
      <w:del w:id="78" w:author="Kevin Weng" w:date="2018-12-28T12:16:00Z">
        <w:r w:rsidDel="0031183D">
          <w:rPr>
            <w:color w:val="000000" w:themeColor="text1"/>
          </w:rPr>
          <w:delText>but did not have an integrated pressure sensor</w:delText>
        </w:r>
      </w:del>
      <w:ins w:id="79" w:author="Kevin Weng" w:date="2018-12-28T12:16:00Z">
        <w:r w:rsidR="0031183D">
          <w:rPr>
            <w:color w:val="000000" w:themeColor="text1"/>
          </w:rPr>
          <w:t>and provided presence data</w:t>
        </w:r>
      </w:ins>
      <w:ins w:id="80" w:author="Kevin Weng" w:date="2018-12-28T12:15:00Z">
        <w:r w:rsidR="0031183D">
          <w:rPr>
            <w:color w:val="000000" w:themeColor="text1"/>
          </w:rPr>
          <w:t>,</w:t>
        </w:r>
      </w:ins>
      <w:r>
        <w:rPr>
          <w:color w:val="000000" w:themeColor="text1"/>
        </w:rPr>
        <w:t xml:space="preserve"> while V13P tags</w:t>
      </w:r>
      <w:del w:id="81" w:author="Kevin Weng" w:date="2018-12-28T12:16:00Z">
        <w:r w:rsidDel="0031183D">
          <w:rPr>
            <w:color w:val="000000" w:themeColor="text1"/>
          </w:rPr>
          <w:delText>,</w:delText>
        </w:r>
      </w:del>
      <w:r>
        <w:rPr>
          <w:color w:val="000000" w:themeColor="text1"/>
        </w:rPr>
        <w:t xml:space="preserve"> </w:t>
      </w:r>
      <w:del w:id="82" w:author="Kevin Weng" w:date="2018-12-28T12:16:00Z">
        <w:r w:rsidDel="0031183D">
          <w:rPr>
            <w:color w:val="000000" w:themeColor="text1"/>
          </w:rPr>
          <w:delText xml:space="preserve">which </w:delText>
        </w:r>
      </w:del>
      <w:r>
        <w:rPr>
          <w:color w:val="000000" w:themeColor="text1"/>
        </w:rPr>
        <w:t xml:space="preserve">had </w:t>
      </w:r>
      <w:ins w:id="83" w:author="Kevin Weng" w:date="2018-12-28T12:16:00Z">
        <w:r w:rsidR="0031183D">
          <w:rPr>
            <w:color w:val="000000" w:themeColor="text1"/>
          </w:rPr>
          <w:t xml:space="preserve">an expected battery life of 1.63 years </w:t>
        </w:r>
      </w:ins>
      <w:del w:id="84" w:author="Kevin Weng" w:date="2018-12-28T12:16:00Z">
        <w:r w:rsidDel="0031183D">
          <w:rPr>
            <w:color w:val="000000" w:themeColor="text1"/>
          </w:rPr>
          <w:delText>pressure sensors that could be used to infer tag</w:delText>
        </w:r>
      </w:del>
      <w:ins w:id="85" w:author="Kevin Weng" w:date="2018-12-28T12:16:00Z">
        <w:r w:rsidR="0031183D">
          <w:rPr>
            <w:color w:val="000000" w:themeColor="text1"/>
          </w:rPr>
          <w:t>and provided both presence and</w:t>
        </w:r>
      </w:ins>
      <w:r>
        <w:rPr>
          <w:color w:val="000000" w:themeColor="text1"/>
        </w:rPr>
        <w:t xml:space="preserve"> depth</w:t>
      </w:r>
      <w:ins w:id="86" w:author="Kevin Weng" w:date="2018-12-28T12:16:00Z">
        <w:r w:rsidR="0031183D">
          <w:rPr>
            <w:color w:val="000000" w:themeColor="text1"/>
          </w:rPr>
          <w:t xml:space="preserve"> data</w:t>
        </w:r>
      </w:ins>
      <w:del w:id="87" w:author="Kevin Weng" w:date="2018-12-28T12:16:00Z">
        <w:r w:rsidDel="0031183D">
          <w:rPr>
            <w:color w:val="000000" w:themeColor="text1"/>
          </w:rPr>
          <w:delText>, had an expected battery life of 1.63 years</w:delText>
        </w:r>
      </w:del>
      <w:r>
        <w:rPr>
          <w:color w:val="000000" w:themeColor="text1"/>
        </w:rPr>
        <w:t>.</w:t>
      </w:r>
      <w:r w:rsidR="000C6846">
        <w:rPr>
          <w:color w:val="000000" w:themeColor="text1"/>
        </w:rPr>
        <w:t xml:space="preserve"> </w:t>
      </w:r>
    </w:p>
    <w:p w14:paraId="1389E0BF" w14:textId="21216D20" w:rsidR="00586D56" w:rsidRDefault="00BB1DCB" w:rsidP="003D76B4">
      <w:pPr>
        <w:spacing w:line="480" w:lineRule="auto"/>
        <w:ind w:firstLine="720"/>
        <w:outlineLvl w:val="1"/>
        <w:rPr>
          <w:color w:val="000000" w:themeColor="text1"/>
        </w:rPr>
      </w:pPr>
      <w:r>
        <w:rPr>
          <w:color w:val="000000" w:themeColor="text1"/>
        </w:rPr>
        <w:t xml:space="preserve">To select the size range of fish suitable for tagging, </w:t>
      </w:r>
      <w:r w:rsidR="0039558C" w:rsidRPr="00616930">
        <w:rPr>
          <w:color w:val="000000" w:themeColor="text1"/>
        </w:rPr>
        <w:t>V13 (non-depth recording) and</w:t>
      </w:r>
      <w:del w:id="88" w:author="Kevin Weng" w:date="2019-01-08T16:07:00Z">
        <w:r w:rsidR="0039558C" w:rsidRPr="00616930" w:rsidDel="00AB287A">
          <w:rPr>
            <w:color w:val="000000" w:themeColor="text1"/>
          </w:rPr>
          <w:delText xml:space="preserve"> a</w:delText>
        </w:r>
      </w:del>
      <w:r w:rsidR="0039558C" w:rsidRPr="00616930">
        <w:rPr>
          <w:color w:val="000000" w:themeColor="text1"/>
        </w:rPr>
        <w:t xml:space="preserve"> V13P (depth recording) </w:t>
      </w:r>
      <w:ins w:id="89" w:author="Kevin Weng" w:date="2018-12-28T12:17:00Z">
        <w:r w:rsidR="0031183D">
          <w:rPr>
            <w:color w:val="000000" w:themeColor="text1"/>
          </w:rPr>
          <w:t xml:space="preserve">tags </w:t>
        </w:r>
      </w:ins>
      <w:r w:rsidR="00DE3514">
        <w:rPr>
          <w:color w:val="000000" w:themeColor="text1"/>
        </w:rPr>
        <w:t>were weigh</w:t>
      </w:r>
      <w:r w:rsidR="00DE3514" w:rsidRPr="00616930">
        <w:rPr>
          <w:color w:val="000000" w:themeColor="text1"/>
        </w:rPr>
        <w:t>ed</w:t>
      </w:r>
      <w:r>
        <w:rPr>
          <w:color w:val="000000" w:themeColor="text1"/>
        </w:rPr>
        <w:t xml:space="preserve">. </w:t>
      </w:r>
      <w:r w:rsidR="00B86081">
        <w:rPr>
          <w:color w:val="000000" w:themeColor="text1"/>
        </w:rPr>
        <w:t xml:space="preserve">The </w:t>
      </w:r>
      <w:r w:rsidR="00B86081" w:rsidRPr="00616930">
        <w:rPr>
          <w:color w:val="000000" w:themeColor="text1"/>
        </w:rPr>
        <w:t xml:space="preserve">minimum size of </w:t>
      </w:r>
      <w:r w:rsidR="00B86081">
        <w:rPr>
          <w:color w:val="000000" w:themeColor="text1"/>
        </w:rPr>
        <w:t xml:space="preserve">opakapaka </w:t>
      </w:r>
      <w:r w:rsidR="00B86081" w:rsidRPr="00616930">
        <w:rPr>
          <w:color w:val="000000" w:themeColor="text1"/>
        </w:rPr>
        <w:t>eligible for tagging</w:t>
      </w:r>
      <w:r w:rsidR="000C6846">
        <w:rPr>
          <w:color w:val="000000" w:themeColor="text1"/>
        </w:rPr>
        <w:t xml:space="preserve"> with each type of tag</w:t>
      </w:r>
      <w:r w:rsidR="00883C0E">
        <w:rPr>
          <w:color w:val="000000" w:themeColor="text1"/>
        </w:rPr>
        <w:t xml:space="preserve"> was</w:t>
      </w:r>
      <w:ins w:id="90" w:author="Kevin Weng" w:date="2018-12-28T12:17:00Z">
        <w:r w:rsidR="0031183D">
          <w:rPr>
            <w:color w:val="000000" w:themeColor="text1"/>
          </w:rPr>
          <w:t xml:space="preserve"> determined</w:t>
        </w:r>
      </w:ins>
      <w:r w:rsidR="00883C0E">
        <w:rPr>
          <w:color w:val="000000" w:themeColor="text1"/>
        </w:rPr>
        <w:t xml:space="preserve"> </w:t>
      </w:r>
      <w:ins w:id="91" w:author="Kevin Weng" w:date="2018-12-28T12:18:00Z">
        <w:r w:rsidR="0031183D">
          <w:rPr>
            <w:color w:val="000000" w:themeColor="text1"/>
          </w:rPr>
          <w:t xml:space="preserve">using a conservative 2% of bodyweight threshold and a species specific allometric relationship between fork length and weight </w:t>
        </w:r>
        <w:r w:rsidR="0031183D">
          <w:rPr>
            <w:color w:val="000000" w:themeColor="text1"/>
          </w:rPr>
          <w:fldChar w:fldCharType="begin" w:fldLock="1"/>
        </w:r>
        <w:r w:rsidR="0031183D">
          <w:rPr>
            <w:color w:val="000000" w:themeColor="text1"/>
          </w:rPr>
          <w:instrText>ADDIN CSL_CITATION {"citationItems":[{"id":"ITEM-1","itemData":{"author":[{"dropping-particle":"","family":"Uchiyama","given":"J H.","non-dropping-particle":"","parse-names":false,"suffix":""},{"dropping-particle":"","family":"Kazama","given":"T K.","non-dropping-particle":"","parse-names":false,"suffix":""}],"container-title":"Fisheries Science","id":"ITEM-1","issue":"August","issued":{"date-parts":[["2003"]]},"page":"1-34","title":"Updated Weight-on-Length Relationships for Pelagic Fishes Caught in the Central North Pacific Ocean and Bottomfishes from the Northwestern Hawaiian Islands","type":"article-journal"},"uris":["http://www.mendeley.com/documents/?uuid=895e738e-71df-3b5f-b79d-d097f4ab91bd"]}],"mendeley":{"formattedCitation":"(Uchiyama and Kazama, 2003)","plainTextFormattedCitation":"(Uchiyama and Kazama, 2003)","previouslyFormattedCitation":"(Uchiyama and Kazama, 2003)"},"properties":{"noteIndex":0},"schema":"https://github.com/citation-style-language/schema/raw/master/csl-citation.json"}</w:instrText>
        </w:r>
        <w:r w:rsidR="0031183D">
          <w:rPr>
            <w:color w:val="000000" w:themeColor="text1"/>
          </w:rPr>
          <w:fldChar w:fldCharType="separate"/>
        </w:r>
        <w:r w:rsidR="0031183D" w:rsidRPr="006D28BE">
          <w:rPr>
            <w:noProof/>
            <w:color w:val="000000" w:themeColor="text1"/>
          </w:rPr>
          <w:t>(Uchiyama and Kazama, 2003)</w:t>
        </w:r>
        <w:r w:rsidR="0031183D">
          <w:rPr>
            <w:color w:val="000000" w:themeColor="text1"/>
          </w:rPr>
          <w:fldChar w:fldCharType="end"/>
        </w:r>
        <w:r w:rsidR="0031183D">
          <w:rPr>
            <w:color w:val="000000" w:themeColor="text1"/>
          </w:rPr>
          <w:t>.</w:t>
        </w:r>
        <w:r w:rsidR="0031183D" w:rsidRPr="00616930">
          <w:rPr>
            <w:color w:val="000000" w:themeColor="text1"/>
          </w:rPr>
          <w:t xml:space="preserve"> </w:t>
        </w:r>
        <w:r w:rsidR="0031183D">
          <w:rPr>
            <w:color w:val="000000" w:themeColor="text1"/>
          </w:rPr>
          <w:t xml:space="preserve">For our tags, the minimum fork length opakapaka that could be tagged was </w:t>
        </w:r>
      </w:ins>
      <w:r>
        <w:rPr>
          <w:color w:val="000000" w:themeColor="text1"/>
        </w:rPr>
        <w:t>14</w:t>
      </w:r>
      <w:ins w:id="92" w:author="Kevin Weng" w:date="2018-12-28T12:17:00Z">
        <w:r w:rsidR="0031183D">
          <w:rPr>
            <w:color w:val="000000" w:themeColor="text1"/>
          </w:rPr>
          <w:t>-cm</w:t>
        </w:r>
      </w:ins>
      <w:r>
        <w:rPr>
          <w:color w:val="000000" w:themeColor="text1"/>
        </w:rPr>
        <w:t xml:space="preserve"> for V13 tags and 15-cm for V13P tags</w:t>
      </w:r>
      <w:ins w:id="93" w:author="Kevin Weng" w:date="2018-12-28T12:18:00Z">
        <w:r w:rsidR="0031183D">
          <w:rPr>
            <w:color w:val="000000" w:themeColor="text1"/>
          </w:rPr>
          <w:t>.</w:t>
        </w:r>
      </w:ins>
      <w:r>
        <w:rPr>
          <w:color w:val="000000" w:themeColor="text1"/>
        </w:rPr>
        <w:t xml:space="preserve"> </w:t>
      </w:r>
      <w:del w:id="94" w:author="Kevin Weng" w:date="2018-12-28T12:18:00Z">
        <w:r w:rsidDel="0031183D">
          <w:rPr>
            <w:color w:val="000000" w:themeColor="text1"/>
          </w:rPr>
          <w:delText xml:space="preserve">as </w:delText>
        </w:r>
        <w:r w:rsidR="00883C0E" w:rsidDel="0031183D">
          <w:rPr>
            <w:color w:val="000000" w:themeColor="text1"/>
          </w:rPr>
          <w:delText xml:space="preserve">determined </w:delText>
        </w:r>
        <w:r w:rsidR="00DE3514" w:rsidDel="0031183D">
          <w:rPr>
            <w:color w:val="000000" w:themeColor="text1"/>
          </w:rPr>
          <w:delText xml:space="preserve">using a </w:delText>
        </w:r>
        <w:r w:rsidR="00383A64" w:rsidDel="0031183D">
          <w:rPr>
            <w:color w:val="000000" w:themeColor="text1"/>
          </w:rPr>
          <w:delText xml:space="preserve">conservative 2% threshold </w:delText>
        </w:r>
        <w:r w:rsidR="00883C0E" w:rsidDel="0031183D">
          <w:rPr>
            <w:color w:val="000000" w:themeColor="text1"/>
          </w:rPr>
          <w:delText xml:space="preserve">using a species specific allometric relationship between fork length and </w:delText>
        </w:r>
        <w:r w:rsidR="002535E9" w:rsidDel="0031183D">
          <w:rPr>
            <w:color w:val="000000" w:themeColor="text1"/>
          </w:rPr>
          <w:delText xml:space="preserve">weight </w:delText>
        </w:r>
        <w:r w:rsidR="002535E9" w:rsidDel="0031183D">
          <w:rPr>
            <w:color w:val="000000" w:themeColor="text1"/>
          </w:rPr>
          <w:fldChar w:fldCharType="begin" w:fldLock="1"/>
        </w:r>
        <w:r w:rsidR="00EF24F2" w:rsidDel="0031183D">
          <w:rPr>
            <w:color w:val="000000" w:themeColor="text1"/>
          </w:rPr>
          <w:delInstrText>ADDIN CSL_CITATION {"citationItems":[{"id":"ITEM-1","itemData":{"author":[{"dropping-particle":"","family":"Uchiyama","given":"J H.","non-dropping-particle":"","parse-names":false,"suffix":""},{"dropping-particle":"","family":"Kazama","given":"T K.","non-dropping-particle":"","parse-names":false,"suffix":""}],"container-title":"Fisheries Science","id":"ITEM-1","issue":"August","issued":{"date-parts":[["2003"]]},"page":"1-34","title":"Updated Weight-on-Length Relationships for Pelagic Fishes Caught in the Central North Pacific Ocean and Bottomfishes from the Northwestern Hawaiian Islands","type":"article-journal"},"uris":["http://www.mendeley.com/documents/?uuid=895e738e-71df-3b5f-b79d-d097f4ab91bd"]}],"mendeley":{"formattedCitation":"(Uchiyama and Kazama, 2003)","plainTextFormattedCitation":"(Uchiyama and Kazama, 2003)","previouslyFormattedCitation":"(Uchiyama and Kazama, 2003)"},"properties":{"noteIndex":0},"schema":"https://github.com/citation-style-language/schema/raw/master/csl-citation.json"}</w:delInstrText>
        </w:r>
        <w:r w:rsidR="002535E9" w:rsidDel="0031183D">
          <w:rPr>
            <w:color w:val="000000" w:themeColor="text1"/>
          </w:rPr>
          <w:fldChar w:fldCharType="separate"/>
        </w:r>
        <w:r w:rsidR="002535E9" w:rsidRPr="006D28BE" w:rsidDel="0031183D">
          <w:rPr>
            <w:noProof/>
            <w:color w:val="000000" w:themeColor="text1"/>
          </w:rPr>
          <w:delText>(Uchiyama and Kazama, 2003)</w:delText>
        </w:r>
        <w:r w:rsidR="002535E9" w:rsidDel="0031183D">
          <w:rPr>
            <w:color w:val="000000" w:themeColor="text1"/>
          </w:rPr>
          <w:fldChar w:fldCharType="end"/>
        </w:r>
        <w:r w:rsidR="002535E9" w:rsidDel="0031183D">
          <w:rPr>
            <w:color w:val="000000" w:themeColor="text1"/>
          </w:rPr>
          <w:delText>.</w:delText>
        </w:r>
        <w:r w:rsidR="00B86081" w:rsidRPr="00616930" w:rsidDel="0031183D">
          <w:rPr>
            <w:color w:val="000000" w:themeColor="text1"/>
          </w:rPr>
          <w:delText xml:space="preserve"> </w:delText>
        </w:r>
      </w:del>
      <w:r w:rsidR="006470CE" w:rsidRPr="00616930">
        <w:rPr>
          <w:color w:val="000000" w:themeColor="text1"/>
        </w:rPr>
        <w:tab/>
      </w:r>
    </w:p>
    <w:p w14:paraId="67083C72" w14:textId="1D63C60C" w:rsidR="006470CE" w:rsidRDefault="000D0516" w:rsidP="008D411A">
      <w:pPr>
        <w:spacing w:line="480" w:lineRule="auto"/>
        <w:ind w:firstLine="720"/>
        <w:outlineLvl w:val="1"/>
        <w:rPr>
          <w:color w:val="000000" w:themeColor="text1"/>
        </w:rPr>
      </w:pPr>
      <w:r>
        <w:rPr>
          <w:color w:val="000000" w:themeColor="text1"/>
        </w:rPr>
        <w:t>Four</w:t>
      </w:r>
      <w:r w:rsidRPr="00616930">
        <w:rPr>
          <w:color w:val="000000" w:themeColor="text1"/>
        </w:rPr>
        <w:t xml:space="preserve"> </w:t>
      </w:r>
      <w:r w:rsidR="00586D56" w:rsidRPr="00616930">
        <w:rPr>
          <w:color w:val="000000" w:themeColor="text1"/>
        </w:rPr>
        <w:t>strategies fo</w:t>
      </w:r>
      <w:r w:rsidR="00586D56">
        <w:rPr>
          <w:color w:val="000000" w:themeColor="text1"/>
        </w:rPr>
        <w:t xml:space="preserve">r release were </w:t>
      </w:r>
      <w:r>
        <w:rPr>
          <w:color w:val="000000" w:themeColor="text1"/>
        </w:rPr>
        <w:t xml:space="preserve">used in an attempt </w:t>
      </w:r>
      <w:r w:rsidR="00586D56" w:rsidRPr="00616930">
        <w:rPr>
          <w:color w:val="000000" w:themeColor="text1"/>
        </w:rPr>
        <w:t xml:space="preserve">to balance rapid recompression and predator avoidance. </w:t>
      </w:r>
      <w:r w:rsidR="003C7DD5">
        <w:rPr>
          <w:color w:val="000000" w:themeColor="text1"/>
        </w:rPr>
        <w:t>(1) R</w:t>
      </w:r>
      <w:r w:rsidR="00586D56" w:rsidRPr="00616930">
        <w:rPr>
          <w:color w:val="000000" w:themeColor="text1"/>
        </w:rPr>
        <w:t xml:space="preserve">elease at the seafloor using a drop shot device (Blacktip Brand, </w:t>
      </w:r>
      <w:r w:rsidR="00586D56">
        <w:rPr>
          <w:color w:val="000000" w:themeColor="text1"/>
        </w:rPr>
        <w:t>58</w:t>
      </w:r>
      <w:r w:rsidR="00586D56" w:rsidRPr="00616930">
        <w:rPr>
          <w:color w:val="000000" w:themeColor="text1"/>
        </w:rPr>
        <w:t xml:space="preserve"> individuals), </w:t>
      </w:r>
      <w:r w:rsidR="003C7DD5">
        <w:rPr>
          <w:color w:val="000000" w:themeColor="text1"/>
        </w:rPr>
        <w:t xml:space="preserve">(2) </w:t>
      </w:r>
      <w:r w:rsidR="00586D56" w:rsidRPr="00616930">
        <w:rPr>
          <w:color w:val="000000" w:themeColor="text1"/>
        </w:rPr>
        <w:t>midwater release (30</w:t>
      </w:r>
      <w:ins w:id="95" w:author="Kevin Weng" w:date="2018-12-28T12:19:00Z">
        <w:r w:rsidR="008D411A">
          <w:rPr>
            <w:color w:val="000000" w:themeColor="text1"/>
          </w:rPr>
          <w:t>—</w:t>
        </w:r>
      </w:ins>
      <w:del w:id="96" w:author="Kevin Weng" w:date="2018-12-28T12:19:00Z">
        <w:r w:rsidR="00586D56" w:rsidRPr="00616930" w:rsidDel="008D411A">
          <w:rPr>
            <w:color w:val="000000" w:themeColor="text1"/>
          </w:rPr>
          <w:delText>-</w:delText>
        </w:r>
      </w:del>
      <w:r w:rsidR="00586D56" w:rsidRPr="00616930">
        <w:rPr>
          <w:color w:val="000000" w:themeColor="text1"/>
        </w:rPr>
        <w:t>60</w:t>
      </w:r>
      <w:ins w:id="97" w:author="Kevin Weng" w:date="2018-12-28T12:19:00Z">
        <w:r w:rsidR="008D411A">
          <w:rPr>
            <w:color w:val="000000" w:themeColor="text1"/>
          </w:rPr>
          <w:t>-</w:t>
        </w:r>
      </w:ins>
      <w:del w:id="98" w:author="Kevin Weng" w:date="2018-12-28T12:19:00Z">
        <w:r w:rsidR="00586D56" w:rsidRPr="00616930" w:rsidDel="008D411A">
          <w:rPr>
            <w:color w:val="000000" w:themeColor="text1"/>
          </w:rPr>
          <w:delText xml:space="preserve"> </w:delText>
        </w:r>
      </w:del>
      <w:r w:rsidR="00586D56" w:rsidRPr="00616930">
        <w:rPr>
          <w:color w:val="000000" w:themeColor="text1"/>
        </w:rPr>
        <w:t>m) using a drop sh</w:t>
      </w:r>
      <w:r w:rsidR="00586D56">
        <w:rPr>
          <w:color w:val="000000" w:themeColor="text1"/>
        </w:rPr>
        <w:t>ot device (</w:t>
      </w:r>
      <w:proofErr w:type="spellStart"/>
      <w:r w:rsidR="00586D56">
        <w:rPr>
          <w:color w:val="000000" w:themeColor="text1"/>
        </w:rPr>
        <w:t>Seaqualizer</w:t>
      </w:r>
      <w:proofErr w:type="spellEnd"/>
      <w:r w:rsidR="00586D56">
        <w:rPr>
          <w:color w:val="000000" w:themeColor="text1"/>
        </w:rPr>
        <w:t xml:space="preserve"> Brand, 70</w:t>
      </w:r>
      <w:r w:rsidR="00586D56" w:rsidRPr="00616930">
        <w:rPr>
          <w:color w:val="000000" w:themeColor="text1"/>
        </w:rPr>
        <w:t xml:space="preserve"> individuals), </w:t>
      </w:r>
      <w:r w:rsidR="003C7DD5">
        <w:rPr>
          <w:color w:val="000000" w:themeColor="text1"/>
        </w:rPr>
        <w:t xml:space="preserve">(3) </w:t>
      </w:r>
      <w:r w:rsidR="00586D56">
        <w:rPr>
          <w:color w:val="000000" w:themeColor="text1"/>
        </w:rPr>
        <w:t>surface/near surface release (16</w:t>
      </w:r>
      <w:r w:rsidR="00586D56" w:rsidRPr="00616930">
        <w:rPr>
          <w:color w:val="000000" w:themeColor="text1"/>
        </w:rPr>
        <w:t xml:space="preserve"> individuals)</w:t>
      </w:r>
      <w:r w:rsidR="003C7DD5">
        <w:rPr>
          <w:color w:val="000000" w:themeColor="text1"/>
        </w:rPr>
        <w:t>, and (4) driving the vessel rapidly away from the fishing location before release using the drop shot device</w:t>
      </w:r>
      <w:ins w:id="99" w:author="Kevin Weng" w:date="2018-12-28T12:19:00Z">
        <w:r w:rsidR="008D411A">
          <w:rPr>
            <w:color w:val="000000" w:themeColor="text1"/>
          </w:rPr>
          <w:t xml:space="preserve"> (xx individuals)</w:t>
        </w:r>
      </w:ins>
      <w:r w:rsidR="00586D56" w:rsidRPr="00616930">
        <w:rPr>
          <w:color w:val="000000" w:themeColor="text1"/>
        </w:rPr>
        <w:t xml:space="preserve">. </w:t>
      </w:r>
      <w:r w:rsidR="003C7DD5">
        <w:rPr>
          <w:color w:val="000000" w:themeColor="text1"/>
        </w:rPr>
        <w:t xml:space="preserve">The </w:t>
      </w:r>
      <w:r w:rsidR="00586D56">
        <w:rPr>
          <w:color w:val="000000" w:themeColor="text1"/>
        </w:rPr>
        <w:t xml:space="preserve">method of release was </w:t>
      </w:r>
      <w:r w:rsidR="003C7DD5">
        <w:rPr>
          <w:color w:val="000000" w:themeColor="text1"/>
        </w:rPr>
        <w:t xml:space="preserve">not recorded </w:t>
      </w:r>
      <w:r w:rsidR="00586D56">
        <w:rPr>
          <w:color w:val="000000" w:themeColor="text1"/>
        </w:rPr>
        <w:t>for 2 individuals.</w:t>
      </w:r>
    </w:p>
    <w:p w14:paraId="25E58AC2" w14:textId="22EC3B90" w:rsidR="006470CE" w:rsidRDefault="006470CE" w:rsidP="00B84950">
      <w:pPr>
        <w:spacing w:line="480" w:lineRule="auto"/>
        <w:outlineLvl w:val="1"/>
        <w:rPr>
          <w:color w:val="000000" w:themeColor="text1"/>
        </w:rPr>
      </w:pPr>
      <w:r w:rsidRPr="00616930">
        <w:rPr>
          <w:color w:val="000000" w:themeColor="text1"/>
        </w:rPr>
        <w:tab/>
      </w:r>
      <w:r w:rsidR="00183166">
        <w:rPr>
          <w:color w:val="000000" w:themeColor="text1"/>
        </w:rPr>
        <w:t>To directly assess the impact of barotrauma and surgery on opakapaka, we built a mid-water net-pen (approximately 1.5</w:t>
      </w:r>
      <w:r w:rsidR="003C0D0E">
        <w:rPr>
          <w:color w:val="000000" w:themeColor="text1"/>
        </w:rPr>
        <w:t>-</w:t>
      </w:r>
      <w:r w:rsidR="00183166">
        <w:rPr>
          <w:color w:val="000000" w:themeColor="text1"/>
        </w:rPr>
        <w:t>m high, 2.5</w:t>
      </w:r>
      <w:r w:rsidR="003C0D0E">
        <w:rPr>
          <w:color w:val="000000" w:themeColor="text1"/>
        </w:rPr>
        <w:t>-</w:t>
      </w:r>
      <w:r w:rsidR="00183166">
        <w:rPr>
          <w:color w:val="000000" w:themeColor="text1"/>
        </w:rPr>
        <w:t>m</w:t>
      </w:r>
      <w:r w:rsidR="00183166" w:rsidRPr="00616930">
        <w:rPr>
          <w:color w:val="000000" w:themeColor="text1"/>
        </w:rPr>
        <w:t xml:space="preserve"> diameter) </w:t>
      </w:r>
      <w:r w:rsidR="00183166">
        <w:rPr>
          <w:color w:val="000000" w:themeColor="text1"/>
        </w:rPr>
        <w:t xml:space="preserve">and used it to hold </w:t>
      </w:r>
      <w:del w:id="100" w:author="Kevin Weng" w:date="2018-12-28T12:20:00Z">
        <w:r w:rsidRPr="00616930" w:rsidDel="00744B65">
          <w:rPr>
            <w:color w:val="000000" w:themeColor="text1"/>
          </w:rPr>
          <w:delText xml:space="preserve">four </w:delText>
        </w:r>
      </w:del>
      <w:ins w:id="101" w:author="Kevin Weng" w:date="2018-12-28T12:20:00Z">
        <w:r w:rsidR="00744B65">
          <w:rPr>
            <w:color w:val="000000" w:themeColor="text1"/>
          </w:rPr>
          <w:t>a tagged</w:t>
        </w:r>
        <w:r w:rsidR="00744B65" w:rsidRPr="00616930">
          <w:rPr>
            <w:color w:val="000000" w:themeColor="text1"/>
          </w:rPr>
          <w:t xml:space="preserve"> </w:t>
        </w:r>
      </w:ins>
      <w:r w:rsidRPr="00616930">
        <w:rPr>
          <w:color w:val="000000" w:themeColor="text1"/>
        </w:rPr>
        <w:t xml:space="preserve">opakapaka </w:t>
      </w:r>
      <w:r w:rsidR="00183166">
        <w:rPr>
          <w:color w:val="000000" w:themeColor="text1"/>
        </w:rPr>
        <w:t xml:space="preserve">at </w:t>
      </w:r>
      <w:r w:rsidR="00183166" w:rsidRPr="00616930">
        <w:rPr>
          <w:color w:val="000000" w:themeColor="text1"/>
        </w:rPr>
        <w:t>20</w:t>
      </w:r>
      <w:r w:rsidR="00183166">
        <w:rPr>
          <w:color w:val="000000" w:themeColor="text1"/>
        </w:rPr>
        <w:t xml:space="preserve">-m depth </w:t>
      </w:r>
      <w:del w:id="102" w:author="Kevin Weng" w:date="2018-12-28T12:21:00Z">
        <w:r w:rsidRPr="00616930" w:rsidDel="000B7057">
          <w:rPr>
            <w:color w:val="000000" w:themeColor="text1"/>
          </w:rPr>
          <w:delText xml:space="preserve">for periods of 30-60 minutes </w:delText>
        </w:r>
      </w:del>
      <w:r w:rsidR="00183166">
        <w:rPr>
          <w:color w:val="000000" w:themeColor="text1"/>
        </w:rPr>
        <w:t>following capture and surgery</w:t>
      </w:r>
      <w:ins w:id="103" w:author="Kevin Weng" w:date="2018-12-28T12:20:00Z">
        <w:r w:rsidR="0009573B">
          <w:rPr>
            <w:color w:val="000000" w:themeColor="text1"/>
          </w:rPr>
          <w:t xml:space="preserve"> (n=4 individuals)</w:t>
        </w:r>
      </w:ins>
      <w:r w:rsidR="00183166">
        <w:rPr>
          <w:color w:val="000000" w:themeColor="text1"/>
        </w:rPr>
        <w:t xml:space="preserve">. </w:t>
      </w:r>
      <w:ins w:id="104" w:author="Kevin Weng" w:date="2018-12-28T12:21:00Z">
        <w:r w:rsidR="000B7057">
          <w:rPr>
            <w:color w:val="000000" w:themeColor="text1"/>
          </w:rPr>
          <w:t xml:space="preserve">After </w:t>
        </w:r>
        <w:r w:rsidR="000B7057" w:rsidRPr="00616930">
          <w:rPr>
            <w:color w:val="000000" w:themeColor="text1"/>
          </w:rPr>
          <w:t xml:space="preserve">30-60 minutes </w:t>
        </w:r>
        <w:r w:rsidR="000B7057">
          <w:rPr>
            <w:color w:val="000000" w:themeColor="text1"/>
          </w:rPr>
          <w:t>w</w:t>
        </w:r>
      </w:ins>
      <w:del w:id="105" w:author="Kevin Weng" w:date="2018-12-28T12:21:00Z">
        <w:r w:rsidR="00C36C08" w:rsidDel="000B7057">
          <w:rPr>
            <w:color w:val="000000" w:themeColor="text1"/>
          </w:rPr>
          <w:delText>W</w:delText>
        </w:r>
      </w:del>
      <w:r w:rsidR="00183166">
        <w:rPr>
          <w:color w:val="000000" w:themeColor="text1"/>
        </w:rPr>
        <w:t xml:space="preserve">e </w:t>
      </w:r>
      <w:r w:rsidR="0084029D">
        <w:rPr>
          <w:color w:val="000000" w:themeColor="text1"/>
        </w:rPr>
        <w:t>descended</w:t>
      </w:r>
      <w:r w:rsidR="00183166">
        <w:rPr>
          <w:color w:val="000000" w:themeColor="text1"/>
        </w:rPr>
        <w:t xml:space="preserve"> to the net-pen using SCUBA and observed the fish, noting </w:t>
      </w:r>
      <w:r w:rsidR="008448F4">
        <w:rPr>
          <w:color w:val="000000" w:themeColor="text1"/>
        </w:rPr>
        <w:t>condition and</w:t>
      </w:r>
      <w:r w:rsidR="00183166">
        <w:rPr>
          <w:color w:val="000000" w:themeColor="text1"/>
        </w:rPr>
        <w:t xml:space="preserve"> ability to orient and maintain neutral buoyancy. We then opened the net pen, allowing the fish to swim free</w:t>
      </w:r>
      <w:r w:rsidR="008448F4">
        <w:rPr>
          <w:color w:val="000000" w:themeColor="text1"/>
        </w:rPr>
        <w:t xml:space="preserve"> and observed </w:t>
      </w:r>
      <w:del w:id="106" w:author="Kevin Weng" w:date="2018-12-28T12:21:00Z">
        <w:r w:rsidR="00C36C08" w:rsidDel="000B7057">
          <w:rPr>
            <w:color w:val="000000" w:themeColor="text1"/>
          </w:rPr>
          <w:delText>their</w:delText>
        </w:r>
        <w:r w:rsidR="008448F4" w:rsidDel="000B7057">
          <w:rPr>
            <w:color w:val="000000" w:themeColor="text1"/>
          </w:rPr>
          <w:delText xml:space="preserve"> </w:delText>
        </w:r>
      </w:del>
      <w:ins w:id="107" w:author="Kevin Weng" w:date="2018-12-28T12:21:00Z">
        <w:r w:rsidR="000B7057">
          <w:rPr>
            <w:color w:val="000000" w:themeColor="text1"/>
          </w:rPr>
          <w:t xml:space="preserve">its </w:t>
        </w:r>
      </w:ins>
      <w:r w:rsidR="008448F4">
        <w:rPr>
          <w:color w:val="000000" w:themeColor="text1"/>
        </w:rPr>
        <w:t>swimming ability</w:t>
      </w:r>
      <w:r w:rsidR="00183166">
        <w:rPr>
          <w:color w:val="000000" w:themeColor="text1"/>
        </w:rPr>
        <w:t xml:space="preserve">. </w:t>
      </w:r>
    </w:p>
    <w:p w14:paraId="41D5FEE0" w14:textId="622562C7" w:rsidR="006B427A" w:rsidRDefault="006B427A" w:rsidP="00B84950">
      <w:pPr>
        <w:spacing w:line="480" w:lineRule="auto"/>
        <w:outlineLvl w:val="1"/>
        <w:rPr>
          <w:color w:val="000000" w:themeColor="text1"/>
        </w:rPr>
      </w:pPr>
    </w:p>
    <w:p w14:paraId="4F4B65E7" w14:textId="733AE0D3" w:rsidR="006B427A" w:rsidRPr="006B427A" w:rsidRDefault="00B52068" w:rsidP="00B84950">
      <w:pPr>
        <w:spacing w:line="480" w:lineRule="auto"/>
        <w:outlineLvl w:val="1"/>
        <w:rPr>
          <w:i/>
          <w:color w:val="000000" w:themeColor="text1"/>
        </w:rPr>
      </w:pPr>
      <w:r>
        <w:rPr>
          <w:i/>
          <w:color w:val="000000" w:themeColor="text1"/>
        </w:rPr>
        <w:t>Categorizing Fish S</w:t>
      </w:r>
      <w:r w:rsidR="006B427A">
        <w:rPr>
          <w:i/>
          <w:color w:val="000000" w:themeColor="text1"/>
        </w:rPr>
        <w:t>tatus</w:t>
      </w:r>
    </w:p>
    <w:p w14:paraId="5EB86585" w14:textId="568D87CE" w:rsidR="00383A64" w:rsidRDefault="006470CE" w:rsidP="00B84950">
      <w:pPr>
        <w:spacing w:line="480" w:lineRule="auto"/>
        <w:outlineLvl w:val="1"/>
        <w:rPr>
          <w:color w:val="000000" w:themeColor="text1"/>
        </w:rPr>
      </w:pPr>
      <w:r w:rsidRPr="00616930">
        <w:rPr>
          <w:color w:val="000000" w:themeColor="text1"/>
        </w:rPr>
        <w:tab/>
      </w:r>
      <w:r w:rsidR="000E6008" w:rsidRPr="00616930">
        <w:rPr>
          <w:color w:val="000000" w:themeColor="text1"/>
        </w:rPr>
        <w:t xml:space="preserve">An algorithmic process was developed to determine the status of fish detected on the receiver </w:t>
      </w:r>
      <w:r w:rsidR="000E6008">
        <w:rPr>
          <w:color w:val="000000" w:themeColor="text1"/>
        </w:rPr>
        <w:t xml:space="preserve">based on features of their tracks (Figure 3). </w:t>
      </w:r>
      <w:r w:rsidRPr="00616930">
        <w:rPr>
          <w:color w:val="000000" w:themeColor="text1"/>
        </w:rPr>
        <w:t xml:space="preserve">High post-release mortality and moderate to high rates of </w:t>
      </w:r>
      <w:r w:rsidR="006B427A">
        <w:rPr>
          <w:color w:val="000000" w:themeColor="text1"/>
        </w:rPr>
        <w:t>single station residency</w:t>
      </w:r>
      <w:r w:rsidRPr="00616930">
        <w:rPr>
          <w:color w:val="000000" w:themeColor="text1"/>
        </w:rPr>
        <w:t xml:space="preserve"> observed in tagged </w:t>
      </w:r>
      <w:r w:rsidR="00744800">
        <w:rPr>
          <w:color w:val="000000" w:themeColor="text1"/>
        </w:rPr>
        <w:t>fish</w:t>
      </w:r>
      <w:r w:rsidRPr="00616930">
        <w:rPr>
          <w:color w:val="000000" w:themeColor="text1"/>
        </w:rPr>
        <w:t xml:space="preserve"> make determining </w:t>
      </w:r>
      <w:del w:id="108" w:author="Kevin Weng" w:date="2018-12-28T12:22:00Z">
        <w:r w:rsidRPr="00616930" w:rsidDel="00604975">
          <w:rPr>
            <w:color w:val="000000" w:themeColor="text1"/>
          </w:rPr>
          <w:delText xml:space="preserve">tag </w:delText>
        </w:r>
      </w:del>
      <w:ins w:id="109" w:author="Kevin Weng" w:date="2018-12-28T12:22:00Z">
        <w:r w:rsidR="00604975">
          <w:rPr>
            <w:color w:val="000000" w:themeColor="text1"/>
          </w:rPr>
          <w:t>fish</w:t>
        </w:r>
        <w:r w:rsidR="00604975" w:rsidRPr="00616930">
          <w:rPr>
            <w:color w:val="000000" w:themeColor="text1"/>
          </w:rPr>
          <w:t xml:space="preserve"> </w:t>
        </w:r>
      </w:ins>
      <w:r w:rsidRPr="00616930">
        <w:rPr>
          <w:color w:val="000000" w:themeColor="text1"/>
        </w:rPr>
        <w:t xml:space="preserve">status </w:t>
      </w:r>
      <w:r w:rsidR="00744800">
        <w:rPr>
          <w:color w:val="000000" w:themeColor="text1"/>
        </w:rPr>
        <w:t>non-trivial. Simply, it</w:t>
      </w:r>
      <w:r w:rsidRPr="00616930">
        <w:rPr>
          <w:color w:val="000000" w:themeColor="text1"/>
        </w:rPr>
        <w:t xml:space="preserve"> is difficult to </w:t>
      </w:r>
      <w:r w:rsidR="00686669">
        <w:rPr>
          <w:color w:val="000000" w:themeColor="text1"/>
        </w:rPr>
        <w:t xml:space="preserve">distinguish </w:t>
      </w:r>
      <w:r w:rsidR="00744800">
        <w:rPr>
          <w:color w:val="000000" w:themeColor="text1"/>
        </w:rPr>
        <w:t>a tagged fish</w:t>
      </w:r>
      <w:r w:rsidR="00686669">
        <w:rPr>
          <w:color w:val="000000" w:themeColor="text1"/>
        </w:rPr>
        <w:t xml:space="preserve"> that</w:t>
      </w:r>
      <w:r w:rsidR="00744800">
        <w:rPr>
          <w:color w:val="000000" w:themeColor="text1"/>
        </w:rPr>
        <w:t xml:space="preserve"> has died</w:t>
      </w:r>
      <w:r w:rsidRPr="00616930">
        <w:rPr>
          <w:color w:val="000000" w:themeColor="text1"/>
        </w:rPr>
        <w:t xml:space="preserve"> </w:t>
      </w:r>
      <w:r w:rsidR="00686669">
        <w:rPr>
          <w:color w:val="000000" w:themeColor="text1"/>
        </w:rPr>
        <w:t xml:space="preserve">and </w:t>
      </w:r>
      <w:r w:rsidR="000B4617">
        <w:rPr>
          <w:color w:val="000000" w:themeColor="text1"/>
        </w:rPr>
        <w:t>who’s</w:t>
      </w:r>
      <w:r w:rsidR="00686669">
        <w:rPr>
          <w:color w:val="000000" w:themeColor="text1"/>
        </w:rPr>
        <w:t xml:space="preserve"> tag is lying on the bottom near a receiver</w:t>
      </w:r>
      <w:del w:id="110" w:author="Kevin Weng" w:date="2018-12-28T12:22:00Z">
        <w:r w:rsidR="00686669" w:rsidDel="00604975">
          <w:rPr>
            <w:color w:val="000000" w:themeColor="text1"/>
          </w:rPr>
          <w:delText>,</w:delText>
        </w:r>
      </w:del>
      <w:r w:rsidR="00686669">
        <w:rPr>
          <w:color w:val="000000" w:themeColor="text1"/>
        </w:rPr>
        <w:t xml:space="preserve"> from a tagged fish that is alive and has a small home range near a receiver. </w:t>
      </w:r>
      <w:r w:rsidR="00335AD2">
        <w:rPr>
          <w:color w:val="000000" w:themeColor="text1"/>
        </w:rPr>
        <w:t>Our algorithm assigned</w:t>
      </w:r>
      <w:r w:rsidR="00105A79">
        <w:rPr>
          <w:color w:val="000000" w:themeColor="text1"/>
        </w:rPr>
        <w:t xml:space="preserve"> t</w:t>
      </w:r>
      <w:r w:rsidR="00105A79" w:rsidRPr="00616930">
        <w:rPr>
          <w:color w:val="000000" w:themeColor="text1"/>
        </w:rPr>
        <w:t xml:space="preserve">racks to one of three categories: expired tracks from fish that are </w:t>
      </w:r>
      <w:r w:rsidR="00C36C08">
        <w:rPr>
          <w:color w:val="000000" w:themeColor="text1"/>
        </w:rPr>
        <w:t>dead</w:t>
      </w:r>
      <w:r w:rsidR="00105A79" w:rsidRPr="00616930">
        <w:rPr>
          <w:color w:val="000000" w:themeColor="text1"/>
        </w:rPr>
        <w:t>, valid tracks from fish believed</w:t>
      </w:r>
      <w:r w:rsidR="00105A79">
        <w:rPr>
          <w:color w:val="000000" w:themeColor="text1"/>
        </w:rPr>
        <w:t xml:space="preserve"> to be alive, and u</w:t>
      </w:r>
      <w:r w:rsidR="00105A79" w:rsidRPr="00616930">
        <w:rPr>
          <w:color w:val="000000" w:themeColor="text1"/>
        </w:rPr>
        <w:t xml:space="preserve">ncertain tracks in which a track </w:t>
      </w:r>
      <w:r w:rsidR="00105A79">
        <w:rPr>
          <w:color w:val="000000" w:themeColor="text1"/>
        </w:rPr>
        <w:t>could not</w:t>
      </w:r>
      <w:r w:rsidR="00105A79" w:rsidRPr="00616930">
        <w:rPr>
          <w:color w:val="000000" w:themeColor="text1"/>
        </w:rPr>
        <w:t xml:space="preserve"> be determined. </w:t>
      </w:r>
      <w:r w:rsidR="00383A64">
        <w:rPr>
          <w:color w:val="000000" w:themeColor="text1"/>
        </w:rPr>
        <w:t xml:space="preserve">Following classification, </w:t>
      </w:r>
      <w:r w:rsidR="00C36C08">
        <w:rPr>
          <w:color w:val="000000" w:themeColor="text1"/>
        </w:rPr>
        <w:t xml:space="preserve">we </w:t>
      </w:r>
      <w:r w:rsidR="00383A64">
        <w:rPr>
          <w:color w:val="000000" w:themeColor="text1"/>
        </w:rPr>
        <w:t xml:space="preserve">reviewed records of each tag and </w:t>
      </w:r>
      <w:proofErr w:type="gramStart"/>
      <w:r w:rsidR="00383A64">
        <w:rPr>
          <w:color w:val="000000" w:themeColor="text1"/>
        </w:rPr>
        <w:t>made adjustments to</w:t>
      </w:r>
      <w:proofErr w:type="gramEnd"/>
      <w:r w:rsidR="00383A64">
        <w:rPr>
          <w:color w:val="000000" w:themeColor="text1"/>
        </w:rPr>
        <w:t xml:space="preserve"> assigned status where appropriate</w:t>
      </w:r>
      <w:r w:rsidR="008944CA">
        <w:rPr>
          <w:color w:val="000000" w:themeColor="text1"/>
        </w:rPr>
        <w:t xml:space="preserve">. </w:t>
      </w:r>
    </w:p>
    <w:p w14:paraId="34D6A988" w14:textId="404C228A" w:rsidR="00062B67" w:rsidRDefault="004E0441" w:rsidP="005B437F">
      <w:pPr>
        <w:spacing w:line="480" w:lineRule="auto"/>
        <w:ind w:firstLine="720"/>
        <w:outlineLvl w:val="1"/>
        <w:rPr>
          <w:color w:val="000000" w:themeColor="text1"/>
        </w:rPr>
      </w:pPr>
      <w:r>
        <w:rPr>
          <w:color w:val="000000" w:themeColor="text1"/>
        </w:rPr>
        <w:t>It is similarly difficult to distinguish a rapidly moving tagged fish from a shark that has eaten a tagged fish, so we tagged</w:t>
      </w:r>
      <w:r w:rsidR="00062B67">
        <w:rPr>
          <w:color w:val="000000" w:themeColor="text1"/>
        </w:rPr>
        <w:t xml:space="preserve"> </w:t>
      </w:r>
      <w:r w:rsidR="005E579A">
        <w:rPr>
          <w:color w:val="000000" w:themeColor="text1"/>
        </w:rPr>
        <w:t xml:space="preserve">several predator species to assist in </w:t>
      </w:r>
      <w:r>
        <w:rPr>
          <w:color w:val="000000" w:themeColor="text1"/>
        </w:rPr>
        <w:t>designing and parameterizing the classification algorithm</w:t>
      </w:r>
      <w:r w:rsidR="005E579A">
        <w:rPr>
          <w:color w:val="000000" w:themeColor="text1"/>
        </w:rPr>
        <w:t xml:space="preserve">. </w:t>
      </w:r>
      <w:r w:rsidR="00D0101F">
        <w:rPr>
          <w:color w:val="000000" w:themeColor="text1"/>
        </w:rPr>
        <w:t xml:space="preserve">We tagged </w:t>
      </w:r>
      <w:r w:rsidR="00D30A0E">
        <w:rPr>
          <w:color w:val="000000" w:themeColor="text1"/>
        </w:rPr>
        <w:t>8</w:t>
      </w:r>
      <w:r w:rsidR="005B437F">
        <w:rPr>
          <w:color w:val="000000" w:themeColor="text1"/>
        </w:rPr>
        <w:t xml:space="preserve"> sandbar sharks (</w:t>
      </w:r>
      <w:proofErr w:type="spellStart"/>
      <w:r w:rsidR="005B437F" w:rsidRPr="005B437F">
        <w:rPr>
          <w:i/>
          <w:iCs/>
          <w:color w:val="000000" w:themeColor="text1"/>
        </w:rPr>
        <w:t>Carcharhinus</w:t>
      </w:r>
      <w:proofErr w:type="spellEnd"/>
      <w:r w:rsidR="005B437F" w:rsidRPr="005B437F">
        <w:rPr>
          <w:i/>
          <w:iCs/>
          <w:color w:val="000000" w:themeColor="text1"/>
        </w:rPr>
        <w:t xml:space="preserve"> </w:t>
      </w:r>
      <w:proofErr w:type="spellStart"/>
      <w:r w:rsidR="005B437F" w:rsidRPr="005B437F">
        <w:rPr>
          <w:i/>
          <w:iCs/>
          <w:color w:val="000000" w:themeColor="text1"/>
        </w:rPr>
        <w:t>plumbeus</w:t>
      </w:r>
      <w:proofErr w:type="spellEnd"/>
      <w:r w:rsidR="005B437F">
        <w:rPr>
          <w:iCs/>
          <w:color w:val="000000" w:themeColor="text1"/>
        </w:rPr>
        <w:t>)</w:t>
      </w:r>
      <w:r w:rsidR="005B437F">
        <w:rPr>
          <w:color w:val="000000" w:themeColor="text1"/>
        </w:rPr>
        <w:t>, one silky shark (</w:t>
      </w:r>
      <w:proofErr w:type="spellStart"/>
      <w:r w:rsidR="005B437F" w:rsidRPr="005B437F">
        <w:rPr>
          <w:i/>
          <w:color w:val="000000" w:themeColor="text1"/>
        </w:rPr>
        <w:t>Carcharhinus</w:t>
      </w:r>
      <w:proofErr w:type="spellEnd"/>
      <w:r w:rsidR="005B437F" w:rsidRPr="005B437F">
        <w:rPr>
          <w:color w:val="000000" w:themeColor="text1"/>
        </w:rPr>
        <w:t xml:space="preserve"> </w:t>
      </w:r>
      <w:proofErr w:type="spellStart"/>
      <w:r w:rsidR="005B437F" w:rsidRPr="005B437F">
        <w:rPr>
          <w:i/>
          <w:color w:val="000000" w:themeColor="text1"/>
        </w:rPr>
        <w:t>falciformis</w:t>
      </w:r>
      <w:proofErr w:type="spellEnd"/>
      <w:r w:rsidR="005B437F">
        <w:rPr>
          <w:color w:val="000000" w:themeColor="text1"/>
        </w:rPr>
        <w:t>), and one Galapagos shark (</w:t>
      </w:r>
      <w:proofErr w:type="spellStart"/>
      <w:r w:rsidR="005B437F">
        <w:rPr>
          <w:i/>
          <w:color w:val="000000" w:themeColor="text1"/>
        </w:rPr>
        <w:t>Carcharhinus</w:t>
      </w:r>
      <w:proofErr w:type="spellEnd"/>
      <w:r w:rsidR="005B437F">
        <w:rPr>
          <w:i/>
          <w:color w:val="000000" w:themeColor="text1"/>
        </w:rPr>
        <w:t xml:space="preserve"> </w:t>
      </w:r>
      <w:proofErr w:type="spellStart"/>
      <w:r w:rsidR="005B437F">
        <w:rPr>
          <w:i/>
          <w:color w:val="000000" w:themeColor="text1"/>
        </w:rPr>
        <w:t>galapagensis</w:t>
      </w:r>
      <w:proofErr w:type="spellEnd"/>
      <w:r w:rsidR="00D30A0E">
        <w:rPr>
          <w:color w:val="000000" w:themeColor="text1"/>
        </w:rPr>
        <w:t>)</w:t>
      </w:r>
      <w:r w:rsidR="008B368E">
        <w:rPr>
          <w:color w:val="000000" w:themeColor="text1"/>
        </w:rPr>
        <w:t>. All tagged sharks</w:t>
      </w:r>
      <w:r w:rsidR="00D30A0E">
        <w:rPr>
          <w:color w:val="000000" w:themeColor="text1"/>
        </w:rPr>
        <w:t xml:space="preserve"> were detected on the receiver array during the analysis period</w:t>
      </w:r>
      <w:r w:rsidR="005E579A">
        <w:rPr>
          <w:color w:val="000000" w:themeColor="text1"/>
        </w:rPr>
        <w:t xml:space="preserve">. </w:t>
      </w:r>
      <w:r w:rsidR="008753DA">
        <w:rPr>
          <w:color w:val="000000" w:themeColor="text1"/>
        </w:rPr>
        <w:t>The movement pattern exhibited by these predators</w:t>
      </w:r>
      <w:r w:rsidR="00C36C08">
        <w:rPr>
          <w:color w:val="000000" w:themeColor="text1"/>
        </w:rPr>
        <w:t xml:space="preserve"> was</w:t>
      </w:r>
      <w:r w:rsidR="008753DA">
        <w:rPr>
          <w:color w:val="000000" w:themeColor="text1"/>
        </w:rPr>
        <w:t xml:space="preserve"> </w:t>
      </w:r>
      <w:r w:rsidR="00062B67">
        <w:rPr>
          <w:color w:val="000000" w:themeColor="text1"/>
        </w:rPr>
        <w:t>characterized by frequent movement between stations</w:t>
      </w:r>
      <w:r w:rsidR="001D645F">
        <w:rPr>
          <w:color w:val="000000" w:themeColor="text1"/>
        </w:rPr>
        <w:t xml:space="preserve"> (mean movements </w:t>
      </w:r>
      <w:del w:id="111" w:author="Kevin Weng" w:date="2019-01-08T16:10:00Z">
        <w:r w:rsidR="001D645F" w:rsidDel="004805FB">
          <w:rPr>
            <w:color w:val="000000" w:themeColor="text1"/>
          </w:rPr>
          <w:delText xml:space="preserve">per predator </w:delText>
        </w:r>
      </w:del>
      <w:r w:rsidR="001D645F">
        <w:rPr>
          <w:color w:val="000000" w:themeColor="text1"/>
        </w:rPr>
        <w:t>per day</w:t>
      </w:r>
      <w:r w:rsidR="007940ED">
        <w:rPr>
          <w:color w:val="000000" w:themeColor="text1"/>
        </w:rPr>
        <w:t xml:space="preserve"> = </w:t>
      </w:r>
      <w:r w:rsidR="001D645F">
        <w:rPr>
          <w:color w:val="000000" w:themeColor="text1"/>
        </w:rPr>
        <w:t>10.82</w:t>
      </w:r>
      <w:r w:rsidR="00D70BAF">
        <w:rPr>
          <w:color w:val="000000" w:themeColor="text1"/>
        </w:rPr>
        <w:t>,</w:t>
      </w:r>
      <w:r w:rsidR="001D645F">
        <w:rPr>
          <w:color w:val="000000" w:themeColor="text1"/>
        </w:rPr>
        <w:t xml:space="preserve"> standard deviation </w:t>
      </w:r>
      <w:r w:rsidR="002E2012">
        <w:rPr>
          <w:color w:val="000000" w:themeColor="text1"/>
        </w:rPr>
        <w:t>[</w:t>
      </w:r>
      <w:proofErr w:type="spellStart"/>
      <w:r w:rsidR="001D645F">
        <w:rPr>
          <w:color w:val="000000" w:themeColor="text1"/>
        </w:rPr>
        <w:t>s.d.</w:t>
      </w:r>
      <w:proofErr w:type="spellEnd"/>
      <w:r w:rsidR="002E2012">
        <w:rPr>
          <w:color w:val="000000" w:themeColor="text1"/>
        </w:rPr>
        <w:t>]</w:t>
      </w:r>
      <w:r w:rsidR="001D645F">
        <w:rPr>
          <w:color w:val="000000" w:themeColor="text1"/>
        </w:rPr>
        <w:t xml:space="preserve"> = 14.65)</w:t>
      </w:r>
      <w:r w:rsidR="005E579A">
        <w:rPr>
          <w:color w:val="000000" w:themeColor="text1"/>
        </w:rPr>
        <w:t>, detection at multiple stations in a single day</w:t>
      </w:r>
      <w:r w:rsidR="00254737">
        <w:rPr>
          <w:color w:val="000000" w:themeColor="text1"/>
        </w:rPr>
        <w:t xml:space="preserve"> (</w:t>
      </w:r>
      <w:r w:rsidR="00673F1E">
        <w:rPr>
          <w:color w:val="000000" w:themeColor="text1"/>
        </w:rPr>
        <w:t>mean</w:t>
      </w:r>
      <w:r w:rsidR="001D645F">
        <w:rPr>
          <w:color w:val="000000" w:themeColor="text1"/>
        </w:rPr>
        <w:t xml:space="preserve"> stations detected </w:t>
      </w:r>
      <w:del w:id="112" w:author="Kevin Weng" w:date="2019-01-08T16:11:00Z">
        <w:r w:rsidR="001D645F" w:rsidDel="004805FB">
          <w:rPr>
            <w:color w:val="000000" w:themeColor="text1"/>
          </w:rPr>
          <w:delText xml:space="preserve">per predator </w:delText>
        </w:r>
      </w:del>
      <w:r w:rsidR="001D645F">
        <w:rPr>
          <w:color w:val="000000" w:themeColor="text1"/>
        </w:rPr>
        <w:t>per day</w:t>
      </w:r>
      <w:r w:rsidR="00673F1E">
        <w:rPr>
          <w:color w:val="000000" w:themeColor="text1"/>
        </w:rPr>
        <w:t xml:space="preserve">: 3.5, </w:t>
      </w:r>
      <w:proofErr w:type="spellStart"/>
      <w:r w:rsidR="00673F1E">
        <w:rPr>
          <w:color w:val="000000" w:themeColor="text1"/>
        </w:rPr>
        <w:t>s.d</w:t>
      </w:r>
      <w:r w:rsidR="001D645F">
        <w:rPr>
          <w:color w:val="000000" w:themeColor="text1"/>
        </w:rPr>
        <w:t>.</w:t>
      </w:r>
      <w:proofErr w:type="spellEnd"/>
      <w:r w:rsidR="00673F1E">
        <w:rPr>
          <w:color w:val="000000" w:themeColor="text1"/>
        </w:rPr>
        <w:t xml:space="preserve"> = 1.7)</w:t>
      </w:r>
      <w:r w:rsidR="005E579A">
        <w:rPr>
          <w:color w:val="000000" w:themeColor="text1"/>
        </w:rPr>
        <w:t>,</w:t>
      </w:r>
      <w:r w:rsidR="00062B67">
        <w:rPr>
          <w:color w:val="000000" w:themeColor="text1"/>
        </w:rPr>
        <w:t xml:space="preserve"> and movement over large distances</w:t>
      </w:r>
      <w:r w:rsidR="001D645F">
        <w:rPr>
          <w:color w:val="000000" w:themeColor="text1"/>
        </w:rPr>
        <w:t xml:space="preserve"> (mean linear home range = </w:t>
      </w:r>
      <w:commentRangeStart w:id="113"/>
      <w:r w:rsidR="004812CC">
        <w:rPr>
          <w:color w:val="000000" w:themeColor="text1"/>
        </w:rPr>
        <w:t xml:space="preserve">17.27, </w:t>
      </w:r>
      <w:commentRangeEnd w:id="113"/>
      <w:r w:rsidR="004805FB">
        <w:rPr>
          <w:rStyle w:val="CommentReference"/>
        </w:rPr>
        <w:commentReference w:id="113"/>
      </w:r>
      <w:proofErr w:type="spellStart"/>
      <w:r w:rsidR="004812CC">
        <w:rPr>
          <w:color w:val="000000" w:themeColor="text1"/>
        </w:rPr>
        <w:t>s.d.</w:t>
      </w:r>
      <w:proofErr w:type="spellEnd"/>
      <w:r w:rsidR="004812CC">
        <w:rPr>
          <w:color w:val="000000" w:themeColor="text1"/>
        </w:rPr>
        <w:t xml:space="preserve"> = 7.17)</w:t>
      </w:r>
      <w:r w:rsidR="00C36C08">
        <w:rPr>
          <w:color w:val="000000" w:themeColor="text1"/>
        </w:rPr>
        <w:t xml:space="preserve">. These </w:t>
      </w:r>
      <w:ins w:id="114" w:author="Kevin Weng" w:date="2019-01-08T16:15:00Z">
        <w:r w:rsidR="00974B83">
          <w:rPr>
            <w:color w:val="000000" w:themeColor="text1"/>
          </w:rPr>
          <w:t xml:space="preserve">'shark-like' </w:t>
        </w:r>
      </w:ins>
      <w:r w:rsidR="00C36C08">
        <w:rPr>
          <w:color w:val="000000" w:themeColor="text1"/>
        </w:rPr>
        <w:t>qualities</w:t>
      </w:r>
      <w:r w:rsidR="008753DA">
        <w:rPr>
          <w:color w:val="000000" w:themeColor="text1"/>
        </w:rPr>
        <w:t xml:space="preserve"> </w:t>
      </w:r>
      <w:r w:rsidR="00C36C08">
        <w:rPr>
          <w:color w:val="000000" w:themeColor="text1"/>
        </w:rPr>
        <w:t>were</w:t>
      </w:r>
      <w:r w:rsidR="008753DA">
        <w:rPr>
          <w:color w:val="000000" w:themeColor="text1"/>
        </w:rPr>
        <w:t xml:space="preserve"> </w:t>
      </w:r>
      <w:r w:rsidR="00183FAC">
        <w:rPr>
          <w:color w:val="000000" w:themeColor="text1"/>
        </w:rPr>
        <w:t>used as indication of a predation event (</w:t>
      </w:r>
      <w:r w:rsidR="00C36C08">
        <w:rPr>
          <w:color w:val="000000" w:themeColor="text1"/>
        </w:rPr>
        <w:t>when</w:t>
      </w:r>
      <w:r w:rsidR="00183FAC">
        <w:rPr>
          <w:color w:val="000000" w:themeColor="text1"/>
        </w:rPr>
        <w:t xml:space="preserve"> an opakapaka tag showed a pattern like these sharks)</w:t>
      </w:r>
      <w:r w:rsidR="00062B67">
        <w:rPr>
          <w:color w:val="000000" w:themeColor="text1"/>
        </w:rPr>
        <w:t>.</w:t>
      </w:r>
      <w:r w:rsidR="00383A64">
        <w:rPr>
          <w:color w:val="000000" w:themeColor="text1"/>
        </w:rPr>
        <w:t xml:space="preserve"> </w:t>
      </w:r>
      <w:r w:rsidR="00C53DE2">
        <w:rPr>
          <w:color w:val="000000" w:themeColor="text1"/>
        </w:rPr>
        <w:t xml:space="preserve">Because a meal eaten by a predator is likely to be digested and the tag regurgitated within </w:t>
      </w:r>
      <w:del w:id="115" w:author="Kevin Weng" w:date="2019-01-08T16:13:00Z">
        <w:r w:rsidR="00C53DE2" w:rsidDel="00293B68">
          <w:rPr>
            <w:color w:val="000000" w:themeColor="text1"/>
          </w:rPr>
          <w:delText>two weeks</w:delText>
        </w:r>
      </w:del>
      <w:ins w:id="116" w:author="Kevin Weng" w:date="2019-01-08T16:13:00Z">
        <w:r w:rsidR="00293B68">
          <w:rPr>
            <w:color w:val="000000" w:themeColor="text1"/>
          </w:rPr>
          <w:t>about one week</w:t>
        </w:r>
      </w:ins>
      <w:ins w:id="117" w:author="Kevin Weng" w:date="2019-01-08T16:14:00Z">
        <w:r w:rsidR="00293B68">
          <w:rPr>
            <w:color w:val="000000" w:themeColor="text1"/>
          </w:rPr>
          <w:t xml:space="preserve"> (citations)</w:t>
        </w:r>
      </w:ins>
      <w:r w:rsidR="00C53DE2">
        <w:rPr>
          <w:color w:val="000000" w:themeColor="text1"/>
        </w:rPr>
        <w:t xml:space="preserve">, we </w:t>
      </w:r>
      <w:ins w:id="118" w:author="Kevin Weng" w:date="2019-01-08T16:13:00Z">
        <w:r w:rsidR="00293B68">
          <w:rPr>
            <w:color w:val="000000" w:themeColor="text1"/>
          </w:rPr>
          <w:t xml:space="preserve">doubled this time </w:t>
        </w:r>
      </w:ins>
      <w:ins w:id="119" w:author="Kevin Weng" w:date="2019-01-08T16:14:00Z">
        <w:r w:rsidR="00293B68">
          <w:rPr>
            <w:color w:val="000000" w:themeColor="text1"/>
          </w:rPr>
          <w:t xml:space="preserve">period to be conservative, </w:t>
        </w:r>
        <w:r w:rsidR="00293B68">
          <w:rPr>
            <w:color w:val="000000" w:themeColor="text1"/>
          </w:rPr>
          <w:lastRenderedPageBreak/>
          <w:t xml:space="preserve">and </w:t>
        </w:r>
      </w:ins>
      <w:r w:rsidR="00C53DE2">
        <w:rPr>
          <w:color w:val="000000" w:themeColor="text1"/>
        </w:rPr>
        <w:t>discarded all tracks shorter than 14 days</w:t>
      </w:r>
      <w:r w:rsidR="00AB61A6">
        <w:rPr>
          <w:color w:val="000000" w:themeColor="text1"/>
        </w:rPr>
        <w:t xml:space="preserve"> (as these might be opakapaka that are inside a shark’s stomach)</w:t>
      </w:r>
      <w:r w:rsidR="00C36C08">
        <w:rPr>
          <w:color w:val="000000" w:themeColor="text1"/>
        </w:rPr>
        <w:t xml:space="preserve"> </w:t>
      </w:r>
      <w:commentRangeStart w:id="120"/>
      <w:commentRangeStart w:id="121"/>
      <w:r w:rsidR="00C36C08" w:rsidRPr="00C36C08">
        <w:rPr>
          <w:color w:val="000000" w:themeColor="text1"/>
        </w:rPr>
        <w:t>(SOURCE????)</w:t>
      </w:r>
      <w:r w:rsidR="00C53DE2" w:rsidRPr="00C36C08">
        <w:rPr>
          <w:color w:val="000000" w:themeColor="text1"/>
        </w:rPr>
        <w:t xml:space="preserve">. </w:t>
      </w:r>
      <w:commentRangeEnd w:id="120"/>
      <w:r w:rsidR="00C36C08" w:rsidRPr="00C36C08">
        <w:rPr>
          <w:rStyle w:val="CommentReference"/>
        </w:rPr>
        <w:commentReference w:id="120"/>
      </w:r>
      <w:commentRangeEnd w:id="121"/>
      <w:r w:rsidR="00E22A2B">
        <w:rPr>
          <w:rStyle w:val="CommentReference"/>
        </w:rPr>
        <w:commentReference w:id="121"/>
      </w:r>
      <w:r w:rsidR="00AA2352" w:rsidRPr="00616930">
        <w:rPr>
          <w:color w:val="000000" w:themeColor="text1"/>
        </w:rPr>
        <w:t xml:space="preserve">Tags belonging to fish consumed by predators </w:t>
      </w:r>
      <w:r w:rsidR="004812CC">
        <w:rPr>
          <w:color w:val="000000" w:themeColor="text1"/>
        </w:rPr>
        <w:t xml:space="preserve">exhibited </w:t>
      </w:r>
      <w:del w:id="122" w:author="Kevin Weng" w:date="2019-01-08T16:15:00Z">
        <w:r w:rsidR="004812CC" w:rsidDel="00974B83">
          <w:rPr>
            <w:color w:val="000000" w:themeColor="text1"/>
          </w:rPr>
          <w:delText xml:space="preserve">similar </w:delText>
        </w:r>
      </w:del>
      <w:ins w:id="123" w:author="Kevin Weng" w:date="2019-01-08T16:15:00Z">
        <w:r w:rsidR="00974B83">
          <w:rPr>
            <w:color w:val="000000" w:themeColor="text1"/>
          </w:rPr>
          <w:t xml:space="preserve">'shark-like' </w:t>
        </w:r>
      </w:ins>
      <w:r w:rsidR="004812CC">
        <w:rPr>
          <w:color w:val="000000" w:themeColor="text1"/>
        </w:rPr>
        <w:t xml:space="preserve">detection patterns for a period of 1-14 days </w:t>
      </w:r>
      <w:del w:id="124" w:author="Kevin Weng" w:date="2019-01-08T16:15:00Z">
        <w:r w:rsidR="004812CC" w:rsidDel="00395576">
          <w:rPr>
            <w:color w:val="000000" w:themeColor="text1"/>
          </w:rPr>
          <w:delText>post-tagging</w:delText>
        </w:r>
        <w:r w:rsidR="00AA2352" w:rsidRPr="00616930" w:rsidDel="00395576">
          <w:rPr>
            <w:color w:val="000000" w:themeColor="text1"/>
          </w:rPr>
          <w:delText xml:space="preserve"> </w:delText>
        </w:r>
      </w:del>
      <w:r w:rsidR="005E579A">
        <w:rPr>
          <w:color w:val="000000" w:themeColor="text1"/>
        </w:rPr>
        <w:t xml:space="preserve">followed by cessation of </w:t>
      </w:r>
      <w:r w:rsidR="004812CC">
        <w:rPr>
          <w:color w:val="000000" w:themeColor="text1"/>
        </w:rPr>
        <w:t>movement. Th</w:t>
      </w:r>
      <w:ins w:id="125" w:author="Kevin Weng" w:date="2019-01-08T16:16:00Z">
        <w:r w:rsidR="00395576">
          <w:rPr>
            <w:color w:val="000000" w:themeColor="text1"/>
          </w:rPr>
          <w:t>e 'shark-like'</w:t>
        </w:r>
      </w:ins>
      <w:del w:id="126" w:author="Kevin Weng" w:date="2019-01-08T16:16:00Z">
        <w:r w:rsidR="004812CC" w:rsidDel="00395576">
          <w:rPr>
            <w:color w:val="000000" w:themeColor="text1"/>
          </w:rPr>
          <w:delText>is</w:delText>
        </w:r>
      </w:del>
      <w:r w:rsidR="004812CC">
        <w:rPr>
          <w:color w:val="000000" w:themeColor="text1"/>
        </w:rPr>
        <w:t xml:space="preserve"> </w:t>
      </w:r>
      <w:ins w:id="127" w:author="Kevin Weng" w:date="2019-01-08T16:16:00Z">
        <w:r w:rsidR="00395576">
          <w:rPr>
            <w:color w:val="000000" w:themeColor="text1"/>
          </w:rPr>
          <w:t xml:space="preserve">movement period </w:t>
        </w:r>
      </w:ins>
      <w:r w:rsidR="004812CC">
        <w:rPr>
          <w:color w:val="000000" w:themeColor="text1"/>
        </w:rPr>
        <w:t>is thought to correspond to the time when the tagged fish was in the stomach of a predator</w:t>
      </w:r>
      <w:ins w:id="128" w:author="Kevin Weng" w:date="2019-01-08T16:16:00Z">
        <w:r w:rsidR="00395576">
          <w:rPr>
            <w:color w:val="000000" w:themeColor="text1"/>
          </w:rPr>
          <w:t xml:space="preserve">, while the cessation of movement is thought to be the period </w:t>
        </w:r>
      </w:ins>
      <w:ins w:id="129" w:author="Kevin Weng" w:date="2019-01-08T16:17:00Z">
        <w:r w:rsidR="00395576">
          <w:rPr>
            <w:color w:val="000000" w:themeColor="text1"/>
          </w:rPr>
          <w:t>after</w:t>
        </w:r>
      </w:ins>
      <w:r w:rsidR="004812CC">
        <w:rPr>
          <w:color w:val="000000" w:themeColor="text1"/>
        </w:rPr>
        <w:t xml:space="preserve"> </w:t>
      </w:r>
      <w:del w:id="130" w:author="Kevin Weng" w:date="2019-01-08T16:17:00Z">
        <w:r w:rsidR="004812CC" w:rsidDel="00395576">
          <w:rPr>
            <w:color w:val="000000" w:themeColor="text1"/>
          </w:rPr>
          <w:delText xml:space="preserve">and </w:delText>
        </w:r>
      </w:del>
      <w:r w:rsidR="004812CC">
        <w:rPr>
          <w:color w:val="000000" w:themeColor="text1"/>
        </w:rPr>
        <w:t xml:space="preserve">the predator </w:t>
      </w:r>
      <w:del w:id="131" w:author="Kevin Weng" w:date="2019-01-08T16:17:00Z">
        <w:r w:rsidR="00C36C08" w:rsidDel="00395576">
          <w:rPr>
            <w:color w:val="000000" w:themeColor="text1"/>
          </w:rPr>
          <w:delText>expelling</w:delText>
        </w:r>
        <w:r w:rsidR="004812CC" w:rsidDel="00395576">
          <w:rPr>
            <w:color w:val="000000" w:themeColor="text1"/>
          </w:rPr>
          <w:delText xml:space="preserve"> </w:delText>
        </w:r>
      </w:del>
      <w:ins w:id="132" w:author="Kevin Weng" w:date="2019-01-08T16:17:00Z">
        <w:r w:rsidR="00395576">
          <w:rPr>
            <w:color w:val="000000" w:themeColor="text1"/>
          </w:rPr>
          <w:t xml:space="preserve">has regurgitated </w:t>
        </w:r>
      </w:ins>
      <w:r w:rsidR="004812CC">
        <w:rPr>
          <w:color w:val="000000" w:themeColor="text1"/>
        </w:rPr>
        <w:t>the tag</w:t>
      </w:r>
      <w:r w:rsidR="005E579A">
        <w:rPr>
          <w:color w:val="000000" w:themeColor="text1"/>
        </w:rPr>
        <w:t xml:space="preserve">. </w:t>
      </w:r>
      <w:ins w:id="133" w:author="Kevin Weng" w:date="2019-01-08T16:22:00Z">
        <w:r w:rsidR="00D2210E">
          <w:rPr>
            <w:color w:val="000000" w:themeColor="text1"/>
          </w:rPr>
          <w:t xml:space="preserve">Based on the sharks instrumented with acoustic tags, we defined 'shark-like' movement as detection at 4 or more stations during the first 14 days of the track. </w:t>
        </w:r>
      </w:ins>
      <w:r w:rsidR="00AA2352" w:rsidRPr="00616930">
        <w:rPr>
          <w:color w:val="000000" w:themeColor="text1"/>
        </w:rPr>
        <w:t xml:space="preserve">Predation/mortality status could not be determined for tags </w:t>
      </w:r>
      <w:r w:rsidR="008944CA">
        <w:rPr>
          <w:color w:val="000000" w:themeColor="text1"/>
        </w:rPr>
        <w:t xml:space="preserve">with </w:t>
      </w:r>
      <w:r w:rsidR="00C36C08">
        <w:rPr>
          <w:color w:val="000000" w:themeColor="text1"/>
        </w:rPr>
        <w:t>tracks less</w:t>
      </w:r>
      <w:r w:rsidR="00AA2352">
        <w:rPr>
          <w:color w:val="000000" w:themeColor="text1"/>
        </w:rPr>
        <w:t xml:space="preserve"> than 14-</w:t>
      </w:r>
      <w:r w:rsidR="00AA2352" w:rsidRPr="00616930">
        <w:rPr>
          <w:color w:val="000000" w:themeColor="text1"/>
        </w:rPr>
        <w:t>days.</w:t>
      </w:r>
      <w:r w:rsidR="00903429">
        <w:rPr>
          <w:color w:val="000000" w:themeColor="text1"/>
        </w:rPr>
        <w:t xml:space="preserve"> </w:t>
      </w:r>
    </w:p>
    <w:p w14:paraId="26C7D888" w14:textId="30233308" w:rsidR="008E6F52" w:rsidRDefault="005A1A23" w:rsidP="005B437F">
      <w:pPr>
        <w:spacing w:line="480" w:lineRule="auto"/>
        <w:ind w:firstLine="720"/>
        <w:outlineLvl w:val="1"/>
        <w:rPr>
          <w:color w:val="000000" w:themeColor="text1"/>
        </w:rPr>
      </w:pPr>
      <w:commentRangeStart w:id="134"/>
      <w:commentRangeStart w:id="135"/>
      <w:r>
        <w:rPr>
          <w:color w:val="000000" w:themeColor="text1"/>
        </w:rPr>
        <w:t xml:space="preserve">Further classification was based on </w:t>
      </w:r>
      <w:r w:rsidR="008E6F52">
        <w:rPr>
          <w:color w:val="000000" w:themeColor="text1"/>
        </w:rPr>
        <w:t xml:space="preserve">horizontal </w:t>
      </w:r>
      <w:r>
        <w:rPr>
          <w:color w:val="000000" w:themeColor="text1"/>
        </w:rPr>
        <w:t xml:space="preserve">movement. </w:t>
      </w:r>
      <w:commentRangeEnd w:id="134"/>
      <w:r w:rsidR="00F20AB1">
        <w:rPr>
          <w:rStyle w:val="CommentReference"/>
        </w:rPr>
        <w:commentReference w:id="134"/>
      </w:r>
      <w:commentRangeEnd w:id="135"/>
      <w:r w:rsidR="001B6301">
        <w:rPr>
          <w:rStyle w:val="CommentReference"/>
        </w:rPr>
        <w:commentReference w:id="135"/>
      </w:r>
      <w:r w:rsidR="00AA2352" w:rsidRPr="00616930">
        <w:rPr>
          <w:color w:val="000000" w:themeColor="text1"/>
        </w:rPr>
        <w:t>Range testing indicated that under the optimal conditions, tag transmissions could be detected by receivers up to</w:t>
      </w:r>
      <w:r w:rsidR="00AA2352">
        <w:rPr>
          <w:color w:val="000000" w:themeColor="text1"/>
        </w:rPr>
        <w:t xml:space="preserve"> a distance of</w:t>
      </w:r>
      <w:r w:rsidR="00AA2352" w:rsidRPr="00616930">
        <w:rPr>
          <w:color w:val="000000" w:themeColor="text1"/>
        </w:rPr>
        <w:t xml:space="preserve"> 1000</w:t>
      </w:r>
      <w:r>
        <w:rPr>
          <w:color w:val="000000" w:themeColor="text1"/>
        </w:rPr>
        <w:t>-</w:t>
      </w:r>
      <w:r w:rsidR="00AA2352" w:rsidRPr="00616930">
        <w:rPr>
          <w:color w:val="000000" w:themeColor="text1"/>
        </w:rPr>
        <w:t xml:space="preserve">m, </w:t>
      </w:r>
      <w:r w:rsidR="00A665AC">
        <w:rPr>
          <w:color w:val="000000" w:themeColor="text1"/>
        </w:rPr>
        <w:t xml:space="preserve">so detections on two receivers that are &lt;2 km apart could be from a stationary tag laying on the bottom. Therefore, </w:t>
      </w:r>
      <w:r w:rsidR="00AA2352" w:rsidRPr="00616930">
        <w:rPr>
          <w:color w:val="000000" w:themeColor="text1"/>
        </w:rPr>
        <w:t xml:space="preserve">fish </w:t>
      </w:r>
      <w:r w:rsidR="00AA2352">
        <w:rPr>
          <w:color w:val="000000" w:themeColor="text1"/>
        </w:rPr>
        <w:t>with tracks that moved</w:t>
      </w:r>
      <w:r w:rsidR="00AA2352" w:rsidRPr="00616930">
        <w:rPr>
          <w:color w:val="000000" w:themeColor="text1"/>
        </w:rPr>
        <w:t xml:space="preserve"> between </w:t>
      </w:r>
      <w:r w:rsidR="00AA2352">
        <w:rPr>
          <w:color w:val="000000" w:themeColor="text1"/>
        </w:rPr>
        <w:t xml:space="preserve">two </w:t>
      </w:r>
      <w:r w:rsidR="00AA2352" w:rsidRPr="00616930">
        <w:rPr>
          <w:color w:val="000000" w:themeColor="text1"/>
        </w:rPr>
        <w:t>stations separated by more than 2000</w:t>
      </w:r>
      <w:r w:rsidR="00A07E47">
        <w:rPr>
          <w:color w:val="000000" w:themeColor="text1"/>
        </w:rPr>
        <w:t xml:space="preserve">-m </w:t>
      </w:r>
      <w:r w:rsidR="00AA2352">
        <w:rPr>
          <w:color w:val="000000" w:themeColor="text1"/>
        </w:rPr>
        <w:t>after the 14</w:t>
      </w:r>
      <w:r w:rsidR="00AA2352" w:rsidRPr="00AA2352">
        <w:rPr>
          <w:color w:val="000000" w:themeColor="text1"/>
          <w:vertAlign w:val="superscript"/>
        </w:rPr>
        <w:t>th</w:t>
      </w:r>
      <w:r>
        <w:rPr>
          <w:color w:val="000000" w:themeColor="text1"/>
        </w:rPr>
        <w:t xml:space="preserve"> </w:t>
      </w:r>
      <w:r w:rsidR="00AA2352">
        <w:rPr>
          <w:color w:val="000000" w:themeColor="text1"/>
        </w:rPr>
        <w:t>day</w:t>
      </w:r>
      <w:r w:rsidR="008944CA">
        <w:rPr>
          <w:color w:val="000000" w:themeColor="text1"/>
        </w:rPr>
        <w:t xml:space="preserve"> post-tagging</w:t>
      </w:r>
      <w:r w:rsidR="00AA2352">
        <w:rPr>
          <w:color w:val="000000" w:themeColor="text1"/>
        </w:rPr>
        <w:t xml:space="preserve"> </w:t>
      </w:r>
      <w:r w:rsidR="00AA2352" w:rsidRPr="00616930">
        <w:rPr>
          <w:color w:val="000000" w:themeColor="text1"/>
        </w:rPr>
        <w:t xml:space="preserve">were considered valid. </w:t>
      </w:r>
    </w:p>
    <w:p w14:paraId="14D383B4" w14:textId="6FD9ECE0" w:rsidR="00D93BEE" w:rsidRDefault="00AA2352" w:rsidP="005B437F">
      <w:pPr>
        <w:spacing w:line="480" w:lineRule="auto"/>
        <w:ind w:firstLine="720"/>
        <w:outlineLvl w:val="1"/>
        <w:rPr>
          <w:color w:val="000000" w:themeColor="text1"/>
        </w:rPr>
      </w:pPr>
      <w:r w:rsidRPr="00616930">
        <w:rPr>
          <w:color w:val="000000" w:themeColor="text1"/>
        </w:rPr>
        <w:t xml:space="preserve">If no movement </w:t>
      </w:r>
      <w:r>
        <w:rPr>
          <w:color w:val="000000" w:themeColor="text1"/>
        </w:rPr>
        <w:t xml:space="preserve">was observed </w:t>
      </w:r>
      <w:r w:rsidRPr="00616930">
        <w:rPr>
          <w:color w:val="000000" w:themeColor="text1"/>
        </w:rPr>
        <w:t>between</w:t>
      </w:r>
      <w:r>
        <w:rPr>
          <w:color w:val="000000" w:themeColor="text1"/>
        </w:rPr>
        <w:t xml:space="preserve"> stations</w:t>
      </w:r>
      <w:r w:rsidR="00D93BEE">
        <w:rPr>
          <w:color w:val="000000" w:themeColor="text1"/>
        </w:rPr>
        <w:t>,</w:t>
      </w:r>
      <w:r>
        <w:rPr>
          <w:color w:val="000000" w:themeColor="text1"/>
        </w:rPr>
        <w:t xml:space="preserve"> </w:t>
      </w:r>
      <w:r w:rsidR="008E6F52">
        <w:rPr>
          <w:color w:val="000000" w:themeColor="text1"/>
        </w:rPr>
        <w:t xml:space="preserve">status could be further classified for individuals with </w:t>
      </w:r>
      <w:r w:rsidR="00D93BEE">
        <w:rPr>
          <w:color w:val="000000" w:themeColor="text1"/>
        </w:rPr>
        <w:t>tags</w:t>
      </w:r>
      <w:r w:rsidR="008E6F52">
        <w:rPr>
          <w:color w:val="000000" w:themeColor="text1"/>
        </w:rPr>
        <w:t xml:space="preserve"> </w:t>
      </w:r>
      <w:r w:rsidR="00D93BEE">
        <w:rPr>
          <w:color w:val="000000" w:themeColor="text1"/>
        </w:rPr>
        <w:t>capable of reporting depth</w:t>
      </w:r>
      <w:r w:rsidR="008E6F52">
        <w:rPr>
          <w:color w:val="000000" w:themeColor="text1"/>
        </w:rPr>
        <w:t xml:space="preserve">. </w:t>
      </w:r>
      <w:r w:rsidR="00D93BEE">
        <w:rPr>
          <w:color w:val="000000" w:themeColor="text1"/>
        </w:rPr>
        <w:t>Following</w:t>
      </w:r>
      <w:r w:rsidR="00A55F38">
        <w:rPr>
          <w:color w:val="000000" w:themeColor="text1"/>
        </w:rPr>
        <w:t xml:space="preserve"> the</w:t>
      </w:r>
      <w:r w:rsidR="008204F1">
        <w:rPr>
          <w:color w:val="000000" w:themeColor="text1"/>
        </w:rPr>
        <w:t xml:space="preserve"> 14</w:t>
      </w:r>
      <w:r w:rsidR="008204F1" w:rsidRPr="008204F1">
        <w:rPr>
          <w:color w:val="000000" w:themeColor="text1"/>
          <w:vertAlign w:val="superscript"/>
        </w:rPr>
        <w:t>th</w:t>
      </w:r>
      <w:r w:rsidR="005A1A23">
        <w:rPr>
          <w:color w:val="000000" w:themeColor="text1"/>
        </w:rPr>
        <w:t xml:space="preserve"> </w:t>
      </w:r>
      <w:r w:rsidR="008204F1">
        <w:rPr>
          <w:color w:val="000000" w:themeColor="text1"/>
        </w:rPr>
        <w:t>day</w:t>
      </w:r>
      <w:r w:rsidRPr="00616930">
        <w:rPr>
          <w:color w:val="000000" w:themeColor="text1"/>
        </w:rPr>
        <w:t xml:space="preserve">, </w:t>
      </w:r>
      <w:r w:rsidR="008204F1">
        <w:rPr>
          <w:color w:val="000000" w:themeColor="text1"/>
        </w:rPr>
        <w:t xml:space="preserve">a </w:t>
      </w:r>
      <w:r w:rsidRPr="00616930">
        <w:rPr>
          <w:color w:val="000000" w:themeColor="text1"/>
        </w:rPr>
        <w:t xml:space="preserve">valid </w:t>
      </w:r>
      <w:r w:rsidR="008204F1">
        <w:rPr>
          <w:color w:val="000000" w:themeColor="text1"/>
        </w:rPr>
        <w:t>status was assigned to tracks from individuals with depth-sensing tags where vertical movement range exceeded</w:t>
      </w:r>
      <w:r w:rsidRPr="00616930">
        <w:rPr>
          <w:color w:val="000000" w:themeColor="text1"/>
        </w:rPr>
        <w:t xml:space="preserve"> 10</w:t>
      </w:r>
      <w:r w:rsidR="00A07E47">
        <w:rPr>
          <w:color w:val="000000" w:themeColor="text1"/>
        </w:rPr>
        <w:t>-m</w:t>
      </w:r>
      <w:del w:id="136" w:author="Kevin Weng" w:date="2019-01-08T16:18:00Z">
        <w:r w:rsidR="00A07E47" w:rsidDel="004343EB">
          <w:rPr>
            <w:color w:val="000000" w:themeColor="text1"/>
          </w:rPr>
          <w:delText xml:space="preserve"> </w:delText>
        </w:r>
        <w:r w:rsidR="008204F1" w:rsidDel="004343EB">
          <w:rPr>
            <w:color w:val="000000" w:themeColor="text1"/>
          </w:rPr>
          <w:delText>after day 14</w:delText>
        </w:r>
      </w:del>
      <w:r w:rsidRPr="00616930">
        <w:rPr>
          <w:color w:val="000000" w:themeColor="text1"/>
        </w:rPr>
        <w:t>. This threshold was selected as it is greater than the maximum fluctuation in depth that could be explained by tidal changes</w:t>
      </w:r>
      <w:r w:rsidR="004F55B4">
        <w:rPr>
          <w:color w:val="000000" w:themeColor="text1"/>
        </w:rPr>
        <w:t xml:space="preserve"> alone</w:t>
      </w:r>
      <w:r w:rsidRPr="00616930">
        <w:rPr>
          <w:color w:val="000000" w:themeColor="text1"/>
        </w:rPr>
        <w:t xml:space="preserve">. </w:t>
      </w:r>
    </w:p>
    <w:p w14:paraId="72090565" w14:textId="38AC8251" w:rsidR="006470CE" w:rsidRPr="005B437F" w:rsidRDefault="00AA2352" w:rsidP="005B437F">
      <w:pPr>
        <w:spacing w:line="480" w:lineRule="auto"/>
        <w:ind w:firstLine="720"/>
        <w:outlineLvl w:val="1"/>
        <w:rPr>
          <w:color w:val="000000" w:themeColor="text1"/>
        </w:rPr>
      </w:pPr>
      <w:r w:rsidRPr="00616930">
        <w:rPr>
          <w:color w:val="000000" w:themeColor="text1"/>
        </w:rPr>
        <w:t xml:space="preserve">Tags lacking depth sensors that did not move after 14 days were classified as dead if they </w:t>
      </w:r>
      <w:r w:rsidR="006270AF">
        <w:rPr>
          <w:color w:val="000000" w:themeColor="text1"/>
        </w:rPr>
        <w:t>had a strong</w:t>
      </w:r>
      <w:r w:rsidR="001F0098">
        <w:rPr>
          <w:color w:val="000000" w:themeColor="text1"/>
        </w:rPr>
        <w:t xml:space="preserve"> shark-like</w:t>
      </w:r>
      <w:r w:rsidR="006270AF">
        <w:rPr>
          <w:color w:val="000000" w:themeColor="text1"/>
        </w:rPr>
        <w:t xml:space="preserve"> movement </w:t>
      </w:r>
      <w:ins w:id="137" w:author="Kevin Weng" w:date="2019-01-08T16:19:00Z">
        <w:r w:rsidR="004343EB">
          <w:rPr>
            <w:color w:val="000000" w:themeColor="text1"/>
          </w:rPr>
          <w:t>pattern at the beginning of the track</w:t>
        </w:r>
      </w:ins>
      <w:del w:id="138" w:author="Kevin Weng" w:date="2019-01-08T16:19:00Z">
        <w:r w:rsidR="006270AF" w:rsidDel="004343EB">
          <w:rPr>
            <w:color w:val="000000" w:themeColor="text1"/>
          </w:rPr>
          <w:delText>s</w:delText>
        </w:r>
      </w:del>
      <w:del w:id="139" w:author="Kevin Weng" w:date="2019-01-08T16:18:00Z">
        <w:r w:rsidR="006270AF" w:rsidDel="004343EB">
          <w:rPr>
            <w:color w:val="000000" w:themeColor="text1"/>
          </w:rPr>
          <w:delText>ignal</w:delText>
        </w:r>
      </w:del>
      <w:del w:id="140" w:author="Kevin Weng" w:date="2019-01-08T16:19:00Z">
        <w:r w:rsidR="006270AF" w:rsidDel="004343EB">
          <w:rPr>
            <w:color w:val="000000" w:themeColor="text1"/>
          </w:rPr>
          <w:delText>, defined as detection</w:delText>
        </w:r>
        <w:r w:rsidRPr="00616930" w:rsidDel="004343EB">
          <w:rPr>
            <w:color w:val="000000" w:themeColor="text1"/>
          </w:rPr>
          <w:delText xml:space="preserve"> at 4 or more stations during the </w:delText>
        </w:r>
        <w:r w:rsidR="006270AF" w:rsidDel="004343EB">
          <w:rPr>
            <w:color w:val="000000" w:themeColor="text1"/>
          </w:rPr>
          <w:delText>first 14 days post-</w:delText>
        </w:r>
        <w:r w:rsidRPr="00616930" w:rsidDel="004343EB">
          <w:rPr>
            <w:color w:val="000000" w:themeColor="text1"/>
          </w:rPr>
          <w:delText>tagging</w:delText>
        </w:r>
      </w:del>
      <w:r w:rsidRPr="00616930">
        <w:rPr>
          <w:color w:val="000000" w:themeColor="text1"/>
        </w:rPr>
        <w:t xml:space="preserve">. The status of </w:t>
      </w:r>
      <w:ins w:id="141" w:author="Kevin Weng" w:date="2019-01-08T16:23:00Z">
        <w:r w:rsidR="00ED0A80">
          <w:rPr>
            <w:color w:val="000000" w:themeColor="text1"/>
          </w:rPr>
          <w:t xml:space="preserve">a </w:t>
        </w:r>
      </w:ins>
      <w:del w:id="142" w:author="Kevin Weng" w:date="2019-01-08T16:24:00Z">
        <w:r w:rsidRPr="00616930" w:rsidDel="00ED0A80">
          <w:rPr>
            <w:color w:val="000000" w:themeColor="text1"/>
          </w:rPr>
          <w:delText>tag</w:delText>
        </w:r>
      </w:del>
      <w:del w:id="143" w:author="Kevin Weng" w:date="2019-01-08T16:23:00Z">
        <w:r w:rsidRPr="00616930" w:rsidDel="00ED0A80">
          <w:rPr>
            <w:color w:val="000000" w:themeColor="text1"/>
          </w:rPr>
          <w:delText>s</w:delText>
        </w:r>
      </w:del>
      <w:ins w:id="144" w:author="Kevin Weng" w:date="2019-01-08T16:24:00Z">
        <w:r w:rsidR="00ED0A80">
          <w:rPr>
            <w:color w:val="000000" w:themeColor="text1"/>
          </w:rPr>
          <w:t>fish</w:t>
        </w:r>
      </w:ins>
      <w:r w:rsidRPr="00616930">
        <w:rPr>
          <w:color w:val="000000" w:themeColor="text1"/>
        </w:rPr>
        <w:t xml:space="preserve"> detected at fewer than 4 stations during the </w:t>
      </w:r>
      <w:ins w:id="145" w:author="Kevin Weng" w:date="2019-01-08T16:23:00Z">
        <w:r w:rsidR="00ED0A80">
          <w:rPr>
            <w:color w:val="000000" w:themeColor="text1"/>
          </w:rPr>
          <w:t xml:space="preserve">first </w:t>
        </w:r>
      </w:ins>
      <w:r w:rsidRPr="00616930">
        <w:rPr>
          <w:color w:val="000000" w:themeColor="text1"/>
        </w:rPr>
        <w:t>2-week</w:t>
      </w:r>
      <w:ins w:id="146" w:author="Kevin Weng" w:date="2019-01-08T16:23:00Z">
        <w:r w:rsidR="00ED0A80">
          <w:rPr>
            <w:color w:val="000000" w:themeColor="text1"/>
          </w:rPr>
          <w:t xml:space="preserve">s of the track </w:t>
        </w:r>
      </w:ins>
      <w:del w:id="147" w:author="Kevin Weng" w:date="2019-01-08T16:23:00Z">
        <w:r w:rsidRPr="00616930" w:rsidDel="00ED0A80">
          <w:rPr>
            <w:color w:val="000000" w:themeColor="text1"/>
          </w:rPr>
          <w:delText xml:space="preserve"> period following tagging </w:delText>
        </w:r>
      </w:del>
      <w:r w:rsidRPr="00616930">
        <w:rPr>
          <w:color w:val="000000" w:themeColor="text1"/>
        </w:rPr>
        <w:t xml:space="preserve">was uncertain. Visual inspection of tracks belonging to these </w:t>
      </w:r>
      <w:del w:id="148" w:author="Kevin Weng" w:date="2019-01-08T16:24:00Z">
        <w:r w:rsidRPr="00616930" w:rsidDel="00ED0A80">
          <w:rPr>
            <w:color w:val="000000" w:themeColor="text1"/>
          </w:rPr>
          <w:delText xml:space="preserve">tags </w:delText>
        </w:r>
      </w:del>
      <w:ins w:id="149" w:author="Kevin Weng" w:date="2019-01-08T16:24:00Z">
        <w:r w:rsidR="00ED0A80">
          <w:rPr>
            <w:color w:val="000000" w:themeColor="text1"/>
          </w:rPr>
          <w:t>fish</w:t>
        </w:r>
        <w:r w:rsidR="00ED0A80" w:rsidRPr="00616930">
          <w:rPr>
            <w:color w:val="000000" w:themeColor="text1"/>
          </w:rPr>
          <w:t xml:space="preserve"> </w:t>
        </w:r>
      </w:ins>
      <w:r w:rsidRPr="00616930">
        <w:rPr>
          <w:color w:val="000000" w:themeColor="text1"/>
        </w:rPr>
        <w:t xml:space="preserve">were indistinguishable from stationary tags belonging to fish that were known to be dead </w:t>
      </w:r>
      <w:r w:rsidR="00BD5E18">
        <w:rPr>
          <w:color w:val="000000" w:themeColor="text1"/>
        </w:rPr>
        <w:t>while also</w:t>
      </w:r>
      <w:r w:rsidRPr="00616930">
        <w:rPr>
          <w:color w:val="000000" w:themeColor="text1"/>
        </w:rPr>
        <w:t xml:space="preserve"> resembl</w:t>
      </w:r>
      <w:r w:rsidR="00BD5E18">
        <w:rPr>
          <w:color w:val="000000" w:themeColor="text1"/>
        </w:rPr>
        <w:t>ing</w:t>
      </w:r>
      <w:r w:rsidRPr="00616930">
        <w:rPr>
          <w:color w:val="000000" w:themeColor="text1"/>
        </w:rPr>
        <w:t xml:space="preserve"> highly resident fish that were known to </w:t>
      </w:r>
      <w:r w:rsidRPr="00616930">
        <w:rPr>
          <w:color w:val="000000" w:themeColor="text1"/>
        </w:rPr>
        <w:lastRenderedPageBreak/>
        <w:t>be alive from depth records.</w:t>
      </w:r>
      <w:r w:rsidR="006470CE" w:rsidRPr="00616930">
        <w:rPr>
          <w:color w:val="000000" w:themeColor="text1"/>
        </w:rPr>
        <w:t xml:space="preserve"> This group </w:t>
      </w:r>
      <w:r w:rsidR="00BD5E18">
        <w:rPr>
          <w:color w:val="000000" w:themeColor="text1"/>
        </w:rPr>
        <w:t xml:space="preserve">tags with an uncertain status </w:t>
      </w:r>
      <w:r w:rsidR="006470CE" w:rsidRPr="00616930">
        <w:rPr>
          <w:color w:val="000000" w:themeColor="text1"/>
        </w:rPr>
        <w:t xml:space="preserve">likely includes </w:t>
      </w:r>
      <w:r w:rsidR="00DC7941">
        <w:rPr>
          <w:color w:val="000000" w:themeColor="text1"/>
        </w:rPr>
        <w:t xml:space="preserve">a mixture of </w:t>
      </w:r>
      <w:r w:rsidR="006470CE" w:rsidRPr="00616930">
        <w:rPr>
          <w:color w:val="000000" w:themeColor="text1"/>
        </w:rPr>
        <w:t xml:space="preserve">both valid </w:t>
      </w:r>
      <w:r w:rsidR="00DC7941">
        <w:rPr>
          <w:color w:val="000000" w:themeColor="text1"/>
        </w:rPr>
        <w:t xml:space="preserve">tracks from </w:t>
      </w:r>
      <w:r w:rsidR="006470CE" w:rsidRPr="00616930">
        <w:rPr>
          <w:color w:val="000000" w:themeColor="text1"/>
        </w:rPr>
        <w:t xml:space="preserve">highly resident fish </w:t>
      </w:r>
      <w:r w:rsidR="00DC7941">
        <w:rPr>
          <w:color w:val="000000" w:themeColor="text1"/>
        </w:rPr>
        <w:t xml:space="preserve">that were </w:t>
      </w:r>
      <w:r w:rsidR="006470CE" w:rsidRPr="00616930">
        <w:rPr>
          <w:color w:val="000000" w:themeColor="text1"/>
        </w:rPr>
        <w:t>detected consistent</w:t>
      </w:r>
      <w:r w:rsidR="00DC7941">
        <w:rPr>
          <w:color w:val="000000" w:themeColor="text1"/>
        </w:rPr>
        <w:t>ly at a single receiver and</w:t>
      </w:r>
      <w:r w:rsidR="006470CE" w:rsidRPr="00616930">
        <w:rPr>
          <w:color w:val="000000" w:themeColor="text1"/>
        </w:rPr>
        <w:t xml:space="preserve"> detections of stationary tags belonging to fish</w:t>
      </w:r>
      <w:r w:rsidR="00357533">
        <w:rPr>
          <w:color w:val="000000" w:themeColor="text1"/>
        </w:rPr>
        <w:t xml:space="preserve"> that expired</w:t>
      </w:r>
      <w:r w:rsidR="005A1A23">
        <w:rPr>
          <w:color w:val="000000" w:themeColor="text1"/>
        </w:rPr>
        <w:t xml:space="preserve"> after they were tagged</w:t>
      </w:r>
      <w:r w:rsidR="006470CE" w:rsidRPr="00616930">
        <w:rPr>
          <w:color w:val="000000" w:themeColor="text1"/>
        </w:rPr>
        <w:t xml:space="preserve">. </w:t>
      </w:r>
    </w:p>
    <w:p w14:paraId="33D662ED" w14:textId="7047B961" w:rsidR="006470CE" w:rsidRPr="00616930" w:rsidRDefault="006470CE" w:rsidP="00B84950">
      <w:pPr>
        <w:spacing w:line="480" w:lineRule="auto"/>
        <w:outlineLvl w:val="1"/>
        <w:rPr>
          <w:color w:val="000000" w:themeColor="text1"/>
        </w:rPr>
      </w:pPr>
      <w:r w:rsidRPr="00616930">
        <w:rPr>
          <w:color w:val="000000" w:themeColor="text1"/>
        </w:rPr>
        <w:tab/>
      </w:r>
    </w:p>
    <w:p w14:paraId="0A9FBD05" w14:textId="6FF4A010" w:rsidR="006470CE" w:rsidRPr="00616930" w:rsidRDefault="006470CE" w:rsidP="00B84950">
      <w:pPr>
        <w:spacing w:line="480" w:lineRule="auto"/>
        <w:outlineLvl w:val="1"/>
        <w:rPr>
          <w:i/>
          <w:color w:val="000000" w:themeColor="text1"/>
        </w:rPr>
      </w:pPr>
      <w:r w:rsidRPr="00616930">
        <w:rPr>
          <w:i/>
          <w:color w:val="000000" w:themeColor="text1"/>
        </w:rPr>
        <w:t>Testing for size selective survivorship bias</w:t>
      </w:r>
    </w:p>
    <w:p w14:paraId="4518DB17" w14:textId="780FD269" w:rsidR="006470CE" w:rsidRPr="00616930" w:rsidRDefault="006470CE" w:rsidP="00B84950">
      <w:pPr>
        <w:spacing w:line="480" w:lineRule="auto"/>
      </w:pPr>
      <w:r w:rsidRPr="00616930">
        <w:t xml:space="preserve">Correlation between </w:t>
      </w:r>
      <w:r w:rsidR="001F0098">
        <w:t>body size</w:t>
      </w:r>
      <w:r w:rsidRPr="00616930">
        <w:t xml:space="preserve"> and survivorship outcome for </w:t>
      </w:r>
      <w:r w:rsidR="00F347C5">
        <w:t xml:space="preserve">tagged opakapaka </w:t>
      </w:r>
      <w:r w:rsidRPr="00616930">
        <w:t>was tested by comparing the distribution of fork lengths from fish with valid tracks to the total population</w:t>
      </w:r>
      <w:r w:rsidR="001F0098">
        <w:t xml:space="preserve"> of tagged</w:t>
      </w:r>
      <w:r w:rsidRPr="00616930">
        <w:t xml:space="preserve"> fish. A subset of fork lengths equal </w:t>
      </w:r>
      <w:r w:rsidR="00BD5E18">
        <w:t xml:space="preserve">in number </w:t>
      </w:r>
      <w:r w:rsidRPr="00616930">
        <w:t xml:space="preserve">to the fish with valid tracks </w:t>
      </w:r>
      <w:r w:rsidR="001F0098">
        <w:t>was</w:t>
      </w:r>
      <w:r w:rsidRPr="00616930">
        <w:t xml:space="preserve"> selected at random from the total population of fork lengths without replacement. The mean and standard deviation of </w:t>
      </w:r>
      <w:r w:rsidR="00BD5E18">
        <w:t xml:space="preserve">this subset of </w:t>
      </w:r>
      <w:r w:rsidRPr="00616930">
        <w:t>fork length</w:t>
      </w:r>
      <w:r w:rsidR="00BD5E18">
        <w:t>s</w:t>
      </w:r>
      <w:r w:rsidRPr="00616930">
        <w:t xml:space="preserve"> </w:t>
      </w:r>
      <w:r w:rsidR="00BD5E18">
        <w:t>were</w:t>
      </w:r>
      <w:r w:rsidR="00BD5E18" w:rsidRPr="00616930">
        <w:t xml:space="preserve"> </w:t>
      </w:r>
      <w:r w:rsidR="00766C8F" w:rsidRPr="00616930">
        <w:t>calculated,</w:t>
      </w:r>
      <w:r w:rsidRPr="00616930">
        <w:t xml:space="preserve"> and the process was repeated 10,000 </w:t>
      </w:r>
      <w:r w:rsidR="00B877B0">
        <w:t>times</w:t>
      </w:r>
      <w:r w:rsidRPr="00616930">
        <w:t xml:space="preserve">. These summary statistics were used to calculate </w:t>
      </w:r>
      <w:r w:rsidR="00BD5E18">
        <w:t xml:space="preserve">95% </w:t>
      </w:r>
      <w:r w:rsidRPr="00616930">
        <w:t xml:space="preserve">confidence intervals to compare the </w:t>
      </w:r>
      <w:r w:rsidR="00BD5E18">
        <w:t xml:space="preserve">size of </w:t>
      </w:r>
      <w:r w:rsidRPr="00616930">
        <w:t>surviving o</w:t>
      </w:r>
      <w:r w:rsidR="00F347C5">
        <w:t>pakapaka with</w:t>
      </w:r>
      <w:r w:rsidRPr="00616930">
        <w:t xml:space="preserve"> all </w:t>
      </w:r>
      <w:r w:rsidR="00BD5E18">
        <w:t>opakapaka</w:t>
      </w:r>
      <w:r w:rsidR="00BD5E18" w:rsidRPr="00616930">
        <w:t xml:space="preserve"> </w:t>
      </w:r>
      <w:r w:rsidRPr="00616930">
        <w:t xml:space="preserve">that were tagged. </w:t>
      </w:r>
    </w:p>
    <w:p w14:paraId="38EFA4AD" w14:textId="229CB4F1" w:rsidR="006470CE" w:rsidRDefault="006470CE" w:rsidP="00B84950">
      <w:pPr>
        <w:spacing w:line="480" w:lineRule="auto"/>
        <w:outlineLvl w:val="1"/>
        <w:rPr>
          <w:color w:val="000000" w:themeColor="text1"/>
        </w:rPr>
      </w:pPr>
    </w:p>
    <w:p w14:paraId="70D6529F" w14:textId="6F47BABD" w:rsidR="00520DD2" w:rsidRDefault="00D87494" w:rsidP="00B84950">
      <w:pPr>
        <w:spacing w:line="480" w:lineRule="auto"/>
        <w:outlineLvl w:val="1"/>
        <w:rPr>
          <w:i/>
          <w:color w:val="000000" w:themeColor="text1"/>
        </w:rPr>
      </w:pPr>
      <w:r>
        <w:rPr>
          <w:i/>
          <w:color w:val="000000" w:themeColor="text1"/>
        </w:rPr>
        <w:t>Calculating Individual Home Range</w:t>
      </w:r>
    </w:p>
    <w:p w14:paraId="522E2CBB" w14:textId="43523F67" w:rsidR="00D87494" w:rsidRPr="009216CC" w:rsidRDefault="00DA18CA" w:rsidP="00D87494">
      <w:pPr>
        <w:spacing w:line="480" w:lineRule="auto"/>
        <w:rPr>
          <w:color w:val="000000" w:themeColor="text1"/>
        </w:rPr>
      </w:pPr>
      <w:r w:rsidRPr="009216CC">
        <w:rPr>
          <w:color w:val="000000" w:themeColor="text1"/>
        </w:rPr>
        <w:t xml:space="preserve">A linear home range estimator, referred to as the </w:t>
      </w:r>
      <w:r w:rsidR="00BD5E18">
        <w:rPr>
          <w:color w:val="000000" w:themeColor="text1"/>
        </w:rPr>
        <w:t>maximum observed movement distance</w:t>
      </w:r>
      <w:r w:rsidRPr="009216CC">
        <w:rPr>
          <w:color w:val="000000" w:themeColor="text1"/>
        </w:rPr>
        <w:t>, was used to calculate the home range size for each individual based on their known location</w:t>
      </w:r>
      <w:r w:rsidR="00BD5E18">
        <w:rPr>
          <w:color w:val="000000" w:themeColor="text1"/>
        </w:rPr>
        <w:t>s</w:t>
      </w:r>
      <w:r w:rsidRPr="009216CC">
        <w:rPr>
          <w:color w:val="000000" w:themeColor="text1"/>
        </w:rPr>
        <w:t xml:space="preserve"> from detection records. </w:t>
      </w:r>
      <w:r w:rsidR="00CF6337" w:rsidRPr="009216CC">
        <w:rPr>
          <w:color w:val="000000" w:themeColor="text1"/>
        </w:rPr>
        <w:t xml:space="preserve">A number of methods for quantifying animal space use from telemetry data have been proposed and home range estimates may vary depending on the telemetry technology and method used to estimate space use </w:t>
      </w:r>
      <w:r w:rsidR="00CF6337"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id":"ITEM-2","itemData":{"DOI":"10.1111/j.1365-2656.2006.01164.x","author":[{"dropping-particle":"","family":"Gantz","given":"Alberto","non-dropping-particle":"","parse-names":false,"suffix":""},{"dropping-particle":"","family":"Meschi","given":"Fiora","non-dropping-particle":"","parse-names":false,"suffix":""},{"dropping-particle":"","family":"Manica","given":"Andrea","non-dropping-particle":"","parse-names":false,"suffix":""},{"dropping-particle":"","family":"Coulson","given":"T I M","non-dropping-particle":"","parse-names":false,"suffix":""}],"id":"ITEM-2","issued":{"date-parts":[["2006"]]},"page":"1393-1405","title":"Effects of sampling regime on the mean and variance of home range size estimates","type":"article-journal"},"uris":["http://www.mendeley.com/documents/?uuid=3516c0ee-d230-4bda-ab23-0c311602bb07"]}],"mendeley":{"formattedCitation":"(Gantz et al., 2006; Dwyer et al., 2015)","plainTextFormattedCitation":"(Gantz et al., 2006; Dwyer et al., 2015)","previouslyFormattedCitation":"(Gantz et al., 2006; Dwyer et al., 2015)"},"properties":{"noteIndex":0},"schema":"https://github.com/citation-style-language/schema/raw/master/csl-citation.json"}</w:instrText>
      </w:r>
      <w:r w:rsidR="00CF6337" w:rsidRPr="009216CC">
        <w:rPr>
          <w:color w:val="000000" w:themeColor="text1"/>
        </w:rPr>
        <w:fldChar w:fldCharType="separate"/>
      </w:r>
      <w:r w:rsidR="009A32FC" w:rsidRPr="009216CC">
        <w:rPr>
          <w:noProof/>
          <w:color w:val="000000" w:themeColor="text1"/>
        </w:rPr>
        <w:t>(Gantz et al., 2006; Dwyer et al., 2015)</w:t>
      </w:r>
      <w:r w:rsidR="00CF6337" w:rsidRPr="009216CC">
        <w:rPr>
          <w:color w:val="000000" w:themeColor="text1"/>
        </w:rPr>
        <w:fldChar w:fldCharType="end"/>
      </w:r>
      <w:r w:rsidR="00CF6337" w:rsidRPr="009216CC">
        <w:rPr>
          <w:color w:val="000000" w:themeColor="text1"/>
        </w:rPr>
        <w:t xml:space="preserve">. </w:t>
      </w:r>
      <w:r w:rsidR="00953549" w:rsidRPr="009216CC">
        <w:rPr>
          <w:color w:val="000000" w:themeColor="text1"/>
        </w:rPr>
        <w:t>This study used passive acoustic telemetry to track marine fish associated with a narrow depth band</w:t>
      </w:r>
      <w:r w:rsidRPr="009216CC">
        <w:rPr>
          <w:color w:val="000000" w:themeColor="text1"/>
        </w:rPr>
        <w:t xml:space="preserve"> which can be though</w:t>
      </w:r>
      <w:r w:rsidR="00953549" w:rsidRPr="009216CC">
        <w:rPr>
          <w:color w:val="000000" w:themeColor="text1"/>
        </w:rPr>
        <w:t xml:space="preserve">t </w:t>
      </w:r>
      <w:r w:rsidRPr="009216CC">
        <w:rPr>
          <w:color w:val="000000" w:themeColor="text1"/>
        </w:rPr>
        <w:t>of</w:t>
      </w:r>
      <w:r w:rsidR="00953549" w:rsidRPr="009216CC">
        <w:rPr>
          <w:color w:val="000000" w:themeColor="text1"/>
        </w:rPr>
        <w:t xml:space="preserve"> winding along the depth contour </w:t>
      </w:r>
      <w:r w:rsidR="00BD5E18" w:rsidRPr="009216CC">
        <w:rPr>
          <w:color w:val="000000" w:themeColor="text1"/>
        </w:rPr>
        <w:t xml:space="preserve">similar to a river </w:t>
      </w:r>
      <w:r w:rsidR="00BD5E18">
        <w:rPr>
          <w:color w:val="000000" w:themeColor="text1"/>
        </w:rPr>
        <w:t xml:space="preserve">and </w:t>
      </w:r>
      <w:r w:rsidR="00570E4C" w:rsidRPr="009216CC">
        <w:rPr>
          <w:color w:val="000000" w:themeColor="text1"/>
        </w:rPr>
        <w:t xml:space="preserve">flanked by areas where </w:t>
      </w:r>
      <w:r w:rsidRPr="009216CC">
        <w:rPr>
          <w:color w:val="000000" w:themeColor="text1"/>
        </w:rPr>
        <w:t>individuals are</w:t>
      </w:r>
      <w:r w:rsidR="00570E4C" w:rsidRPr="009216CC">
        <w:rPr>
          <w:color w:val="000000" w:themeColor="text1"/>
        </w:rPr>
        <w:t xml:space="preserve"> less likely to </w:t>
      </w:r>
      <w:r w:rsidRPr="009216CC">
        <w:rPr>
          <w:color w:val="000000" w:themeColor="text1"/>
        </w:rPr>
        <w:t>occur.</w:t>
      </w:r>
      <w:r w:rsidR="00570E4C" w:rsidRPr="009216CC">
        <w:rPr>
          <w:color w:val="000000" w:themeColor="text1"/>
        </w:rPr>
        <w:t xml:space="preserve"> </w:t>
      </w:r>
      <w:r w:rsidRPr="009216CC">
        <w:rPr>
          <w:color w:val="000000" w:themeColor="text1"/>
        </w:rPr>
        <w:t xml:space="preserve">In similar systems, a constrained linear home range estimator has been shown to provide a more robust estimate of space-use when compared minimum </w:t>
      </w:r>
      <w:r w:rsidRPr="009216CC">
        <w:rPr>
          <w:color w:val="000000" w:themeColor="text1"/>
        </w:rPr>
        <w:lastRenderedPageBreak/>
        <w:t>convex polygon</w:t>
      </w:r>
      <w:r w:rsidR="00BD5E18">
        <w:rPr>
          <w:color w:val="000000" w:themeColor="text1"/>
        </w:rPr>
        <w:t xml:space="preserve">, </w:t>
      </w:r>
      <w:r w:rsidRPr="009216CC">
        <w:rPr>
          <w:color w:val="000000" w:themeColor="text1"/>
        </w:rPr>
        <w:t>kernel utilization</w:t>
      </w:r>
      <w:r w:rsidR="00BD5E18">
        <w:rPr>
          <w:color w:val="000000" w:themeColor="text1"/>
        </w:rPr>
        <w:t>,</w:t>
      </w:r>
      <w:r w:rsidRPr="009216CC">
        <w:rPr>
          <w:color w:val="000000" w:themeColor="text1"/>
        </w:rPr>
        <w:t xml:space="preserve"> </w:t>
      </w:r>
      <w:r w:rsidR="00BD5E18">
        <w:rPr>
          <w:color w:val="000000" w:themeColor="text1"/>
        </w:rPr>
        <w:t xml:space="preserve">and other common methods for quantifying home range </w:t>
      </w:r>
      <w:r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mendeley":{"formattedCitation":"(Dwyer et al., 2015)","plainTextFormattedCitation":"(Dwyer et al., 2015)","previouslyFormattedCitation":"(Dwyer et al., 2015)"},"properties":{"noteIndex":0},"schema":"https://github.com/citation-style-language/schema/raw/master/csl-citation.json"}</w:instrText>
      </w:r>
      <w:r w:rsidRPr="009216CC">
        <w:rPr>
          <w:color w:val="000000" w:themeColor="text1"/>
        </w:rPr>
        <w:fldChar w:fldCharType="separate"/>
      </w:r>
      <w:r w:rsidR="009A32FC" w:rsidRPr="009216CC">
        <w:rPr>
          <w:noProof/>
          <w:color w:val="000000" w:themeColor="text1"/>
        </w:rPr>
        <w:t>(Dwyer et al., 2015)</w:t>
      </w:r>
      <w:r w:rsidRPr="009216CC">
        <w:rPr>
          <w:color w:val="000000" w:themeColor="text1"/>
        </w:rPr>
        <w:fldChar w:fldCharType="end"/>
      </w:r>
      <w:r w:rsidRPr="009216CC">
        <w:rPr>
          <w:color w:val="000000" w:themeColor="text1"/>
        </w:rPr>
        <w:t>.</w:t>
      </w:r>
      <w:r w:rsidR="00570E4C" w:rsidRPr="009216CC">
        <w:rPr>
          <w:color w:val="000000" w:themeColor="text1"/>
        </w:rPr>
        <w:t xml:space="preserve"> </w:t>
      </w:r>
    </w:p>
    <w:p w14:paraId="6F4D1604" w14:textId="51F4874A" w:rsidR="00520DD2" w:rsidRDefault="00DA18CA" w:rsidP="008C2216">
      <w:pPr>
        <w:spacing w:line="480" w:lineRule="auto"/>
      </w:pPr>
      <w:r>
        <w:tab/>
      </w:r>
      <w:r w:rsidR="008C2216" w:rsidRPr="00616930">
        <w:t xml:space="preserve">The </w:t>
      </w:r>
      <w:r w:rsidR="00BD5E18">
        <w:t>maximum observed movement distance</w:t>
      </w:r>
      <w:r>
        <w:t xml:space="preserve"> </w:t>
      </w:r>
      <w:r w:rsidR="008C2216" w:rsidRPr="00616930">
        <w:t>for each individual was</w:t>
      </w:r>
      <w:r w:rsidR="00AD3E7B">
        <w:t xml:space="preserve"> calculated as</w:t>
      </w:r>
      <w:r w:rsidR="008C2216" w:rsidRPr="00616930">
        <w:t xml:space="preserve"> the longest path between receivers </w:t>
      </w:r>
      <w:r w:rsidR="00CC08E4">
        <w:t xml:space="preserve">at which </w:t>
      </w:r>
      <w:r w:rsidR="009A32FC">
        <w:t>a given</w:t>
      </w:r>
      <w:r w:rsidR="008C2216" w:rsidRPr="00616930">
        <w:t xml:space="preserve"> individual was detected.</w:t>
      </w:r>
      <w:r w:rsidR="008C2216">
        <w:t xml:space="preserve"> </w:t>
      </w:r>
      <w:r w:rsidR="008C2216" w:rsidRPr="00616930">
        <w:t xml:space="preserve">Because adult </w:t>
      </w:r>
      <w:proofErr w:type="spellStart"/>
      <w:r w:rsidR="008C2216" w:rsidRPr="00616930">
        <w:t>bottomfish</w:t>
      </w:r>
      <w:proofErr w:type="spellEnd"/>
      <w:r w:rsidR="008C2216" w:rsidRPr="00616930">
        <w:t xml:space="preserve"> habitat is defined as depths between 100 and 400</w:t>
      </w:r>
      <w:r w:rsidR="00CC08E4">
        <w:t xml:space="preserve"> </w:t>
      </w:r>
      <w:r w:rsidR="008C2216" w:rsidRPr="00616930">
        <w:t>m, paths between receivers were constrained to this depth range using a least-co</w:t>
      </w:r>
      <w:r w:rsidR="009216CC">
        <w:t xml:space="preserve">st path algorithm using the </w:t>
      </w:r>
      <w:proofErr w:type="spellStart"/>
      <w:r w:rsidR="009216CC">
        <w:t>MarM</w:t>
      </w:r>
      <w:r w:rsidR="008C2216" w:rsidRPr="00616930">
        <w:t>ap</w:t>
      </w:r>
      <w:proofErr w:type="spellEnd"/>
      <w:r w:rsidR="008C2216" w:rsidRPr="00616930">
        <w:t xml:space="preserve"> package in R </w:t>
      </w:r>
      <w:r w:rsidR="008C2216" w:rsidRPr="00616930">
        <w:fldChar w:fldCharType="begin" w:fldLock="1"/>
      </w:r>
      <w:r w:rsidR="00EF24F2">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id":"ITEM-2","itemData":{"DOI":"10.1371/journal.pone.0083051","author":[{"dropping-particle":"","family":"Pante","given":"Eric","non-dropping-particle":"","parse-names":false,"suffix":""},{"dropping-particle":"","family":"Simon-Bouhet","given":"Benoit","non-dropping-particle":"","parse-names":false,"suffix":""}],"container-title":"PLoS ONE","id":"ITEM-2","issue":"9","issued":{"date-parts":[["2013"]]},"page":"e73051","title":"Marmap: a package for importing, plotting and analyzing bathymetric and topographic data in R","type":"article-journal","volume":"8"},"uris":["http://www.mendeley.com/documents/?uuid=c8249507-0c9c-4962-8716-1427bcdc39a2"]}],"mendeley":{"formattedCitation":"(Pante and Simon-Bouhet, 2013; R Core Team, 2014)","plainTextFormattedCitation":"(Pante and Simon-Bouhet, 2013; R Core Team, 2014)","previouslyFormattedCitation":"(Pante and Simon-Bouhet, 2013; R Core Team, 2014)"},"properties":{"noteIndex":0},"schema":"https://github.com/citation-style-language/schema/raw/master/csl-citation.json"}</w:instrText>
      </w:r>
      <w:r w:rsidR="008C2216" w:rsidRPr="00616930">
        <w:fldChar w:fldCharType="separate"/>
      </w:r>
      <w:r w:rsidR="008C2216" w:rsidRPr="00616930">
        <w:rPr>
          <w:noProof/>
        </w:rPr>
        <w:t>(Pante and Simon-Bouhet, 2013; R Core Team, 2014)</w:t>
      </w:r>
      <w:r w:rsidR="008C2216" w:rsidRPr="00616930">
        <w:fldChar w:fldCharType="end"/>
      </w:r>
      <w:r w:rsidR="008C2216" w:rsidRPr="00616930">
        <w:t xml:space="preserve">. In effect, if the </w:t>
      </w:r>
      <w:del w:id="150" w:author="Kevin Weng" w:date="2019-01-08T16:31:00Z">
        <w:r w:rsidR="008C2216" w:rsidRPr="00616930" w:rsidDel="00560548">
          <w:delText>line of sight</w:delText>
        </w:r>
      </w:del>
      <w:ins w:id="151" w:author="Kevin Weng" w:date="2019-01-08T16:31:00Z">
        <w:r w:rsidR="00560548">
          <w:t>linear</w:t>
        </w:r>
      </w:ins>
      <w:r w:rsidR="008C2216" w:rsidRPr="00616930">
        <w:t xml:space="preserve"> path between two stations encountered </w:t>
      </w:r>
      <w:del w:id="152" w:author="Kevin Weng" w:date="2019-01-08T16:30:00Z">
        <w:r w:rsidR="008C2216" w:rsidRPr="00616930" w:rsidDel="00FF6FF1">
          <w:delText>an obstacle</w:delText>
        </w:r>
      </w:del>
      <w:ins w:id="153" w:author="Kevin Weng" w:date="2019-01-08T16:30:00Z">
        <w:r w:rsidR="00FF6FF1">
          <w:t>a position</w:t>
        </w:r>
      </w:ins>
      <w:r w:rsidR="008C2216" w:rsidRPr="00616930">
        <w:t xml:space="preserve"> with a depth outside this range, the pathfinding algorithm would </w:t>
      </w:r>
      <w:del w:id="154" w:author="Kevin Weng" w:date="2019-01-08T16:32:00Z">
        <w:r w:rsidR="008C2216" w:rsidRPr="00616930" w:rsidDel="00560548">
          <w:delText>circumvent the obstacle</w:delText>
        </w:r>
      </w:del>
      <w:ins w:id="155" w:author="Kevin Weng" w:date="2019-01-08T16:32:00Z">
        <w:r w:rsidR="00560548">
          <w:t>shift to the nearest point with a depth inside the acceptable range</w:t>
        </w:r>
      </w:ins>
      <w:r w:rsidR="008C2216" w:rsidRPr="00616930">
        <w:t>, resulting in a longer path</w:t>
      </w:r>
      <w:r w:rsidR="00BD5E18">
        <w:t xml:space="preserve"> that was</w:t>
      </w:r>
      <w:r w:rsidR="008C2216" w:rsidRPr="00616930">
        <w:t xml:space="preserve"> consistent with </w:t>
      </w:r>
      <w:proofErr w:type="spellStart"/>
      <w:r w:rsidR="008C2216" w:rsidRPr="00616930">
        <w:t>bottomfish</w:t>
      </w:r>
      <w:proofErr w:type="spellEnd"/>
      <w:r w:rsidR="008C2216" w:rsidRPr="00616930">
        <w:t xml:space="preserve"> </w:t>
      </w:r>
      <w:r w:rsidR="00CC08E4">
        <w:t>habitat</w:t>
      </w:r>
      <w:r w:rsidR="00CC08E4" w:rsidRPr="00616930">
        <w:t xml:space="preserve"> </w:t>
      </w:r>
      <w:r w:rsidR="008C2216" w:rsidRPr="00616930">
        <w:t>use.</w:t>
      </w:r>
    </w:p>
    <w:p w14:paraId="782A58D6" w14:textId="77777777" w:rsidR="008C2216" w:rsidRDefault="008C2216" w:rsidP="00B84950">
      <w:pPr>
        <w:spacing w:line="480" w:lineRule="auto"/>
        <w:outlineLvl w:val="1"/>
        <w:rPr>
          <w:i/>
          <w:color w:val="000000" w:themeColor="text1"/>
        </w:rPr>
      </w:pPr>
    </w:p>
    <w:p w14:paraId="590EB037" w14:textId="7BCA1976" w:rsidR="00520DD2" w:rsidRDefault="008C2216" w:rsidP="00B84950">
      <w:pPr>
        <w:spacing w:line="480" w:lineRule="auto"/>
        <w:outlineLvl w:val="1"/>
        <w:rPr>
          <w:i/>
          <w:color w:val="000000" w:themeColor="text1"/>
        </w:rPr>
      </w:pPr>
      <w:r>
        <w:rPr>
          <w:i/>
          <w:color w:val="000000" w:themeColor="text1"/>
        </w:rPr>
        <w:t>Comparison to</w:t>
      </w:r>
      <w:r w:rsidR="00D87494">
        <w:rPr>
          <w:i/>
          <w:color w:val="000000" w:themeColor="text1"/>
        </w:rPr>
        <w:t xml:space="preserve"> BRFAs</w:t>
      </w:r>
    </w:p>
    <w:p w14:paraId="109801C4" w14:textId="199CAFA7" w:rsidR="008C2216" w:rsidRPr="008C2216" w:rsidRDefault="00BD5E18" w:rsidP="008C2216">
      <w:pPr>
        <w:spacing w:line="480" w:lineRule="auto"/>
      </w:pPr>
      <w:r>
        <w:t>Maximum observed movement distance</w:t>
      </w:r>
      <w:r w:rsidR="008C2216" w:rsidRPr="00616930">
        <w:t xml:space="preserve"> for </w:t>
      </w:r>
      <w:r w:rsidR="00F347C5">
        <w:t>opakapaka</w:t>
      </w:r>
      <w:r w:rsidR="008C2216" w:rsidRPr="00616930">
        <w:t xml:space="preserve"> was compared to the distance across the </w:t>
      </w:r>
      <w:r w:rsidR="001446B6">
        <w:t xml:space="preserve">12 </w:t>
      </w:r>
      <w:r w:rsidR="008C2216" w:rsidRPr="00616930">
        <w:t xml:space="preserve">BRFAs. As defined, all but one BRFA is located along a slope </w:t>
      </w:r>
      <w:r>
        <w:t xml:space="preserve">and </w:t>
      </w:r>
      <w:r w:rsidR="008C2216" w:rsidRPr="00616930">
        <w:t>includ</w:t>
      </w:r>
      <w:r>
        <w:t>es</w:t>
      </w:r>
      <w:r w:rsidR="008C2216" w:rsidRPr="00616930">
        <w:t xml:space="preserve"> both </w:t>
      </w:r>
      <w:r>
        <w:t>preferred and non-preferred</w:t>
      </w:r>
      <w:r w:rsidR="008C2216" w:rsidRPr="00616930">
        <w:t xml:space="preserve"> habitat (Figure 5). To estimate the linear habitat dimension of each BRFA area, the same depth-constrained least-cost path algorithm was </w:t>
      </w:r>
      <w:r>
        <w:t>used</w:t>
      </w:r>
      <w:r w:rsidR="008C2216" w:rsidRPr="00616930">
        <w:t>. For the 11 BRFAs located along slope</w:t>
      </w:r>
      <w:r>
        <w:t>s</w:t>
      </w:r>
      <w:r w:rsidR="008C2216" w:rsidRPr="00616930">
        <w:t xml:space="preserve">, a path was calculated between the two sides of the BRFA’s boundary intersecting </w:t>
      </w:r>
      <w:proofErr w:type="spellStart"/>
      <w:r w:rsidR="008C2216" w:rsidRPr="00616930">
        <w:t>bottomfish</w:t>
      </w:r>
      <w:proofErr w:type="spellEnd"/>
      <w:r w:rsidR="008C2216" w:rsidRPr="00616930">
        <w:t xml:space="preserve"> habitat using 50</w:t>
      </w:r>
      <w:r w:rsidR="00183AEE">
        <w:t>-</w:t>
      </w:r>
      <w:r w:rsidR="008C2216" w:rsidRPr="00616930">
        <w:t xml:space="preserve">m resolution bathymetry. The start and end points for each path </w:t>
      </w:r>
      <w:r w:rsidR="00183AEE">
        <w:t>were</w:t>
      </w:r>
      <w:r w:rsidR="00183AEE" w:rsidRPr="00616930">
        <w:t xml:space="preserve"> </w:t>
      </w:r>
      <w:r w:rsidR="008C2216" w:rsidRPr="00616930">
        <w:t>120</w:t>
      </w:r>
      <w:r w:rsidR="00183AEE">
        <w:t>-</w:t>
      </w:r>
      <w:r w:rsidR="008C2216" w:rsidRPr="00616930">
        <w:t xml:space="preserve">m, the preferred depth of </w:t>
      </w:r>
      <w:r w:rsidR="00F347C5">
        <w:t>opakapaka</w:t>
      </w:r>
      <w:r w:rsidR="008C2216" w:rsidRPr="00616930">
        <w:t xml:space="preserve">. For the BRFA containing depths exclusively within defined </w:t>
      </w:r>
      <w:proofErr w:type="spellStart"/>
      <w:r w:rsidR="008C2216" w:rsidRPr="00616930">
        <w:t>bottomfish</w:t>
      </w:r>
      <w:proofErr w:type="spellEnd"/>
      <w:r w:rsidR="008C2216" w:rsidRPr="00616930">
        <w:t xml:space="preserve"> habitat, the hypotenuse between </w:t>
      </w:r>
      <w:r w:rsidR="00183AEE">
        <w:t>opposite</w:t>
      </w:r>
      <w:r w:rsidR="00183AEE" w:rsidRPr="00616930">
        <w:t xml:space="preserve"> </w:t>
      </w:r>
      <w:r w:rsidR="008C2216" w:rsidRPr="00616930">
        <w:t xml:space="preserve">corners of the rectangular area was used </w:t>
      </w:r>
      <w:r w:rsidR="00183AEE">
        <w:t>to define</w:t>
      </w:r>
      <w:r w:rsidR="00183AEE" w:rsidRPr="00616930">
        <w:t xml:space="preserve"> </w:t>
      </w:r>
      <w:r w:rsidR="00183AEE">
        <w:t>its</w:t>
      </w:r>
      <w:r w:rsidR="00183AEE" w:rsidRPr="00616930">
        <w:t xml:space="preserve"> </w:t>
      </w:r>
      <w:r w:rsidR="008C2216" w:rsidRPr="00616930">
        <w:t xml:space="preserve">linear habitat dimension (Figure 5). </w:t>
      </w:r>
    </w:p>
    <w:p w14:paraId="2AFB29AD" w14:textId="644481FE" w:rsidR="008C2216" w:rsidRPr="00520DD2" w:rsidRDefault="008C2216" w:rsidP="00B84950">
      <w:pPr>
        <w:spacing w:line="480" w:lineRule="auto"/>
        <w:outlineLvl w:val="1"/>
        <w:rPr>
          <w:i/>
          <w:color w:val="000000" w:themeColor="text1"/>
        </w:rPr>
      </w:pPr>
    </w:p>
    <w:p w14:paraId="5E777FE9" w14:textId="27243C89" w:rsidR="00605B98" w:rsidRPr="00616930" w:rsidRDefault="008C2216" w:rsidP="00E32A09">
      <w:pPr>
        <w:spacing w:line="480" w:lineRule="auto"/>
        <w:outlineLvl w:val="0"/>
        <w:rPr>
          <w:i/>
        </w:rPr>
      </w:pPr>
      <w:r>
        <w:rPr>
          <w:i/>
          <w:color w:val="000000" w:themeColor="text1"/>
        </w:rPr>
        <w:t>Q</w:t>
      </w:r>
      <w:r w:rsidR="00D87494">
        <w:rPr>
          <w:i/>
          <w:color w:val="000000" w:themeColor="text1"/>
        </w:rPr>
        <w:t>uantifying S</w:t>
      </w:r>
      <w:r>
        <w:rPr>
          <w:i/>
          <w:color w:val="000000" w:themeColor="text1"/>
        </w:rPr>
        <w:t>pillover</w:t>
      </w:r>
    </w:p>
    <w:p w14:paraId="2972F6C5" w14:textId="7CCCBCF1" w:rsidR="00605B98" w:rsidRDefault="00183AEE" w:rsidP="009373F7">
      <w:pPr>
        <w:spacing w:line="480" w:lineRule="auto"/>
      </w:pPr>
      <w:del w:id="156" w:author="Kevin Weng" w:date="2019-01-08T16:36:00Z">
        <w:r w:rsidDel="002D347A">
          <w:lastRenderedPageBreak/>
          <w:delText>The frequency of s</w:delText>
        </w:r>
        <w:r w:rsidR="008C2216" w:rsidDel="002D347A">
          <w:delText xml:space="preserve">pillover was quantified </w:delText>
        </w:r>
      </w:del>
      <w:del w:id="157" w:author="Kevin Weng" w:date="2019-01-08T16:35:00Z">
        <w:r w:rsidR="008C2216" w:rsidDel="002D347A">
          <w:delText>using</w:delText>
        </w:r>
        <w:r w:rsidR="00605B98" w:rsidRPr="00616930" w:rsidDel="002D347A">
          <w:delText xml:space="preserve"> </w:delText>
        </w:r>
        <w:r w:rsidDel="002D347A">
          <w:delText xml:space="preserve">the </w:delText>
        </w:r>
        <w:r w:rsidR="00605B98" w:rsidRPr="00616930" w:rsidDel="002D347A">
          <w:delText xml:space="preserve">location coordinates for each tag </w:delText>
        </w:r>
        <w:r w:rsidDel="002D347A">
          <w:delText xml:space="preserve">detected at a receiver </w:delText>
        </w:r>
        <w:r w:rsidR="008C2216" w:rsidDel="002D347A">
          <w:delText xml:space="preserve">and </w:delText>
        </w:r>
      </w:del>
      <w:del w:id="158" w:author="Kevin Weng" w:date="2019-01-08T16:36:00Z">
        <w:r w:rsidR="008C2216" w:rsidDel="002D347A">
          <w:delText>determining if the fish was located within or</w:delText>
        </w:r>
        <w:r w:rsidR="00605B98" w:rsidRPr="00616930" w:rsidDel="002D347A">
          <w:delText xml:space="preserve"> outside BRFA</w:delText>
        </w:r>
        <w:r w:rsidR="00D87494" w:rsidDel="002D347A">
          <w:delText>-E’s</w:delText>
        </w:r>
        <w:r w:rsidR="00605B98" w:rsidRPr="00616930" w:rsidDel="002D347A">
          <w:delText xml:space="preserve"> boundaries. </w:delText>
        </w:r>
      </w:del>
      <w:r w:rsidR="00605B98" w:rsidRPr="00616930">
        <w:t xml:space="preserve">Movement across BRFA boundaries was said to occur when a tag was detected </w:t>
      </w:r>
      <w:ins w:id="159" w:author="Kevin Weng" w:date="2019-01-08T16:37:00Z">
        <w:r w:rsidR="002D347A">
          <w:t xml:space="preserve">at a receiver </w:t>
        </w:r>
      </w:ins>
      <w:r w:rsidR="00605B98" w:rsidRPr="00616930">
        <w:t xml:space="preserve">outside of </w:t>
      </w:r>
      <w:r>
        <w:t xml:space="preserve">the </w:t>
      </w:r>
      <w:r w:rsidR="00605B98" w:rsidRPr="00616930">
        <w:t xml:space="preserve">BRFA followed by a detection </w:t>
      </w:r>
      <w:r>
        <w:t>at a receiver inside the</w:t>
      </w:r>
      <w:r w:rsidRPr="00616930">
        <w:t xml:space="preserve"> </w:t>
      </w:r>
      <w:r w:rsidR="00605B98" w:rsidRPr="00616930">
        <w:t xml:space="preserve">BRFA, or vice versa. The number of movements across BRFA boundaries was then standardized by the </w:t>
      </w:r>
      <w:r>
        <w:t>track duration</w:t>
      </w:r>
      <w:r w:rsidR="00605B98" w:rsidRPr="00616930">
        <w:t xml:space="preserve">, </w:t>
      </w:r>
      <w:r w:rsidR="00B877B0">
        <w:t xml:space="preserve">defined as </w:t>
      </w:r>
      <w:r w:rsidR="00605B98" w:rsidRPr="00616930">
        <w:t xml:space="preserve">the number of days elapsed between </w:t>
      </w:r>
      <w:r w:rsidR="008944CA">
        <w:t>the first</w:t>
      </w:r>
      <w:r w:rsidR="00605B98" w:rsidRPr="00616930">
        <w:t xml:space="preserve"> and the final detection of a tag</w:t>
      </w:r>
      <w:r w:rsidR="008944CA">
        <w:t xml:space="preserve"> on the array during the analysis period</w:t>
      </w:r>
      <w:r w:rsidR="00605B98" w:rsidRPr="00616930">
        <w:t>.</w:t>
      </w:r>
      <w:ins w:id="160" w:author="Kevin Weng" w:date="2019-01-08T16:37:00Z">
        <w:r w:rsidR="002D347A">
          <w:t xml:space="preserve"> Since a fish may not be at the position of the receiver when it is detected, we positioned receiver fences </w:t>
        </w:r>
      </w:ins>
      <w:ins w:id="161" w:author="Kevin Weng" w:date="2019-01-08T16:38:00Z">
        <w:r w:rsidR="002D347A">
          <w:t xml:space="preserve">away from the BRFA boundary by </w:t>
        </w:r>
      </w:ins>
      <w:ins w:id="162" w:author="Kevin Weng" w:date="2019-01-08T16:37:00Z">
        <w:r w:rsidR="002D347A">
          <w:t xml:space="preserve">more than the </w:t>
        </w:r>
      </w:ins>
      <w:ins w:id="163" w:author="Kevin Weng" w:date="2019-01-08T16:38:00Z">
        <w:r w:rsidR="002D347A">
          <w:t xml:space="preserve">detection distance. </w:t>
        </w:r>
      </w:ins>
    </w:p>
    <w:p w14:paraId="23E60EA3" w14:textId="77777777" w:rsidR="009373F7" w:rsidRDefault="009373F7" w:rsidP="00B84950">
      <w:pPr>
        <w:spacing w:line="480" w:lineRule="auto"/>
      </w:pPr>
    </w:p>
    <w:p w14:paraId="62E4A905" w14:textId="79B9D0CF" w:rsidR="009373F7" w:rsidRDefault="009373F7" w:rsidP="00B84950">
      <w:pPr>
        <w:spacing w:line="480" w:lineRule="auto"/>
        <w:rPr>
          <w:i/>
        </w:rPr>
      </w:pPr>
      <w:r>
        <w:rPr>
          <w:i/>
        </w:rPr>
        <w:t>Characterizing Diel Patterns in Distribution</w:t>
      </w:r>
    </w:p>
    <w:p w14:paraId="2BDD5613" w14:textId="682044C4" w:rsidR="009373F7" w:rsidRDefault="009373F7" w:rsidP="00B84950">
      <w:pPr>
        <w:spacing w:line="480" w:lineRule="auto"/>
      </w:pPr>
      <w:r>
        <w:t xml:space="preserve">Vertical </w:t>
      </w:r>
      <w:r w:rsidR="00756DDA">
        <w:t>habitat</w:t>
      </w:r>
      <w:r>
        <w:t xml:space="preserve"> use </w:t>
      </w:r>
      <w:r w:rsidR="0050538A">
        <w:t>was</w:t>
      </w:r>
      <w:r>
        <w:t xml:space="preserve"> quantified for all tagged fish to determine if an individual’s </w:t>
      </w:r>
      <w:r w:rsidR="0050538A">
        <w:t>depth was</w:t>
      </w:r>
      <w:r>
        <w:t xml:space="preserve"> correlated </w:t>
      </w:r>
      <w:r w:rsidR="0050538A">
        <w:t>with</w:t>
      </w:r>
      <w:r>
        <w:t xml:space="preserve"> diel </w:t>
      </w:r>
      <w:r w:rsidR="0050538A">
        <w:t>cycles</w:t>
      </w:r>
      <w:r>
        <w:t xml:space="preserve">. Each detection was assigned to one of four diurnal periods (night, dawn, day, dusk) based on the time that the detection occurred using the </w:t>
      </w:r>
      <w:proofErr w:type="spellStart"/>
      <w:r w:rsidR="006E2434">
        <w:t>RAtmosphere</w:t>
      </w:r>
      <w:proofErr w:type="spellEnd"/>
      <w:r>
        <w:t xml:space="preserve"> package in R</w:t>
      </w:r>
      <w:r w:rsidR="00241BE5">
        <w:t xml:space="preserve"> </w:t>
      </w:r>
      <w:r w:rsidR="00241BE5">
        <w:fldChar w:fldCharType="begin" w:fldLock="1"/>
      </w:r>
      <w:r w:rsidR="00453908">
        <w:instrText>ADDIN CSL_CITATION {"citationItems":[{"id":"ITEM-1","itemData":{"author":[{"dropping-particle":"","family":"Biavati","given":"Gionata","non-dropping-particle":"","parse-names":false,"suffix":""}],"id":"ITEM-1","issued":{"date-parts":[["2014"]]},"number":"1.1","title":"RAtmosphere: standard atompsheric profiles","type":"article"},"uris":["http://www.mendeley.com/documents/?uuid=cb98172d-b28d-482d-8702-dc388da54fef"]}],"mendeley":{"formattedCitation":"(Biavati, 2014)","plainTextFormattedCitation":"(Biavati, 2014)","previouslyFormattedCitation":"(Biavati, 2014)"},"properties":{"noteIndex":0},"schema":"https://github.com/citation-style-language/schema/raw/master/csl-citation.json"}</w:instrText>
      </w:r>
      <w:r w:rsidR="00241BE5">
        <w:fldChar w:fldCharType="separate"/>
      </w:r>
      <w:r w:rsidR="00241BE5" w:rsidRPr="00241BE5">
        <w:rPr>
          <w:noProof/>
        </w:rPr>
        <w:t>(Biavati, 2014)</w:t>
      </w:r>
      <w:r w:rsidR="00241BE5">
        <w:fldChar w:fldCharType="end"/>
      </w:r>
      <w:r w:rsidR="00241BE5" w:rsidRPr="00241BE5">
        <w:t xml:space="preserve">. </w:t>
      </w:r>
      <w:r>
        <w:t>For tags with depth sensors, a linear model was used to test if there was a significant relationship between depth and time of day</w:t>
      </w:r>
      <w:r w:rsidR="005A7F6F">
        <w:t>. Tag ID</w:t>
      </w:r>
      <w:r w:rsidR="0004603F">
        <w:t xml:space="preserve"> </w:t>
      </w:r>
      <w:r w:rsidR="00451BD5">
        <w:t>was</w:t>
      </w:r>
      <w:r w:rsidR="005A7F6F">
        <w:t xml:space="preserve"> </w:t>
      </w:r>
      <w:r w:rsidR="0004603F">
        <w:t>incorporated</w:t>
      </w:r>
      <w:r w:rsidR="009F5FBA">
        <w:t xml:space="preserve"> </w:t>
      </w:r>
      <w:r w:rsidR="00D76A66">
        <w:t>as</w:t>
      </w:r>
      <w:r w:rsidR="00451BD5">
        <w:t xml:space="preserve"> a</w:t>
      </w:r>
      <w:r w:rsidR="005A7F6F">
        <w:t xml:space="preserve"> random effect</w:t>
      </w:r>
      <w:r w:rsidR="009F5FBA">
        <w:t xml:space="preserve"> to account for individual </w:t>
      </w:r>
      <w:r w:rsidR="005A7F6F">
        <w:t>depth preference</w:t>
      </w:r>
      <w:r w:rsidR="009F5FBA">
        <w:t xml:space="preserve">. To test if the range of depths occupied by opakapaka during each diurnal period expanded or contracted irrespective of the mean depth, a </w:t>
      </w:r>
      <w:r w:rsidR="009F5FBA" w:rsidRPr="009F5FBA">
        <w:t>Breusch-Pagan</w:t>
      </w:r>
      <w:r w:rsidR="009F5FBA">
        <w:t xml:space="preserve"> test was used to test for heteroskedasticity among model residuals across diurnal periods.</w:t>
      </w:r>
      <w:r w:rsidR="00D76A66">
        <w:t xml:space="preserve"> Tag ID and </w:t>
      </w:r>
      <w:r w:rsidR="00395278">
        <w:t>its</w:t>
      </w:r>
      <w:r w:rsidR="00D76A66">
        <w:t xml:space="preserve"> interaction with time of day were treated as fixed effects for the purpose of this analysis. </w:t>
      </w:r>
      <w:r w:rsidR="0050538A">
        <w:t>This process was repeated f</w:t>
      </w:r>
      <w:r w:rsidR="009F5FBA">
        <w:t xml:space="preserve">or </w:t>
      </w:r>
      <w:r w:rsidR="00183AEE">
        <w:t xml:space="preserve">all </w:t>
      </w:r>
      <w:r w:rsidR="0050538A">
        <w:t>opakapaka, including those tagged with V13 tags lacking depth sensing capabilities, using station depth as a proxy for depth.</w:t>
      </w:r>
    </w:p>
    <w:p w14:paraId="5629C116" w14:textId="3BB064DC" w:rsidR="009373F7" w:rsidRPr="009373F7" w:rsidRDefault="00756DDA" w:rsidP="00B84950">
      <w:pPr>
        <w:spacing w:line="480" w:lineRule="auto"/>
      </w:pPr>
      <w:r>
        <w:rPr>
          <w:i/>
        </w:rPr>
        <w:tab/>
      </w:r>
      <w:r w:rsidR="0050538A">
        <w:t xml:space="preserve">Diel patterns in </w:t>
      </w:r>
      <w:del w:id="164" w:author="Kevin Weng" w:date="2019-01-08T16:42:00Z">
        <w:r w:rsidR="00990C74" w:rsidDel="00642BEF">
          <w:delText>which stations were frequented</w:delText>
        </w:r>
      </w:del>
      <w:ins w:id="165" w:author="Kevin Weng" w:date="2019-01-08T16:42:00Z">
        <w:r w:rsidR="00642BEF">
          <w:t>the location of</w:t>
        </w:r>
      </w:ins>
      <w:del w:id="166" w:author="Kevin Weng" w:date="2019-01-08T16:42:00Z">
        <w:r w:rsidR="00990C74" w:rsidDel="00642BEF">
          <w:delText xml:space="preserve"> by</w:delText>
        </w:r>
      </w:del>
      <w:r w:rsidR="00990C74">
        <w:t xml:space="preserve"> </w:t>
      </w:r>
      <w:del w:id="167" w:author="Kevin Weng" w:date="2019-01-08T16:42:00Z">
        <w:r w:rsidR="00990C74" w:rsidDel="00642BEF">
          <w:delText xml:space="preserve">tagged </w:delText>
        </w:r>
      </w:del>
      <w:r w:rsidR="00183AEE">
        <w:t xml:space="preserve">opakapaka </w:t>
      </w:r>
      <w:ins w:id="168" w:author="Kevin Weng" w:date="2019-01-08T16:43:00Z">
        <w:r w:rsidR="00642BEF">
          <w:t xml:space="preserve">detections </w:t>
        </w:r>
      </w:ins>
      <w:r w:rsidR="0050538A">
        <w:t xml:space="preserve">were also </w:t>
      </w:r>
      <w:del w:id="169" w:author="Kevin Weng" w:date="2019-01-08T16:43:00Z">
        <w:r w:rsidR="0050538A" w:rsidDel="000D32F9">
          <w:delText>tested</w:delText>
        </w:r>
      </w:del>
      <w:ins w:id="170" w:author="Kevin Weng" w:date="2019-01-08T16:43:00Z">
        <w:r w:rsidR="000D32F9">
          <w:t>quantified</w:t>
        </w:r>
      </w:ins>
      <w:r>
        <w:t xml:space="preserve">. </w:t>
      </w:r>
      <w:del w:id="171" w:author="Kevin Weng" w:date="2019-01-08T16:43:00Z">
        <w:r w:rsidDel="000D32F9">
          <w:delText>This was done</w:delText>
        </w:r>
        <w:r w:rsidR="0050538A" w:rsidDel="000D32F9">
          <w:delText xml:space="preserve"> </w:delText>
        </w:r>
        <w:r w:rsidR="00990C74" w:rsidDel="000D32F9">
          <w:delText xml:space="preserve">to determine if the stations </w:delText>
        </w:r>
        <w:r w:rsidDel="000D32F9">
          <w:delText>where</w:delText>
        </w:r>
        <w:r w:rsidR="00990C74" w:rsidDel="000D32F9">
          <w:delText xml:space="preserve"> individuals were detected </w:delText>
        </w:r>
        <w:r w:rsidR="0050538A" w:rsidDel="000D32F9">
          <w:delText xml:space="preserve">varied with diurnal period. </w:delText>
        </w:r>
      </w:del>
      <w:r w:rsidR="0050538A">
        <w:t>Contingency tables</w:t>
      </w:r>
      <w:r w:rsidR="00990C74">
        <w:t xml:space="preserve"> </w:t>
      </w:r>
      <w:r w:rsidR="0050538A">
        <w:t>of</w:t>
      </w:r>
      <w:r w:rsidR="00990C74">
        <w:t xml:space="preserve"> the number of</w:t>
      </w:r>
      <w:r w:rsidR="0050538A">
        <w:t xml:space="preserve"> </w:t>
      </w:r>
      <w:r w:rsidR="00990C74">
        <w:t>tag transmissions</w:t>
      </w:r>
      <w:r w:rsidR="0050538A">
        <w:t xml:space="preserve"> </w:t>
      </w:r>
      <w:r w:rsidR="00990C74">
        <w:t>detected</w:t>
      </w:r>
      <w:r w:rsidR="0050538A">
        <w:t xml:space="preserve"> at each station </w:t>
      </w:r>
      <w:r w:rsidR="00183AEE">
        <w:t xml:space="preserve">by </w:t>
      </w:r>
      <w:del w:id="172" w:author="Kevin Weng" w:date="2019-01-08T16:58:00Z">
        <w:r w:rsidR="0050538A" w:rsidDel="002E48D8">
          <w:delText xml:space="preserve">diurnal </w:delText>
        </w:r>
      </w:del>
      <w:ins w:id="173" w:author="Kevin Weng" w:date="2019-01-08T16:58:00Z">
        <w:r w:rsidR="002E48D8">
          <w:t xml:space="preserve">diel </w:t>
        </w:r>
      </w:ins>
      <w:r w:rsidR="0050538A">
        <w:t xml:space="preserve">period </w:t>
      </w:r>
      <w:proofErr w:type="gramStart"/>
      <w:r w:rsidR="0050538A">
        <w:t>were</w:t>
      </w:r>
      <w:proofErr w:type="gramEnd"/>
      <w:r w:rsidR="0050538A">
        <w:t xml:space="preserve"> created for each individual</w:t>
      </w:r>
      <w:r w:rsidR="00990C74">
        <w:t xml:space="preserve">. Because the number of hours included in each </w:t>
      </w:r>
      <w:del w:id="174" w:author="Kevin Weng" w:date="2019-01-08T16:59:00Z">
        <w:r w:rsidR="00990C74" w:rsidDel="002B1483">
          <w:delText xml:space="preserve">diurnal </w:delText>
        </w:r>
      </w:del>
      <w:ins w:id="175" w:author="Kevin Weng" w:date="2019-01-08T16:59:00Z">
        <w:r w:rsidR="002B1483">
          <w:t xml:space="preserve">diel </w:t>
        </w:r>
      </w:ins>
      <w:r w:rsidR="00990C74">
        <w:t xml:space="preserve">period differed, contingency </w:t>
      </w:r>
      <w:r w:rsidR="00990C74">
        <w:lastRenderedPageBreak/>
        <w:t xml:space="preserve">tables were standardized </w:t>
      </w:r>
      <w:del w:id="176" w:author="Kevin Weng" w:date="2019-01-08T16:47:00Z">
        <w:r w:rsidR="00990C74" w:rsidDel="000D32F9">
          <w:delText xml:space="preserve">proportionally </w:delText>
        </w:r>
      </w:del>
      <w:r w:rsidR="00990C74">
        <w:t xml:space="preserve">such that the allocation of detections across all stations for each </w:t>
      </w:r>
      <w:del w:id="177" w:author="Kevin Weng" w:date="2019-01-08T16:59:00Z">
        <w:r w:rsidR="00990C74" w:rsidDel="002B1483">
          <w:delText xml:space="preserve">diurnal </w:delText>
        </w:r>
      </w:del>
      <w:ins w:id="178" w:author="Kevin Weng" w:date="2019-01-08T16:59:00Z">
        <w:r w:rsidR="002B1483">
          <w:t xml:space="preserve">diel </w:t>
        </w:r>
      </w:ins>
      <w:r w:rsidR="00990C74">
        <w:t>period totaled 1</w:t>
      </w:r>
      <w:r w:rsidR="0050538A">
        <w:t xml:space="preserve">. </w:t>
      </w:r>
      <w:del w:id="179" w:author="Kevin Weng" w:date="2019-01-08T16:45:00Z">
        <w:r w:rsidR="0050538A" w:rsidDel="000D32F9">
          <w:delText>Significant</w:delText>
        </w:r>
        <w:r w:rsidR="00990C74" w:rsidDel="000D32F9">
          <w:delText xml:space="preserve"> </w:delText>
        </w:r>
      </w:del>
      <w:ins w:id="180" w:author="Kevin Weng" w:date="2019-01-08T16:45:00Z">
        <w:r w:rsidR="000D32F9">
          <w:t>D</w:t>
        </w:r>
      </w:ins>
      <w:del w:id="181" w:author="Kevin Weng" w:date="2019-01-08T16:45:00Z">
        <w:r w:rsidR="00990C74" w:rsidDel="000D32F9">
          <w:delText>d</w:delText>
        </w:r>
      </w:del>
      <w:r w:rsidR="00990C74">
        <w:t xml:space="preserve">ifferences </w:t>
      </w:r>
      <w:ins w:id="182" w:author="Kevin Weng" w:date="2019-01-08T16:47:00Z">
        <w:r w:rsidR="000D32F9">
          <w:t xml:space="preserve">in an individual fish's locations </w:t>
        </w:r>
      </w:ins>
      <w:del w:id="183" w:author="Kevin Weng" w:date="2019-01-08T16:47:00Z">
        <w:r w:rsidR="00990C74" w:rsidDel="000D32F9">
          <w:delText xml:space="preserve">between the </w:delText>
        </w:r>
        <w:r w:rsidR="0050538A" w:rsidDel="000D32F9">
          <w:delText>station</w:delText>
        </w:r>
        <w:r w:rsidR="00990C74" w:rsidDel="000D32F9">
          <w:delText xml:space="preserve">s an individual was detected </w:delText>
        </w:r>
      </w:del>
      <w:r w:rsidR="00990C74">
        <w:t xml:space="preserve">during each </w:t>
      </w:r>
      <w:del w:id="184" w:author="Kevin Weng" w:date="2019-01-08T16:58:00Z">
        <w:r w:rsidR="00990C74" w:rsidDel="002E48D8">
          <w:delText xml:space="preserve">diurnal </w:delText>
        </w:r>
      </w:del>
      <w:ins w:id="185" w:author="Kevin Weng" w:date="2019-01-08T16:58:00Z">
        <w:r w:rsidR="002E48D8">
          <w:t xml:space="preserve">diel </w:t>
        </w:r>
      </w:ins>
      <w:r w:rsidR="00990C74">
        <w:t xml:space="preserve">period </w:t>
      </w:r>
      <w:proofErr w:type="gramStart"/>
      <w:r w:rsidR="00990C74">
        <w:t>were</w:t>
      </w:r>
      <w:proofErr w:type="gramEnd"/>
      <w:r w:rsidR="00990C74">
        <w:t xml:space="preserve"> tested for using a chi-squared test. </w:t>
      </w:r>
      <w:r w:rsidR="007214B9">
        <w:t xml:space="preserve">To test if </w:t>
      </w:r>
      <w:del w:id="186" w:author="Kevin Weng" w:date="2019-01-08T16:59:00Z">
        <w:r w:rsidR="007214B9" w:rsidDel="002B1483">
          <w:delText xml:space="preserve">diurnal </w:delText>
        </w:r>
      </w:del>
      <w:ins w:id="187" w:author="Kevin Weng" w:date="2019-01-08T16:59:00Z">
        <w:r w:rsidR="002B1483">
          <w:t xml:space="preserve">diel </w:t>
        </w:r>
      </w:ins>
      <w:r w:rsidR="007214B9">
        <w:t xml:space="preserve">movement patterns were consistent between individuals, the mean latitude and longitude for detection was calculated for each tagged fish during each </w:t>
      </w:r>
      <w:del w:id="188" w:author="Kevin Weng" w:date="2019-01-08T16:59:00Z">
        <w:r w:rsidR="007214B9" w:rsidDel="002B1483">
          <w:delText xml:space="preserve">diurnal </w:delText>
        </w:r>
      </w:del>
      <w:ins w:id="189" w:author="Kevin Weng" w:date="2019-01-08T16:59:00Z">
        <w:r w:rsidR="002B1483">
          <w:t xml:space="preserve">diel </w:t>
        </w:r>
      </w:ins>
      <w:r w:rsidR="007214B9">
        <w:t xml:space="preserve">period. Linear models were then fit to predict mean latitude and longitude by </w:t>
      </w:r>
      <w:del w:id="190" w:author="Kevin Weng" w:date="2019-01-08T16:59:00Z">
        <w:r w:rsidR="007214B9" w:rsidDel="002B1483">
          <w:delText xml:space="preserve">diurnal </w:delText>
        </w:r>
      </w:del>
      <w:ins w:id="191" w:author="Kevin Weng" w:date="2019-01-08T16:59:00Z">
        <w:r w:rsidR="002B1483">
          <w:t xml:space="preserve">diel </w:t>
        </w:r>
      </w:ins>
      <w:r w:rsidR="007214B9">
        <w:t>period. Individual location preference was accounted for by including tag ID as a random effect</w:t>
      </w:r>
      <w:r w:rsidR="00183AEE">
        <w:t xml:space="preserve"> however interactions between diel period and environmental co-variates could not be tested due to data limitations</w:t>
      </w:r>
      <w:r w:rsidR="007214B9">
        <w:t xml:space="preserve">. </w:t>
      </w:r>
    </w:p>
    <w:p w14:paraId="5F1F51C9" w14:textId="76CC086B" w:rsidR="006470CE" w:rsidRPr="00616930" w:rsidRDefault="006470CE" w:rsidP="00B84950">
      <w:pPr>
        <w:spacing w:line="480" w:lineRule="auto"/>
        <w:outlineLvl w:val="0"/>
        <w:rPr>
          <w:i/>
          <w:color w:val="000000" w:themeColor="text1"/>
        </w:rPr>
      </w:pPr>
    </w:p>
    <w:p w14:paraId="2F851E91" w14:textId="4B88EE00" w:rsidR="00B347E5" w:rsidRPr="00616930" w:rsidRDefault="00B347E5" w:rsidP="00B84950">
      <w:pPr>
        <w:spacing w:line="480" w:lineRule="auto"/>
        <w:outlineLvl w:val="0"/>
        <w:rPr>
          <w:color w:val="000000" w:themeColor="text1"/>
        </w:rPr>
      </w:pPr>
      <w:r w:rsidRPr="00616930">
        <w:rPr>
          <w:b/>
          <w:color w:val="000000" w:themeColor="text1"/>
        </w:rPr>
        <w:t>Results</w:t>
      </w:r>
    </w:p>
    <w:p w14:paraId="7CC863D3" w14:textId="693B67CE" w:rsidR="009120EF" w:rsidRPr="00616930" w:rsidRDefault="009120EF" w:rsidP="00B84950">
      <w:pPr>
        <w:spacing w:line="480" w:lineRule="auto"/>
        <w:rPr>
          <w:i/>
          <w:color w:val="000000" w:themeColor="text1"/>
        </w:rPr>
      </w:pPr>
      <w:r w:rsidRPr="00616930">
        <w:rPr>
          <w:i/>
          <w:color w:val="000000" w:themeColor="text1"/>
        </w:rPr>
        <w:t>Fish Capture and Tagging</w:t>
      </w:r>
    </w:p>
    <w:p w14:paraId="4D0CDE3E" w14:textId="389A5537" w:rsidR="006470CE" w:rsidRDefault="00827A3B" w:rsidP="00B84950">
      <w:pPr>
        <w:spacing w:line="480" w:lineRule="auto"/>
        <w:rPr>
          <w:color w:val="000000" w:themeColor="text1"/>
        </w:rPr>
      </w:pPr>
      <w:r>
        <w:rPr>
          <w:color w:val="000000" w:themeColor="text1"/>
        </w:rPr>
        <w:t xml:space="preserve">Between </w:t>
      </w:r>
      <w:r w:rsidR="000044A3">
        <w:rPr>
          <w:color w:val="000000" w:themeColor="text1"/>
        </w:rPr>
        <w:t>9</w:t>
      </w:r>
      <w:r>
        <w:rPr>
          <w:color w:val="000000" w:themeColor="text1"/>
        </w:rPr>
        <w:t xml:space="preserve"> </w:t>
      </w:r>
      <w:r w:rsidR="000044A3">
        <w:rPr>
          <w:color w:val="000000" w:themeColor="text1"/>
        </w:rPr>
        <w:t>January</w:t>
      </w:r>
      <w:r>
        <w:rPr>
          <w:color w:val="000000" w:themeColor="text1"/>
        </w:rPr>
        <w:t xml:space="preserve"> 2017 and 11 January 2018</w:t>
      </w:r>
      <w:r w:rsidRPr="00616930">
        <w:rPr>
          <w:color w:val="000000" w:themeColor="text1"/>
        </w:rPr>
        <w:t xml:space="preserve">, </w:t>
      </w:r>
      <w:r w:rsidR="00A1144A">
        <w:rPr>
          <w:color w:val="000000" w:themeColor="text1"/>
        </w:rPr>
        <w:t>1</w:t>
      </w:r>
      <w:r w:rsidR="000044A3">
        <w:rPr>
          <w:color w:val="000000" w:themeColor="text1"/>
        </w:rPr>
        <w:t>7</w:t>
      </w:r>
      <w:r w:rsidR="00F36366">
        <w:rPr>
          <w:color w:val="000000" w:themeColor="text1"/>
        </w:rPr>
        <w:t>9</w:t>
      </w:r>
      <w:r w:rsidRPr="00616930">
        <w:rPr>
          <w:color w:val="000000" w:themeColor="text1"/>
        </w:rPr>
        <w:t xml:space="preserve"> </w:t>
      </w:r>
      <w:r w:rsidR="00F347C5" w:rsidRPr="00F347C5">
        <w:rPr>
          <w:color w:val="000000" w:themeColor="text1"/>
        </w:rPr>
        <w:t>opakapaka</w:t>
      </w:r>
      <w:r w:rsidR="00F347C5">
        <w:rPr>
          <w:i/>
          <w:color w:val="000000" w:themeColor="text1"/>
        </w:rPr>
        <w:t xml:space="preserve"> </w:t>
      </w:r>
      <w:r w:rsidRPr="00616930">
        <w:rPr>
          <w:color w:val="000000" w:themeColor="text1"/>
        </w:rPr>
        <w:t>were tagged and released</w:t>
      </w:r>
      <w:r w:rsidR="00A1144A">
        <w:rPr>
          <w:color w:val="000000" w:themeColor="text1"/>
        </w:rPr>
        <w:t xml:space="preserve"> within the study area</w:t>
      </w:r>
      <w:r w:rsidR="00DE3514">
        <w:rPr>
          <w:color w:val="000000" w:themeColor="text1"/>
        </w:rPr>
        <w:t xml:space="preserve">. </w:t>
      </w:r>
      <w:r w:rsidR="000044A3">
        <w:rPr>
          <w:color w:val="000000" w:themeColor="text1"/>
        </w:rPr>
        <w:t>15</w:t>
      </w:r>
      <w:r w:rsidR="00F36366">
        <w:rPr>
          <w:color w:val="000000" w:themeColor="text1"/>
        </w:rPr>
        <w:t>8</w:t>
      </w:r>
      <w:r>
        <w:rPr>
          <w:color w:val="000000" w:themeColor="text1"/>
        </w:rPr>
        <w:t xml:space="preserve"> </w:t>
      </w:r>
      <w:r w:rsidR="00356899">
        <w:rPr>
          <w:color w:val="000000" w:themeColor="text1"/>
        </w:rPr>
        <w:t xml:space="preserve">tag IDs </w:t>
      </w:r>
      <w:r w:rsidR="00DE3514">
        <w:rPr>
          <w:color w:val="000000" w:themeColor="text1"/>
        </w:rPr>
        <w:t xml:space="preserve">were </w:t>
      </w:r>
      <w:r>
        <w:rPr>
          <w:color w:val="000000" w:themeColor="text1"/>
        </w:rPr>
        <w:t>detected at least once on the receiver array</w:t>
      </w:r>
      <w:r w:rsidR="000044A3">
        <w:rPr>
          <w:color w:val="000000" w:themeColor="text1"/>
        </w:rPr>
        <w:t xml:space="preserve"> between 26 June 2017 and 15 April 2018</w:t>
      </w:r>
      <w:r w:rsidR="00DE3514">
        <w:rPr>
          <w:color w:val="000000" w:themeColor="text1"/>
        </w:rPr>
        <w:t xml:space="preserve">. </w:t>
      </w:r>
      <w:r w:rsidR="00D93BEE">
        <w:rPr>
          <w:color w:val="000000" w:themeColor="text1"/>
        </w:rPr>
        <w:t xml:space="preserve">Sixty-eight </w:t>
      </w:r>
      <w:r>
        <w:rPr>
          <w:color w:val="000000" w:themeColor="text1"/>
        </w:rPr>
        <w:t xml:space="preserve">of the detected </w:t>
      </w:r>
      <w:r w:rsidR="00766C8F">
        <w:rPr>
          <w:color w:val="000000" w:themeColor="text1"/>
        </w:rPr>
        <w:t>tags</w:t>
      </w:r>
      <w:r>
        <w:rPr>
          <w:color w:val="000000" w:themeColor="text1"/>
        </w:rPr>
        <w:t xml:space="preserve"> </w:t>
      </w:r>
      <w:r w:rsidRPr="00616930">
        <w:rPr>
          <w:color w:val="000000" w:themeColor="text1"/>
        </w:rPr>
        <w:t xml:space="preserve">were </w:t>
      </w:r>
      <w:r>
        <w:rPr>
          <w:color w:val="000000" w:themeColor="text1"/>
        </w:rPr>
        <w:t xml:space="preserve">depth sensing </w:t>
      </w:r>
      <w:r w:rsidR="00766C8F">
        <w:rPr>
          <w:color w:val="000000" w:themeColor="text1"/>
        </w:rPr>
        <w:t>and</w:t>
      </w:r>
      <w:r>
        <w:rPr>
          <w:color w:val="000000" w:themeColor="text1"/>
        </w:rPr>
        <w:t xml:space="preserve"> transmit</w:t>
      </w:r>
      <w:r w:rsidR="00766C8F">
        <w:rPr>
          <w:color w:val="000000" w:themeColor="text1"/>
        </w:rPr>
        <w:t>ted</w:t>
      </w:r>
      <w:r>
        <w:rPr>
          <w:color w:val="000000" w:themeColor="text1"/>
        </w:rPr>
        <w:t xml:space="preserve"> pressure data in addition to the unique ID</w:t>
      </w:r>
      <w:r w:rsidRPr="00616930">
        <w:rPr>
          <w:color w:val="000000" w:themeColor="text1"/>
        </w:rPr>
        <w:t>.</w:t>
      </w:r>
      <w:r>
        <w:rPr>
          <w:color w:val="000000" w:themeColor="text1"/>
        </w:rPr>
        <w:t xml:space="preserve"> </w:t>
      </w:r>
      <w:r w:rsidR="00CC08E4">
        <w:rPr>
          <w:color w:val="000000" w:themeColor="text1"/>
        </w:rPr>
        <w:t>T</w:t>
      </w:r>
      <w:r w:rsidR="00CC08E4" w:rsidRPr="00616930">
        <w:rPr>
          <w:color w:val="000000" w:themeColor="text1"/>
        </w:rPr>
        <w:t xml:space="preserve">he minimum fork length of </w:t>
      </w:r>
      <w:r w:rsidR="00CC08E4">
        <w:rPr>
          <w:color w:val="000000" w:themeColor="text1"/>
        </w:rPr>
        <w:t>opakapaka</w:t>
      </w:r>
      <w:r w:rsidR="00CC08E4" w:rsidRPr="00616930">
        <w:rPr>
          <w:i/>
          <w:color w:val="000000" w:themeColor="text1"/>
        </w:rPr>
        <w:t xml:space="preserve"> </w:t>
      </w:r>
      <w:r w:rsidR="00CC08E4" w:rsidRPr="00616930">
        <w:rPr>
          <w:color w:val="000000" w:themeColor="text1"/>
        </w:rPr>
        <w:t xml:space="preserve">eligible for tagging was </w:t>
      </w:r>
      <w:r w:rsidR="00CC08E4">
        <w:rPr>
          <w:color w:val="000000" w:themeColor="text1"/>
        </w:rPr>
        <w:t xml:space="preserve">determined to be </w:t>
      </w:r>
      <w:r w:rsidR="00CC08E4" w:rsidRPr="00616930">
        <w:rPr>
          <w:color w:val="000000" w:themeColor="text1"/>
        </w:rPr>
        <w:t>1</w:t>
      </w:r>
      <w:r w:rsidR="00CC08E4">
        <w:rPr>
          <w:color w:val="000000" w:themeColor="text1"/>
        </w:rPr>
        <w:t>4-</w:t>
      </w:r>
      <w:r w:rsidR="00CC08E4" w:rsidRPr="00616930">
        <w:rPr>
          <w:color w:val="000000" w:themeColor="text1"/>
        </w:rPr>
        <w:t>cm for V13 tags and 15</w:t>
      </w:r>
      <w:r w:rsidR="00D93BEE">
        <w:rPr>
          <w:color w:val="000000" w:themeColor="text1"/>
        </w:rPr>
        <w:t>-</w:t>
      </w:r>
      <w:r w:rsidR="00CC08E4" w:rsidRPr="00616930">
        <w:rPr>
          <w:color w:val="000000" w:themeColor="text1"/>
        </w:rPr>
        <w:t>cm for V13P tags</w:t>
      </w:r>
      <w:r w:rsidR="00CC08E4">
        <w:rPr>
          <w:color w:val="000000" w:themeColor="text1"/>
        </w:rPr>
        <w:t xml:space="preserve"> as tags weighed </w:t>
      </w:r>
      <w:r w:rsidR="00CC08E4" w:rsidRPr="00616930">
        <w:rPr>
          <w:color w:val="000000" w:themeColor="text1"/>
        </w:rPr>
        <w:t>1</w:t>
      </w:r>
      <w:r w:rsidR="00CC08E4">
        <w:rPr>
          <w:color w:val="000000" w:themeColor="text1"/>
        </w:rPr>
        <w:t xml:space="preserve">0.2024-g and </w:t>
      </w:r>
      <w:r w:rsidR="00CC08E4" w:rsidRPr="00616930">
        <w:rPr>
          <w:color w:val="000000" w:themeColor="text1"/>
        </w:rPr>
        <w:t>12.7698</w:t>
      </w:r>
      <w:r w:rsidR="00CC08E4">
        <w:rPr>
          <w:color w:val="000000" w:themeColor="text1"/>
        </w:rPr>
        <w:t>-g respectively</w:t>
      </w:r>
      <w:r w:rsidR="00CC08E4" w:rsidRPr="00616930">
        <w:rPr>
          <w:color w:val="000000" w:themeColor="text1"/>
        </w:rPr>
        <w:t>.</w:t>
      </w:r>
      <w:r w:rsidR="00CC08E4">
        <w:rPr>
          <w:color w:val="000000" w:themeColor="text1"/>
        </w:rPr>
        <w:t xml:space="preserve"> The smallest fish tagged was 34-cm.</w:t>
      </w:r>
    </w:p>
    <w:p w14:paraId="1B3A3894" w14:textId="44E5D6FB" w:rsidR="00913B24" w:rsidRDefault="00913B24" w:rsidP="00913B24">
      <w:pPr>
        <w:spacing w:line="480" w:lineRule="auto"/>
        <w:outlineLvl w:val="1"/>
        <w:rPr>
          <w:color w:val="000000" w:themeColor="text1"/>
        </w:rPr>
      </w:pPr>
      <w:r>
        <w:rPr>
          <w:color w:val="000000" w:themeColor="text1"/>
        </w:rPr>
        <w:tab/>
      </w:r>
      <w:r w:rsidRPr="00616930">
        <w:rPr>
          <w:color w:val="000000" w:themeColor="text1"/>
        </w:rPr>
        <w:t xml:space="preserve">None of the fish </w:t>
      </w:r>
      <w:r>
        <w:rPr>
          <w:color w:val="000000" w:themeColor="text1"/>
        </w:rPr>
        <w:t xml:space="preserve">held in the net pen </w:t>
      </w:r>
      <w:r w:rsidRPr="00616930">
        <w:rPr>
          <w:color w:val="000000" w:themeColor="text1"/>
        </w:rPr>
        <w:t xml:space="preserve">showed observable signs of severe barotrauma, </w:t>
      </w:r>
      <w:r>
        <w:rPr>
          <w:color w:val="000000" w:themeColor="text1"/>
        </w:rPr>
        <w:t xml:space="preserve">with all four individuals maintaining neutral buoyancy and proper orientation. All four swam away once the net pen was opened. </w:t>
      </w:r>
      <w:proofErr w:type="gramStart"/>
      <w:r>
        <w:rPr>
          <w:color w:val="000000" w:themeColor="text1"/>
        </w:rPr>
        <w:t>H</w:t>
      </w:r>
      <w:r w:rsidRPr="00616930">
        <w:rPr>
          <w:color w:val="000000" w:themeColor="text1"/>
        </w:rPr>
        <w:t>owever</w:t>
      </w:r>
      <w:proofErr w:type="gramEnd"/>
      <w:r w:rsidRPr="00616930">
        <w:rPr>
          <w:color w:val="000000" w:themeColor="text1"/>
        </w:rPr>
        <w:t xml:space="preserve"> within 10 minutes</w:t>
      </w:r>
      <w:r>
        <w:rPr>
          <w:color w:val="000000" w:themeColor="text1"/>
        </w:rPr>
        <w:t xml:space="preserve"> of deployment of the net pen</w:t>
      </w:r>
      <w:r w:rsidRPr="00616930">
        <w:rPr>
          <w:color w:val="000000" w:themeColor="text1"/>
        </w:rPr>
        <w:t xml:space="preserve">, between 2 and 5 sharks were observed </w:t>
      </w:r>
      <w:r>
        <w:rPr>
          <w:color w:val="000000" w:themeColor="text1"/>
        </w:rPr>
        <w:t>in near proximity</w:t>
      </w:r>
      <w:r w:rsidRPr="00616930">
        <w:rPr>
          <w:color w:val="000000" w:themeColor="text1"/>
        </w:rPr>
        <w:t xml:space="preserve">. </w:t>
      </w:r>
    </w:p>
    <w:p w14:paraId="1F6EC7FF" w14:textId="0D1289B9" w:rsidR="00827A3B" w:rsidRPr="00616930" w:rsidRDefault="00827A3B" w:rsidP="00B84950">
      <w:pPr>
        <w:spacing w:line="480" w:lineRule="auto"/>
        <w:rPr>
          <w:color w:val="000000" w:themeColor="text1"/>
        </w:rPr>
      </w:pPr>
    </w:p>
    <w:p w14:paraId="2629808F" w14:textId="2CED6463" w:rsidR="006470CE" w:rsidRDefault="006470CE" w:rsidP="00B84950">
      <w:pPr>
        <w:spacing w:line="480" w:lineRule="auto"/>
        <w:rPr>
          <w:i/>
          <w:color w:val="000000" w:themeColor="text1"/>
        </w:rPr>
      </w:pPr>
      <w:r w:rsidRPr="00616930">
        <w:rPr>
          <w:i/>
          <w:color w:val="000000" w:themeColor="text1"/>
        </w:rPr>
        <w:t>Survivorship</w:t>
      </w:r>
    </w:p>
    <w:p w14:paraId="5976BD6A" w14:textId="723FD908" w:rsidR="00EA4687" w:rsidRDefault="006A2334" w:rsidP="006A2334">
      <w:pPr>
        <w:spacing w:line="480" w:lineRule="auto"/>
        <w:rPr>
          <w:ins w:id="192" w:author="Kevin Weng" w:date="2019-01-08T17:09:00Z"/>
          <w:color w:val="000000" w:themeColor="text1"/>
        </w:rPr>
      </w:pPr>
      <w:commentRangeStart w:id="193"/>
      <w:r w:rsidRPr="00616930">
        <w:rPr>
          <w:color w:val="000000" w:themeColor="text1"/>
        </w:rPr>
        <w:lastRenderedPageBreak/>
        <w:tab/>
      </w:r>
      <w:ins w:id="194" w:author="Kevin Weng" w:date="2019-01-08T17:06:00Z">
        <w:r w:rsidR="005D59AE">
          <w:rPr>
            <w:color w:val="000000" w:themeColor="text1"/>
          </w:rPr>
          <w:t xml:space="preserve">Of the 158 </w:t>
        </w:r>
      </w:ins>
      <w:ins w:id="195" w:author="Kevin Weng" w:date="2019-01-08T17:08:00Z">
        <w:r w:rsidR="005D59AE">
          <w:rPr>
            <w:color w:val="000000" w:themeColor="text1"/>
          </w:rPr>
          <w:t>tagged opakapaka</w:t>
        </w:r>
      </w:ins>
      <w:ins w:id="196" w:author="Kevin Weng" w:date="2019-01-08T17:06:00Z">
        <w:r w:rsidR="005D59AE">
          <w:rPr>
            <w:color w:val="000000" w:themeColor="text1"/>
          </w:rPr>
          <w:t xml:space="preserve"> </w:t>
        </w:r>
      </w:ins>
      <w:del w:id="197" w:author="Kevin Weng" w:date="2019-01-08T17:07:00Z">
        <w:r w:rsidR="00936033" w:rsidDel="005D59AE">
          <w:rPr>
            <w:color w:val="000000" w:themeColor="text1"/>
          </w:rPr>
          <w:delText>Ten</w:delText>
        </w:r>
        <w:r w:rsidR="00936033" w:rsidRPr="00616930" w:rsidDel="005D59AE">
          <w:rPr>
            <w:color w:val="000000" w:themeColor="text1"/>
          </w:rPr>
          <w:delText xml:space="preserve"> </w:delText>
        </w:r>
        <w:r w:rsidRPr="00616930" w:rsidDel="005D59AE">
          <w:rPr>
            <w:color w:val="000000" w:themeColor="text1"/>
          </w:rPr>
          <w:delText xml:space="preserve">tracks </w:delText>
        </w:r>
      </w:del>
      <w:r>
        <w:rPr>
          <w:color w:val="000000" w:themeColor="text1"/>
        </w:rPr>
        <w:t xml:space="preserve">detected on the array between 26 June 2017 and 15 April 2018 </w:t>
      </w:r>
      <w:ins w:id="198" w:author="Kevin Weng" w:date="2019-01-08T17:07:00Z">
        <w:r w:rsidR="005D59AE">
          <w:rPr>
            <w:color w:val="000000" w:themeColor="text1"/>
          </w:rPr>
          <w:t xml:space="preserve">10 </w:t>
        </w:r>
      </w:ins>
      <w:r w:rsidRPr="00616930">
        <w:rPr>
          <w:color w:val="000000" w:themeColor="text1"/>
        </w:rPr>
        <w:t>were classified valid</w:t>
      </w:r>
      <w:ins w:id="199" w:author="Kevin Weng" w:date="2019-01-08T17:07:00Z">
        <w:r w:rsidR="005D59AE">
          <w:rPr>
            <w:color w:val="000000" w:themeColor="text1"/>
          </w:rPr>
          <w:t>,</w:t>
        </w:r>
      </w:ins>
      <w:r w:rsidRPr="00616930">
        <w:rPr>
          <w:color w:val="000000" w:themeColor="text1"/>
        </w:rPr>
        <w:t xml:space="preserve"> </w:t>
      </w:r>
      <w:del w:id="200" w:author="Kevin Weng" w:date="2019-01-08T17:07:00Z">
        <w:r w:rsidRPr="00616930" w:rsidDel="005D59AE">
          <w:rPr>
            <w:color w:val="000000" w:themeColor="text1"/>
          </w:rPr>
          <w:delText xml:space="preserve">and </w:delText>
        </w:r>
        <w:r w:rsidDel="005D59AE">
          <w:rPr>
            <w:color w:val="000000" w:themeColor="text1"/>
          </w:rPr>
          <w:delText xml:space="preserve">a further </w:delText>
        </w:r>
      </w:del>
      <w:r w:rsidR="00917C02">
        <w:rPr>
          <w:color w:val="000000" w:themeColor="text1"/>
        </w:rPr>
        <w:t>31</w:t>
      </w:r>
      <w:r>
        <w:rPr>
          <w:color w:val="000000" w:themeColor="text1"/>
        </w:rPr>
        <w:t xml:space="preserve"> </w:t>
      </w:r>
      <w:del w:id="201" w:author="Kevin Weng" w:date="2019-01-08T17:08:00Z">
        <w:r w:rsidDel="005D59AE">
          <w:rPr>
            <w:color w:val="000000" w:themeColor="text1"/>
          </w:rPr>
          <w:delText xml:space="preserve">tracks </w:delText>
        </w:r>
      </w:del>
      <w:r>
        <w:rPr>
          <w:color w:val="000000" w:themeColor="text1"/>
        </w:rPr>
        <w:t xml:space="preserve">were </w:t>
      </w:r>
      <w:r w:rsidRPr="00616930">
        <w:rPr>
          <w:color w:val="000000" w:themeColor="text1"/>
        </w:rPr>
        <w:t>classified as uncertain</w:t>
      </w:r>
      <w:ins w:id="202" w:author="Kevin Weng" w:date="2019-01-08T17:07:00Z">
        <w:r w:rsidR="005D59AE">
          <w:rPr>
            <w:color w:val="000000" w:themeColor="text1"/>
          </w:rPr>
          <w:t xml:space="preserve"> and </w:t>
        </w:r>
      </w:ins>
      <w:ins w:id="203" w:author="Kevin Weng" w:date="2019-01-08T17:08:00Z">
        <w:r w:rsidR="005D59AE">
          <w:rPr>
            <w:color w:val="000000" w:themeColor="text1"/>
          </w:rPr>
          <w:t>107 were classified as dead</w:t>
        </w:r>
      </w:ins>
      <w:r w:rsidRPr="00616930">
        <w:rPr>
          <w:color w:val="000000" w:themeColor="text1"/>
        </w:rPr>
        <w:t>.</w:t>
      </w:r>
      <w:r w:rsidR="00641130">
        <w:rPr>
          <w:color w:val="000000" w:themeColor="text1"/>
        </w:rPr>
        <w:t xml:space="preserve"> While the classification </w:t>
      </w:r>
      <w:r w:rsidR="00183AEE">
        <w:rPr>
          <w:color w:val="000000" w:themeColor="text1"/>
        </w:rPr>
        <w:t xml:space="preserve">algorithm </w:t>
      </w:r>
      <w:r w:rsidR="00641130">
        <w:rPr>
          <w:color w:val="000000" w:themeColor="text1"/>
        </w:rPr>
        <w:t xml:space="preserve">assigned 14 fish </w:t>
      </w:r>
      <w:r w:rsidR="00EF24F2">
        <w:rPr>
          <w:color w:val="000000" w:themeColor="text1"/>
        </w:rPr>
        <w:t xml:space="preserve">a valid status, </w:t>
      </w:r>
      <w:r w:rsidR="00A04F35">
        <w:rPr>
          <w:color w:val="000000" w:themeColor="text1"/>
        </w:rPr>
        <w:t>four</w:t>
      </w:r>
      <w:r w:rsidR="00183AEE">
        <w:rPr>
          <w:color w:val="000000" w:themeColor="text1"/>
        </w:rPr>
        <w:t xml:space="preserve"> of these</w:t>
      </w:r>
      <w:r w:rsidR="0070562B">
        <w:rPr>
          <w:color w:val="000000" w:themeColor="text1"/>
        </w:rPr>
        <w:t xml:space="preserve"> fish were reclassified post-facto. Two</w:t>
      </w:r>
      <w:r w:rsidR="00641130">
        <w:rPr>
          <w:color w:val="000000" w:themeColor="text1"/>
        </w:rPr>
        <w:t xml:space="preserve"> tags assigned a valid status were reclassified uncertain</w:t>
      </w:r>
      <w:ins w:id="204" w:author="Kevin Weng" w:date="2019-01-08T17:05:00Z">
        <w:r w:rsidR="005D59AE">
          <w:rPr>
            <w:color w:val="000000" w:themeColor="text1"/>
          </w:rPr>
          <w:t xml:space="preserve"> (track duration: 66 and 96-days)</w:t>
        </w:r>
      </w:ins>
      <w:ins w:id="205" w:author="Kevin Weng" w:date="2019-01-08T17:04:00Z">
        <w:r w:rsidR="005D59AE">
          <w:rPr>
            <w:color w:val="000000" w:themeColor="text1"/>
          </w:rPr>
          <w:t xml:space="preserve"> because </w:t>
        </w:r>
      </w:ins>
      <w:del w:id="206" w:author="Kevin Weng" w:date="2019-01-08T17:04:00Z">
        <w:r w:rsidR="00641130" w:rsidDel="005D59AE">
          <w:rPr>
            <w:color w:val="000000" w:themeColor="text1"/>
          </w:rPr>
          <w:delText xml:space="preserve">. </w:delText>
        </w:r>
        <w:r w:rsidR="00766C8F" w:rsidDel="005D59AE">
          <w:rPr>
            <w:color w:val="000000" w:themeColor="text1"/>
          </w:rPr>
          <w:delText>L</w:delText>
        </w:r>
      </w:del>
      <w:del w:id="207" w:author="Kevin Weng" w:date="2019-01-08T17:05:00Z">
        <w:r w:rsidR="00766C8F" w:rsidDel="005D59AE">
          <w:rPr>
            <w:color w:val="000000" w:themeColor="text1"/>
          </w:rPr>
          <w:delText>ong term movements were observed for these</w:delText>
        </w:r>
        <w:r w:rsidR="00641130" w:rsidDel="005D59AE">
          <w:rPr>
            <w:color w:val="000000" w:themeColor="text1"/>
          </w:rPr>
          <w:delText xml:space="preserve"> tags</w:delText>
        </w:r>
        <w:r w:rsidR="00766C8F" w:rsidDel="005D59AE">
          <w:rPr>
            <w:color w:val="000000" w:themeColor="text1"/>
          </w:rPr>
          <w:delText xml:space="preserve"> (</w:delText>
        </w:r>
        <w:r w:rsidR="00183AEE" w:rsidDel="005D59AE">
          <w:rPr>
            <w:color w:val="000000" w:themeColor="text1"/>
          </w:rPr>
          <w:delText>track duration</w:delText>
        </w:r>
        <w:r w:rsidR="00766C8F" w:rsidDel="005D59AE">
          <w:rPr>
            <w:color w:val="000000" w:themeColor="text1"/>
          </w:rPr>
          <w:delText xml:space="preserve">: 66 and 96-days) </w:delText>
        </w:r>
        <w:r w:rsidR="0070562B" w:rsidDel="005D59AE">
          <w:rPr>
            <w:color w:val="000000" w:themeColor="text1"/>
          </w:rPr>
          <w:delText>but</w:delText>
        </w:r>
        <w:r w:rsidR="00641130" w:rsidDel="005D59AE">
          <w:rPr>
            <w:color w:val="000000" w:themeColor="text1"/>
          </w:rPr>
          <w:delText xml:space="preserve"> </w:delText>
        </w:r>
      </w:del>
      <w:r w:rsidR="00641130">
        <w:rPr>
          <w:color w:val="000000" w:themeColor="text1"/>
        </w:rPr>
        <w:t xml:space="preserve">patterns in detection and vertical distribution were more similar </w:t>
      </w:r>
      <w:r w:rsidR="00766C8F">
        <w:rPr>
          <w:color w:val="000000" w:themeColor="text1"/>
        </w:rPr>
        <w:t xml:space="preserve">to </w:t>
      </w:r>
      <w:r w:rsidR="00641130">
        <w:rPr>
          <w:color w:val="000000" w:themeColor="text1"/>
        </w:rPr>
        <w:t xml:space="preserve">the </w:t>
      </w:r>
      <w:proofErr w:type="spellStart"/>
      <w:r w:rsidR="00AE0DB5">
        <w:rPr>
          <w:color w:val="000000" w:themeColor="text1"/>
        </w:rPr>
        <w:t>sixgill</w:t>
      </w:r>
      <w:proofErr w:type="spellEnd"/>
      <w:r w:rsidR="00766C8F">
        <w:rPr>
          <w:color w:val="000000" w:themeColor="text1"/>
        </w:rPr>
        <w:t xml:space="preserve"> </w:t>
      </w:r>
      <w:r w:rsidR="00641130">
        <w:rPr>
          <w:color w:val="000000" w:themeColor="text1"/>
        </w:rPr>
        <w:t xml:space="preserve">shark, </w:t>
      </w:r>
      <w:proofErr w:type="spellStart"/>
      <w:r w:rsidR="00641130">
        <w:rPr>
          <w:i/>
          <w:color w:val="000000" w:themeColor="text1"/>
        </w:rPr>
        <w:t>Hexanchus</w:t>
      </w:r>
      <w:proofErr w:type="spellEnd"/>
      <w:r w:rsidR="00641130">
        <w:rPr>
          <w:i/>
          <w:color w:val="000000" w:themeColor="text1"/>
        </w:rPr>
        <w:t xml:space="preserve"> griseus</w:t>
      </w:r>
      <w:r w:rsidR="00641130">
        <w:rPr>
          <w:color w:val="000000" w:themeColor="text1"/>
        </w:rPr>
        <w:t xml:space="preserve"> </w:t>
      </w:r>
      <w:ins w:id="208" w:author="Kevin Weng" w:date="2019-01-08T17:03:00Z">
        <w:r w:rsidR="005D59AE">
          <w:rPr>
            <w:color w:val="000000" w:themeColor="text1"/>
          </w:rPr>
          <w:t>(</w:t>
        </w:r>
        <w:r w:rsidR="005D59AE" w:rsidRPr="00EF24F2">
          <w:rPr>
            <w:noProof/>
            <w:color w:val="000000" w:themeColor="text1"/>
          </w:rPr>
          <w:t>Comfort and Weng, 2014</w:t>
        </w:r>
        <w:r w:rsidR="005D59AE">
          <w:rPr>
            <w:noProof/>
            <w:color w:val="000000" w:themeColor="text1"/>
          </w:rPr>
          <w:t xml:space="preserve">) </w:t>
        </w:r>
      </w:ins>
      <w:r w:rsidR="00641130">
        <w:rPr>
          <w:color w:val="000000" w:themeColor="text1"/>
        </w:rPr>
        <w:t>than what has been reported</w:t>
      </w:r>
      <w:r w:rsidR="000617A6">
        <w:rPr>
          <w:color w:val="000000" w:themeColor="text1"/>
        </w:rPr>
        <w:t xml:space="preserve"> for</w:t>
      </w:r>
      <w:r w:rsidR="00641130">
        <w:rPr>
          <w:color w:val="000000" w:themeColor="text1"/>
        </w:rPr>
        <w:t xml:space="preserve"> </w:t>
      </w:r>
      <w:proofErr w:type="spellStart"/>
      <w:r w:rsidR="00641130">
        <w:rPr>
          <w:color w:val="000000" w:themeColor="text1"/>
        </w:rPr>
        <w:t>bottomfish</w:t>
      </w:r>
      <w:proofErr w:type="spellEnd"/>
      <w:r w:rsidR="00766C8F">
        <w:rPr>
          <w:color w:val="000000" w:themeColor="text1"/>
        </w:rPr>
        <w:t xml:space="preserve"> elsewhere</w:t>
      </w:r>
      <w:r w:rsidR="00641130">
        <w:rPr>
          <w:color w:val="000000" w:themeColor="text1"/>
        </w:rPr>
        <w:t xml:space="preserve"> </w:t>
      </w:r>
      <w:r w:rsidR="00EF24F2">
        <w:rPr>
          <w:color w:val="000000" w:themeColor="text1"/>
        </w:rPr>
        <w:fldChar w:fldCharType="begin" w:fldLock="1"/>
      </w:r>
      <w:r w:rsidR="00E91040">
        <w:rPr>
          <w:color w:val="000000" w:themeColor="text1"/>
        </w:rPr>
        <w:instrText>ADDIN CSL_CITATION {"citationItems":[{"id":"ITEM-1","itemData":{"DOI":"10.1016/j.dsr2.2014.04.005","ISSN":"09670645","abstract":"Bluntnose sixgill sharks are apex predators and scavengers that are near-globally distributed in slope and shelf habitats, but many aspects of their behaviour and ecology are poorly understood. A better understanding of how oceanographic variables influence sixgill shark behaviour may help predict their distribution, response to increasing anthropogenic stressors including climate change, and role in ecosystems throughout their geographic range. We used satellite telemetry to observe the vertical behaviour of four bluntnose sixgill sharks in the subtropical oligotrophic waters of Hawaii. A strong diel vertical movement cycle was observed, with sharks spending nighttime in thermocline waters and descending into the oxygen minimum zone in daytime. Depth changes generally occurred between nautical twilight and sunrise/sunset. Dive initiation and dive completion were significantly correlated with nautical dawn and sunrise, respectively. A stepwise generalised estimating equations model was used to investigate vertical speeds in the daytime and nighttime depth habitats, and this analysis revealed that photic zone light level was the primary factor correlated with vertical speed. Outside of the depth transitions, higher vertical speeds were observed when photic zone light was low, suggesting more active foraging in the shallow nighttime habitat than the deep daytime habitat. ?? 2014 Elsevier Ltd. All rights reserved.","author":[{"dropping-particle":"","family":"Comfort","given":"Christina M.","non-dropping-particle":"","parse-names":false,"suffix":""},{"dropping-particle":"","family":"Weng","given":"Kevin C.","non-dropping-particle":"","parse-names":false,"suffix":""}],"container-title":"Deep-Sea Research Part II: Topical Studies in Oceanography","id":"ITEM-1","issued":{"date-parts":[["2014"]]},"page":"1-11","publisher":"Elsevier","title":"Vertical habitat and behaviour of the bluntnose sixgill shark in Hawaii","type":"article-journal"},"uris":["http://www.mendeley.com/documents/?uuid=8826e511-e6a7-4d3c-a8c6-b0a114e4bb20"]},{"id":"ITEM-2","itemData":{"author":[{"dropping-particle":"","family":"Ziemann","given":"David A.","non-dropping-particle":"","parse-names":false,"suffix":""},{"dropping-particle":"","family":"Kelley","given":"Christopher D.","non-dropping-particle":"","parse-names":false,"suffix":""}],"id":"ITEM-2","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 Comfort and Weng, 2014)","plainTextFormattedCitation":"(Ziemann and Kelley, 2008; Comfort and Weng, 2014)","previouslyFormattedCitation":"(Ziemann and Kelley, 2008; Comfort and Weng, 2014)"},"properties":{"noteIndex":0},"schema":"https://github.com/citation-style-language/schema/raw/master/csl-citation.json"}</w:instrText>
      </w:r>
      <w:r w:rsidR="00EF24F2">
        <w:rPr>
          <w:color w:val="000000" w:themeColor="text1"/>
        </w:rPr>
        <w:fldChar w:fldCharType="separate"/>
      </w:r>
      <w:r w:rsidR="00EF24F2" w:rsidRPr="00EF24F2">
        <w:rPr>
          <w:noProof/>
          <w:color w:val="000000" w:themeColor="text1"/>
        </w:rPr>
        <w:t>(Ziemann and Kelley, 2008</w:t>
      </w:r>
      <w:del w:id="209" w:author="Kevin Weng" w:date="2019-01-08T17:03:00Z">
        <w:r w:rsidR="00EF24F2" w:rsidRPr="00EF24F2" w:rsidDel="005D59AE">
          <w:rPr>
            <w:noProof/>
            <w:color w:val="000000" w:themeColor="text1"/>
          </w:rPr>
          <w:delText>; Comfort and Weng, 2014</w:delText>
        </w:r>
      </w:del>
      <w:r w:rsidR="00EF24F2" w:rsidRPr="00EF24F2">
        <w:rPr>
          <w:noProof/>
          <w:color w:val="000000" w:themeColor="text1"/>
        </w:rPr>
        <w:t>)</w:t>
      </w:r>
      <w:r w:rsidR="00EF24F2">
        <w:rPr>
          <w:color w:val="000000" w:themeColor="text1"/>
        </w:rPr>
        <w:fldChar w:fldCharType="end"/>
      </w:r>
      <w:r w:rsidR="00EF24F2">
        <w:rPr>
          <w:color w:val="000000" w:themeColor="text1"/>
        </w:rPr>
        <w:t xml:space="preserve">. </w:t>
      </w:r>
      <w:r w:rsidR="00641130">
        <w:rPr>
          <w:color w:val="000000" w:themeColor="text1"/>
        </w:rPr>
        <w:t xml:space="preserve">A third fish was reclassified </w:t>
      </w:r>
      <w:ins w:id="210" w:author="Kevin Weng" w:date="2019-01-08T17:05:00Z">
        <w:r w:rsidR="005D59AE">
          <w:rPr>
            <w:color w:val="000000" w:themeColor="text1"/>
          </w:rPr>
          <w:t xml:space="preserve">as dead </w:t>
        </w:r>
      </w:ins>
      <w:r w:rsidR="00641130">
        <w:rPr>
          <w:color w:val="000000" w:themeColor="text1"/>
        </w:rPr>
        <w:t>because it ceased movement immediately after the 14-day limit after fairly constant movement</w:t>
      </w:r>
      <w:r w:rsidR="00121F17">
        <w:rPr>
          <w:color w:val="000000" w:themeColor="text1"/>
        </w:rPr>
        <w:t>s</w:t>
      </w:r>
      <w:r w:rsidR="00641130">
        <w:rPr>
          <w:color w:val="000000" w:themeColor="text1"/>
        </w:rPr>
        <w:t xml:space="preserve"> </w:t>
      </w:r>
      <w:r w:rsidR="00183AEE">
        <w:rPr>
          <w:color w:val="000000" w:themeColor="text1"/>
        </w:rPr>
        <w:t xml:space="preserve">had been </w:t>
      </w:r>
      <w:r w:rsidR="00641130">
        <w:rPr>
          <w:color w:val="000000" w:themeColor="text1"/>
        </w:rPr>
        <w:t>observed.</w:t>
      </w:r>
      <w:r w:rsidR="00766C8F">
        <w:rPr>
          <w:color w:val="000000" w:themeColor="text1"/>
        </w:rPr>
        <w:t xml:space="preserve"> </w:t>
      </w:r>
      <w:ins w:id="211" w:author="Kevin Weng" w:date="2019-01-08T17:09:00Z">
        <w:r w:rsidR="00EA4687">
          <w:rPr>
            <w:color w:val="000000" w:themeColor="text1"/>
          </w:rPr>
          <w:t>(what about the 4th reclassified track?)</w:t>
        </w:r>
      </w:ins>
    </w:p>
    <w:p w14:paraId="7ADBC5D5" w14:textId="5DB0976F" w:rsidR="005D59AE" w:rsidRDefault="00121F17" w:rsidP="006A2334">
      <w:pPr>
        <w:spacing w:line="480" w:lineRule="auto"/>
        <w:rPr>
          <w:ins w:id="212" w:author="Kevin Weng" w:date="2019-01-08T17:06:00Z"/>
          <w:color w:val="FF0000"/>
        </w:rPr>
      </w:pPr>
      <w:r>
        <w:rPr>
          <w:color w:val="000000" w:themeColor="text1"/>
        </w:rPr>
        <w:t>Four</w:t>
      </w:r>
      <w:r w:rsidR="00766C8F">
        <w:rPr>
          <w:color w:val="000000" w:themeColor="text1"/>
        </w:rPr>
        <w:t xml:space="preserve"> </w:t>
      </w:r>
      <w:del w:id="213" w:author="Kevin Weng" w:date="2019-01-08T17:09:00Z">
        <w:r w:rsidR="00766C8F" w:rsidDel="00EA4687">
          <w:rPr>
            <w:color w:val="000000" w:themeColor="text1"/>
          </w:rPr>
          <w:delText xml:space="preserve">other </w:delText>
        </w:r>
      </w:del>
      <w:ins w:id="214" w:author="Kevin Weng" w:date="2019-01-08T17:09:00Z">
        <w:r w:rsidR="00EA4687">
          <w:rPr>
            <w:color w:val="000000" w:themeColor="text1"/>
          </w:rPr>
          <w:t xml:space="preserve">uncertain </w:t>
        </w:r>
      </w:ins>
      <w:r w:rsidR="00766C8F">
        <w:rPr>
          <w:color w:val="000000" w:themeColor="text1"/>
        </w:rPr>
        <w:t xml:space="preserve">tracks were reclassified dead because </w:t>
      </w:r>
      <w:r>
        <w:rPr>
          <w:color w:val="000000" w:themeColor="text1"/>
        </w:rPr>
        <w:t>vertical movement appeared to be related to failure of the depth sensor rather than true movements</w:t>
      </w:r>
      <w:r w:rsidR="00766C8F">
        <w:rPr>
          <w:color w:val="000000" w:themeColor="text1"/>
        </w:rPr>
        <w:t>.</w:t>
      </w:r>
      <w:r w:rsidR="00766C8F">
        <w:rPr>
          <w:color w:val="FF0000"/>
        </w:rPr>
        <w:t xml:space="preserve"> </w:t>
      </w:r>
    </w:p>
    <w:p w14:paraId="204862F0" w14:textId="745A7BA3" w:rsidR="0004600F" w:rsidRDefault="005D59AE" w:rsidP="006A2334">
      <w:pPr>
        <w:spacing w:line="480" w:lineRule="auto"/>
        <w:rPr>
          <w:color w:val="000000" w:themeColor="text1"/>
        </w:rPr>
      </w:pPr>
      <w:ins w:id="215" w:author="Kevin Weng" w:date="2019-01-08T17:06:00Z">
        <w:r>
          <w:rPr>
            <w:color w:val="FF0000"/>
          </w:rPr>
          <w:tab/>
        </w:r>
      </w:ins>
      <w:r w:rsidR="005F42E4">
        <w:rPr>
          <w:color w:val="FF0000"/>
        </w:rPr>
        <w:t>In total, 31 tracks were uncertain in classification and</w:t>
      </w:r>
      <w:r w:rsidR="006A2334" w:rsidRPr="00616930">
        <w:rPr>
          <w:color w:val="000000" w:themeColor="text1"/>
        </w:rPr>
        <w:t xml:space="preserve"> </w:t>
      </w:r>
      <w:r w:rsidR="0078542C">
        <w:rPr>
          <w:color w:val="000000" w:themeColor="text1"/>
        </w:rPr>
        <w:t>7</w:t>
      </w:r>
      <w:r w:rsidR="00917C02">
        <w:rPr>
          <w:color w:val="000000" w:themeColor="text1"/>
        </w:rPr>
        <w:t>5</w:t>
      </w:r>
      <w:r w:rsidR="00A45464">
        <w:rPr>
          <w:color w:val="000000" w:themeColor="text1"/>
        </w:rPr>
        <w:t xml:space="preserve"> tracks </w:t>
      </w:r>
      <w:r w:rsidR="005F42E4">
        <w:rPr>
          <w:color w:val="000000" w:themeColor="text1"/>
        </w:rPr>
        <w:t xml:space="preserve">were </w:t>
      </w:r>
      <w:r w:rsidR="00A45464">
        <w:rPr>
          <w:color w:val="000000" w:themeColor="text1"/>
        </w:rPr>
        <w:t>from i</w:t>
      </w:r>
      <w:r w:rsidR="006A2334" w:rsidRPr="00616930">
        <w:rPr>
          <w:color w:val="000000" w:themeColor="text1"/>
        </w:rPr>
        <w:t xml:space="preserve">ndividuals believed to be dead. </w:t>
      </w:r>
      <w:r w:rsidR="00917C02">
        <w:rPr>
          <w:color w:val="000000" w:themeColor="text1"/>
        </w:rPr>
        <w:t>56</w:t>
      </w:r>
      <w:r w:rsidR="006A2334" w:rsidRPr="00616930">
        <w:rPr>
          <w:color w:val="000000" w:themeColor="text1"/>
        </w:rPr>
        <w:t xml:space="preserve"> </w:t>
      </w:r>
      <w:r w:rsidR="0045452D">
        <w:rPr>
          <w:color w:val="000000" w:themeColor="text1"/>
        </w:rPr>
        <w:t xml:space="preserve">tags were detected on the </w:t>
      </w:r>
      <w:r w:rsidR="003C0D0E">
        <w:rPr>
          <w:color w:val="000000" w:themeColor="text1"/>
        </w:rPr>
        <w:t xml:space="preserve">array </w:t>
      </w:r>
      <w:r w:rsidR="0045452D">
        <w:rPr>
          <w:color w:val="000000" w:themeColor="text1"/>
        </w:rPr>
        <w:t xml:space="preserve">but </w:t>
      </w:r>
      <w:r w:rsidR="00701E81">
        <w:rPr>
          <w:color w:val="000000" w:themeColor="text1"/>
        </w:rPr>
        <w:t>were</w:t>
      </w:r>
      <w:r w:rsidR="006A2334" w:rsidRPr="00616930">
        <w:rPr>
          <w:color w:val="000000" w:themeColor="text1"/>
        </w:rPr>
        <w:t xml:space="preserve"> exc</w:t>
      </w:r>
      <w:r w:rsidR="0078542C">
        <w:rPr>
          <w:color w:val="000000" w:themeColor="text1"/>
        </w:rPr>
        <w:t xml:space="preserve">luded </w:t>
      </w:r>
      <w:r w:rsidR="00701E81">
        <w:rPr>
          <w:color w:val="000000" w:themeColor="text1"/>
        </w:rPr>
        <w:t>for having</w:t>
      </w:r>
      <w:r w:rsidR="0078542C">
        <w:rPr>
          <w:color w:val="000000" w:themeColor="text1"/>
        </w:rPr>
        <w:t xml:space="preserve"> </w:t>
      </w:r>
      <w:r w:rsidR="00701E81">
        <w:rPr>
          <w:color w:val="000000" w:themeColor="text1"/>
        </w:rPr>
        <w:t>tracks of</w:t>
      </w:r>
      <w:r w:rsidR="0078542C">
        <w:rPr>
          <w:color w:val="000000" w:themeColor="text1"/>
        </w:rPr>
        <w:t xml:space="preserve"> insufficient </w:t>
      </w:r>
      <w:r w:rsidR="00701E81">
        <w:rPr>
          <w:color w:val="000000" w:themeColor="text1"/>
        </w:rPr>
        <w:t>length</w:t>
      </w:r>
      <w:r w:rsidR="0004600F">
        <w:rPr>
          <w:color w:val="000000" w:themeColor="text1"/>
        </w:rPr>
        <w:t>;</w:t>
      </w:r>
      <w:r w:rsidR="0078542C">
        <w:rPr>
          <w:color w:val="000000" w:themeColor="text1"/>
        </w:rPr>
        <w:t xml:space="preserve"> and there were no detections from </w:t>
      </w:r>
      <w:r w:rsidR="00917C02">
        <w:rPr>
          <w:color w:val="000000" w:themeColor="text1"/>
        </w:rPr>
        <w:t>7</w:t>
      </w:r>
      <w:r w:rsidR="00121F17">
        <w:rPr>
          <w:color w:val="000000" w:themeColor="text1"/>
        </w:rPr>
        <w:t xml:space="preserve"> </w:t>
      </w:r>
      <w:r w:rsidR="0078542C">
        <w:rPr>
          <w:color w:val="000000" w:themeColor="text1"/>
        </w:rPr>
        <w:t>individuals.</w:t>
      </w:r>
      <w:r w:rsidR="006A2334" w:rsidRPr="00616930">
        <w:rPr>
          <w:color w:val="000000" w:themeColor="text1"/>
        </w:rPr>
        <w:t xml:space="preserve"> </w:t>
      </w:r>
      <w:r w:rsidR="005F42E4">
        <w:rPr>
          <w:color w:val="000000" w:themeColor="text1"/>
        </w:rPr>
        <w:t xml:space="preserve">The following results are for the 10 fish with valid tracks. Because the group of uncertain tags likely contain a mixture of tags from fish that are dead and alive, a less conservative analysis that includes these additional tracks is included in the supplemental material. </w:t>
      </w:r>
      <w:commentRangeEnd w:id="193"/>
      <w:r w:rsidR="00B73EE3">
        <w:rPr>
          <w:rStyle w:val="CommentReference"/>
        </w:rPr>
        <w:commentReference w:id="193"/>
      </w:r>
    </w:p>
    <w:p w14:paraId="3FB6FE32" w14:textId="55AC50A2" w:rsidR="006A2334" w:rsidRPr="006A5ACE" w:rsidRDefault="006A2334" w:rsidP="00D93BEE">
      <w:pPr>
        <w:spacing w:line="480" w:lineRule="auto"/>
        <w:ind w:firstLine="720"/>
        <w:rPr>
          <w:color w:val="000000" w:themeColor="text1"/>
        </w:rPr>
      </w:pPr>
      <w:r w:rsidRPr="00616930">
        <w:rPr>
          <w:color w:val="000000" w:themeColor="text1"/>
        </w:rPr>
        <w:t xml:space="preserve">Under </w:t>
      </w:r>
      <w:r w:rsidR="005F42E4">
        <w:rPr>
          <w:color w:val="000000" w:themeColor="text1"/>
        </w:rPr>
        <w:t>the</w:t>
      </w:r>
      <w:r w:rsidR="008F1E37">
        <w:rPr>
          <w:color w:val="000000" w:themeColor="text1"/>
        </w:rPr>
        <w:t xml:space="preserve"> assu</w:t>
      </w:r>
      <w:r w:rsidR="005F42E4">
        <w:rPr>
          <w:color w:val="000000" w:themeColor="text1"/>
        </w:rPr>
        <w:t>mption that</w:t>
      </w:r>
      <w:r w:rsidR="008F1E37">
        <w:rPr>
          <w:color w:val="000000" w:themeColor="text1"/>
        </w:rPr>
        <w:t xml:space="preserve"> </w:t>
      </w:r>
      <w:r w:rsidRPr="00616930">
        <w:rPr>
          <w:color w:val="000000" w:themeColor="text1"/>
        </w:rPr>
        <w:t xml:space="preserve">only the </w:t>
      </w:r>
      <w:del w:id="216" w:author="Kevin Weng" w:date="2019-01-08T18:05:00Z">
        <w:r w:rsidR="00701E81" w:rsidDel="002A2932">
          <w:rPr>
            <w:color w:val="000000" w:themeColor="text1"/>
          </w:rPr>
          <w:delText xml:space="preserve">tagged </w:delText>
        </w:r>
      </w:del>
      <w:r w:rsidRPr="00616930">
        <w:rPr>
          <w:color w:val="000000" w:themeColor="text1"/>
        </w:rPr>
        <w:t xml:space="preserve">fish with valid </w:t>
      </w:r>
      <w:r w:rsidR="00644350" w:rsidRPr="00616930">
        <w:rPr>
          <w:color w:val="000000" w:themeColor="text1"/>
        </w:rPr>
        <w:t>tracks</w:t>
      </w:r>
      <w:r w:rsidR="00644350">
        <w:rPr>
          <w:color w:val="000000" w:themeColor="text1"/>
        </w:rPr>
        <w:t xml:space="preserve"> </w:t>
      </w:r>
      <w:r w:rsidR="008F1E37">
        <w:rPr>
          <w:color w:val="000000" w:themeColor="text1"/>
        </w:rPr>
        <w:t xml:space="preserve">survived </w:t>
      </w:r>
      <w:r w:rsidR="005F42E4">
        <w:rPr>
          <w:color w:val="000000" w:themeColor="text1"/>
        </w:rPr>
        <w:t xml:space="preserve">after </w:t>
      </w:r>
      <w:r w:rsidR="008F1E37">
        <w:rPr>
          <w:color w:val="000000" w:themeColor="text1"/>
        </w:rPr>
        <w:t>tagging, the</w:t>
      </w:r>
      <w:r w:rsidRPr="00616930">
        <w:rPr>
          <w:color w:val="000000" w:themeColor="text1"/>
        </w:rPr>
        <w:t xml:space="preserve"> survivorship</w:t>
      </w:r>
      <w:del w:id="217" w:author="Kevin Weng" w:date="2019-01-08T18:05:00Z">
        <w:r w:rsidRPr="00616930" w:rsidDel="00962785">
          <w:rPr>
            <w:color w:val="000000" w:themeColor="text1"/>
          </w:rPr>
          <w:delText>/response</w:delText>
        </w:r>
      </w:del>
      <w:r w:rsidRPr="00616930">
        <w:rPr>
          <w:color w:val="000000" w:themeColor="text1"/>
        </w:rPr>
        <w:t xml:space="preserve"> rate was </w:t>
      </w:r>
      <w:r w:rsidR="001A04F8">
        <w:rPr>
          <w:color w:val="000000" w:themeColor="text1"/>
        </w:rPr>
        <w:t>5.8</w:t>
      </w:r>
      <w:r w:rsidRPr="00616930">
        <w:rPr>
          <w:color w:val="000000" w:themeColor="text1"/>
        </w:rPr>
        <w:t>%</w:t>
      </w:r>
      <w:r w:rsidR="005F0B46">
        <w:rPr>
          <w:color w:val="000000" w:themeColor="text1"/>
        </w:rPr>
        <w:t xml:space="preserve">. </w:t>
      </w:r>
      <w:r w:rsidR="008944CA">
        <w:rPr>
          <w:color w:val="000000" w:themeColor="text1"/>
        </w:rPr>
        <w:t xml:space="preserve">Because some fish were tagged prior to the start of the analysis period, </w:t>
      </w:r>
      <w:r w:rsidR="00183AEE">
        <w:rPr>
          <w:color w:val="000000" w:themeColor="text1"/>
        </w:rPr>
        <w:t>track duration</w:t>
      </w:r>
      <w:r w:rsidR="00A12402">
        <w:rPr>
          <w:color w:val="000000" w:themeColor="text1"/>
        </w:rPr>
        <w:t>, defined as the time between each individual’s first and last detection on the array</w:t>
      </w:r>
      <w:r w:rsidR="008944CA">
        <w:rPr>
          <w:color w:val="000000" w:themeColor="text1"/>
        </w:rPr>
        <w:t>, was used to compare and standardize results between individuals. This is in contrast to time at liberty which would encompass the period from an individual’s tagging until it’s last detection</w:t>
      </w:r>
      <w:r w:rsidR="005E7EF0">
        <w:rPr>
          <w:color w:val="000000" w:themeColor="text1"/>
        </w:rPr>
        <w:t xml:space="preserve"> </w:t>
      </w:r>
      <w:r w:rsidR="008944CA">
        <w:rPr>
          <w:color w:val="000000" w:themeColor="text1"/>
        </w:rPr>
        <w:t>but would be inappropriate for standardizing analysis results as</w:t>
      </w:r>
      <w:r w:rsidR="005F42E4">
        <w:rPr>
          <w:color w:val="000000" w:themeColor="text1"/>
        </w:rPr>
        <w:t xml:space="preserve"> it would</w:t>
      </w:r>
      <w:r w:rsidR="008944CA">
        <w:rPr>
          <w:color w:val="000000" w:themeColor="text1"/>
        </w:rPr>
        <w:t xml:space="preserve"> </w:t>
      </w:r>
      <w:r w:rsidR="005F42E4">
        <w:rPr>
          <w:color w:val="000000" w:themeColor="text1"/>
        </w:rPr>
        <w:t xml:space="preserve">also count </w:t>
      </w:r>
      <w:r w:rsidR="008944CA">
        <w:rPr>
          <w:color w:val="000000" w:themeColor="text1"/>
        </w:rPr>
        <w:lastRenderedPageBreak/>
        <w:t>days before the analysis period began.</w:t>
      </w:r>
      <w:r w:rsidR="005F0B46">
        <w:rPr>
          <w:color w:val="000000" w:themeColor="text1"/>
        </w:rPr>
        <w:t xml:space="preserve"> </w:t>
      </w:r>
      <w:r w:rsidR="008944CA">
        <w:rPr>
          <w:color w:val="000000" w:themeColor="text1"/>
        </w:rPr>
        <w:t xml:space="preserve">For valid tracks, </w:t>
      </w:r>
      <w:r w:rsidR="00183AEE">
        <w:rPr>
          <w:color w:val="000000" w:themeColor="text1"/>
        </w:rPr>
        <w:t>track duration</w:t>
      </w:r>
      <w:r w:rsidR="008944CA">
        <w:rPr>
          <w:color w:val="000000" w:themeColor="text1"/>
        </w:rPr>
        <w:t xml:space="preserve"> </w:t>
      </w:r>
      <w:r w:rsidR="0045452D">
        <w:rPr>
          <w:color w:val="000000" w:themeColor="text1"/>
        </w:rPr>
        <w:t>ranged between 28 and 2</w:t>
      </w:r>
      <w:r w:rsidR="001A04F8">
        <w:rPr>
          <w:color w:val="000000" w:themeColor="text1"/>
        </w:rPr>
        <w:t>94</w:t>
      </w:r>
      <w:r w:rsidR="00917C02">
        <w:rPr>
          <w:color w:val="000000" w:themeColor="text1"/>
        </w:rPr>
        <w:t>-</w:t>
      </w:r>
      <w:r w:rsidR="0045452D">
        <w:rPr>
          <w:color w:val="000000" w:themeColor="text1"/>
        </w:rPr>
        <w:t xml:space="preserve">days with a mean of </w:t>
      </w:r>
      <w:r w:rsidR="001A04F8">
        <w:rPr>
          <w:color w:val="000000" w:themeColor="text1"/>
        </w:rPr>
        <w:t>195.8</w:t>
      </w:r>
      <w:r w:rsidR="0045452D" w:rsidRPr="0045452D">
        <w:rPr>
          <w:color w:val="000000" w:themeColor="text1"/>
        </w:rPr>
        <w:t>-</w:t>
      </w:r>
      <w:r w:rsidR="005F0B46" w:rsidRPr="0045452D">
        <w:rPr>
          <w:color w:val="000000" w:themeColor="text1"/>
        </w:rPr>
        <w:t>days (</w:t>
      </w:r>
      <w:r w:rsidR="00FC7A2A" w:rsidRPr="0045452D">
        <w:rPr>
          <w:color w:val="000000" w:themeColor="text1"/>
        </w:rPr>
        <w:t>Standard Deviation [</w:t>
      </w:r>
      <w:proofErr w:type="spellStart"/>
      <w:r w:rsidR="00FC7A2A" w:rsidRPr="0045452D">
        <w:rPr>
          <w:color w:val="000000" w:themeColor="text1"/>
        </w:rPr>
        <w:t>s.d.</w:t>
      </w:r>
      <w:proofErr w:type="spellEnd"/>
      <w:r w:rsidR="00FC7A2A" w:rsidRPr="0045452D">
        <w:rPr>
          <w:color w:val="000000" w:themeColor="text1"/>
        </w:rPr>
        <w:t xml:space="preserve">] </w:t>
      </w:r>
      <w:r w:rsidR="005F0B46" w:rsidRPr="0045452D">
        <w:rPr>
          <w:color w:val="000000" w:themeColor="text1"/>
        </w:rPr>
        <w:t xml:space="preserve">= </w:t>
      </w:r>
      <w:r w:rsidR="001A04F8">
        <w:rPr>
          <w:color w:val="000000" w:themeColor="text1"/>
        </w:rPr>
        <w:t>94.2</w:t>
      </w:r>
      <w:r w:rsidR="005F0B46" w:rsidRPr="0045452D">
        <w:rPr>
          <w:color w:val="000000" w:themeColor="text1"/>
        </w:rPr>
        <w:t>)</w:t>
      </w:r>
      <w:r w:rsidR="005F42E4">
        <w:rPr>
          <w:color w:val="000000" w:themeColor="text1"/>
        </w:rPr>
        <w:t xml:space="preserve"> (Table 1)</w:t>
      </w:r>
      <w:r w:rsidRPr="0045452D">
        <w:rPr>
          <w:color w:val="000000" w:themeColor="text1"/>
        </w:rPr>
        <w:t xml:space="preserve">. </w:t>
      </w:r>
    </w:p>
    <w:p w14:paraId="25D1527B" w14:textId="78858F96" w:rsidR="006470CE" w:rsidRPr="00616930" w:rsidRDefault="006470CE" w:rsidP="00B84950">
      <w:pPr>
        <w:spacing w:line="480" w:lineRule="auto"/>
        <w:rPr>
          <w:color w:val="000000" w:themeColor="text1"/>
        </w:rPr>
      </w:pPr>
    </w:p>
    <w:p w14:paraId="412D785C" w14:textId="6E41A494" w:rsidR="006470CE" w:rsidRPr="00616930" w:rsidRDefault="0004600F" w:rsidP="00B84950">
      <w:pPr>
        <w:spacing w:line="480" w:lineRule="auto"/>
        <w:rPr>
          <w:i/>
        </w:rPr>
      </w:pPr>
      <w:r>
        <w:rPr>
          <w:i/>
        </w:rPr>
        <w:t>S</w:t>
      </w:r>
      <w:r w:rsidR="006470CE" w:rsidRPr="00616930">
        <w:rPr>
          <w:i/>
        </w:rPr>
        <w:t>ize selective survivorship bias</w:t>
      </w:r>
    </w:p>
    <w:p w14:paraId="021120BB" w14:textId="5BE2CBAD" w:rsidR="004603D1" w:rsidRPr="00616930" w:rsidRDefault="00A71B1E" w:rsidP="00A53375">
      <w:pPr>
        <w:spacing w:line="480" w:lineRule="auto"/>
      </w:pPr>
      <w:r w:rsidRPr="00A71B1E">
        <w:t xml:space="preserve">The mean fork length of </w:t>
      </w:r>
      <w:r>
        <w:t>surviving opakapaka</w:t>
      </w:r>
      <w:r w:rsidRPr="00A71B1E">
        <w:t xml:space="preserve"> </w:t>
      </w:r>
      <w:r>
        <w:t xml:space="preserve">was </w:t>
      </w:r>
      <w:r w:rsidRPr="00A71B1E">
        <w:t>43.2</w:t>
      </w:r>
      <w:ins w:id="218" w:author="Kevin Weng" w:date="2019-01-08T18:07:00Z">
        <w:r w:rsidR="00962785">
          <w:t>-</w:t>
        </w:r>
      </w:ins>
      <w:del w:id="219" w:author="Kevin Weng" w:date="2019-01-08T18:07:00Z">
        <w:r w:rsidRPr="00A71B1E" w:rsidDel="00962785">
          <w:delText xml:space="preserve"> </w:delText>
        </w:r>
      </w:del>
      <w:r w:rsidRPr="00A71B1E">
        <w:t>cm</w:t>
      </w:r>
      <w:r>
        <w:t xml:space="preserve"> and</w:t>
      </w:r>
      <w:r w:rsidRPr="00A71B1E">
        <w:t xml:space="preserve"> </w:t>
      </w:r>
      <w:r>
        <w:t>fell just outside</w:t>
      </w:r>
      <w:r w:rsidRPr="00A71B1E">
        <w:t xml:space="preserve"> the 95% confidence interval from simulation data sampled without replacement (43.</w:t>
      </w:r>
      <w:ins w:id="220" w:author="Kevin Weng" w:date="2019-01-08T18:06:00Z">
        <w:r w:rsidR="00962785">
          <w:t>6</w:t>
        </w:r>
      </w:ins>
      <w:del w:id="221" w:author="Kevin Weng" w:date="2019-01-08T18:06:00Z">
        <w:r w:rsidRPr="00A71B1E" w:rsidDel="00962785">
          <w:delText>559</w:delText>
        </w:r>
      </w:del>
      <w:r w:rsidRPr="00A71B1E">
        <w:t xml:space="preserve"> - 52.7</w:t>
      </w:r>
      <w:del w:id="222" w:author="Kevin Weng" w:date="2019-01-08T18:06:00Z">
        <w:r w:rsidRPr="00A71B1E" w:rsidDel="00962785">
          <w:delText>06</w:delText>
        </w:r>
      </w:del>
      <w:ins w:id="223" w:author="Kevin Weng" w:date="2019-01-08T18:07:00Z">
        <w:r w:rsidR="00962785">
          <w:t>-</w:t>
        </w:r>
      </w:ins>
      <w:ins w:id="224" w:author="Kevin Weng" w:date="2019-01-08T18:06:00Z">
        <w:r w:rsidR="00962785">
          <w:t>cm</w:t>
        </w:r>
      </w:ins>
      <w:r w:rsidRPr="00A71B1E">
        <w:t>).</w:t>
      </w:r>
      <w:r w:rsidR="006470CE" w:rsidRPr="00616930">
        <w:t xml:space="preserve"> </w:t>
      </w:r>
      <w:r>
        <w:t>T</w:t>
      </w:r>
      <w:r w:rsidR="006470CE" w:rsidRPr="00616930">
        <w:t xml:space="preserve">he standard deviation of fork lengths </w:t>
      </w:r>
      <w:r w:rsidR="005F42E4">
        <w:t>for these</w:t>
      </w:r>
      <w:r w:rsidR="005F42E4" w:rsidRPr="00616930">
        <w:t xml:space="preserve"> </w:t>
      </w:r>
      <w:r w:rsidR="00F347C5">
        <w:t>opakapaka</w:t>
      </w:r>
      <w:r w:rsidR="006470CE" w:rsidRPr="00616930">
        <w:rPr>
          <w:i/>
        </w:rPr>
        <w:t xml:space="preserve"> </w:t>
      </w:r>
      <w:r w:rsidR="005F42E4">
        <w:t xml:space="preserve">was </w:t>
      </w:r>
      <w:r w:rsidR="006470CE" w:rsidRPr="001043C7">
        <w:rPr>
          <w:color w:val="000000" w:themeColor="text1"/>
        </w:rPr>
        <w:t>3.38</w:t>
      </w:r>
      <w:r w:rsidR="005F42E4">
        <w:rPr>
          <w:color w:val="000000" w:themeColor="text1"/>
        </w:rPr>
        <w:t>-</w:t>
      </w:r>
      <w:r w:rsidR="006470CE" w:rsidRPr="001043C7">
        <w:rPr>
          <w:color w:val="000000" w:themeColor="text1"/>
        </w:rPr>
        <w:t>cm</w:t>
      </w:r>
      <w:r w:rsidR="005F42E4">
        <w:rPr>
          <w:color w:val="000000" w:themeColor="text1"/>
        </w:rPr>
        <w:t xml:space="preserve"> and</w:t>
      </w:r>
      <w:r w:rsidR="006470CE" w:rsidRPr="001043C7">
        <w:rPr>
          <w:color w:val="000000" w:themeColor="text1"/>
        </w:rPr>
        <w:t xml:space="preserve"> did not fall within the 95% confidence interval from simulation data sampled without replacement (6.2</w:t>
      </w:r>
      <w:r w:rsidR="001043C7" w:rsidRPr="001043C7">
        <w:rPr>
          <w:color w:val="000000" w:themeColor="text1"/>
        </w:rPr>
        <w:t>0</w:t>
      </w:r>
      <w:r w:rsidR="006470CE" w:rsidRPr="001043C7">
        <w:rPr>
          <w:color w:val="000000" w:themeColor="text1"/>
        </w:rPr>
        <w:t xml:space="preserve"> - 13.</w:t>
      </w:r>
      <w:r w:rsidR="001043C7" w:rsidRPr="001043C7">
        <w:rPr>
          <w:color w:val="000000" w:themeColor="text1"/>
        </w:rPr>
        <w:t>34</w:t>
      </w:r>
      <w:r w:rsidR="009608EB">
        <w:rPr>
          <w:color w:val="000000" w:themeColor="text1"/>
        </w:rPr>
        <w:t>-</w:t>
      </w:r>
      <w:r w:rsidR="00DE3514" w:rsidRPr="001043C7">
        <w:rPr>
          <w:color w:val="000000" w:themeColor="text1"/>
        </w:rPr>
        <w:t>c</w:t>
      </w:r>
      <w:r w:rsidR="00DE3514">
        <w:t>m</w:t>
      </w:r>
      <w:r w:rsidR="006470CE" w:rsidRPr="00616930">
        <w:t>). This result indicates that the</w:t>
      </w:r>
      <w:r w:rsidR="007E1F5F">
        <w:t xml:space="preserve"> mean</w:t>
      </w:r>
      <w:r w:rsidR="006470CE" w:rsidRPr="00616930">
        <w:t xml:space="preserve"> </w:t>
      </w:r>
      <w:r>
        <w:t>size of surviving fish</w:t>
      </w:r>
      <w:r w:rsidR="006470CE" w:rsidRPr="00616930">
        <w:t xml:space="preserve"> </w:t>
      </w:r>
      <w:r>
        <w:t>was slightly smaller than</w:t>
      </w:r>
      <w:r w:rsidR="006470CE" w:rsidRPr="00616930">
        <w:t xml:space="preserve"> </w:t>
      </w:r>
      <w:r>
        <w:t xml:space="preserve">what would be expected for </w:t>
      </w:r>
      <w:r w:rsidR="006470CE" w:rsidRPr="00616930">
        <w:t>a random subset of the total population</w:t>
      </w:r>
      <w:ins w:id="225" w:author="Kevin Weng" w:date="2019-01-08T18:07:00Z">
        <w:r w:rsidR="00962785">
          <w:t>,</w:t>
        </w:r>
      </w:ins>
      <w:r w:rsidR="003D4F23">
        <w:t xml:space="preserve"> </w:t>
      </w:r>
      <w:r>
        <w:t>and</w:t>
      </w:r>
      <w:r w:rsidRPr="00616930">
        <w:t xml:space="preserve"> </w:t>
      </w:r>
      <w:r w:rsidR="006470CE" w:rsidRPr="00616930">
        <w:t xml:space="preserve">the </w:t>
      </w:r>
      <w:r w:rsidR="00252B03">
        <w:t xml:space="preserve">smallest and </w:t>
      </w:r>
      <w:r w:rsidR="006470CE" w:rsidRPr="00616930">
        <w:t>largest fish tagged were under represented in the data (Figure 4).</w:t>
      </w:r>
    </w:p>
    <w:p w14:paraId="27FB68D6" w14:textId="2EC5195F" w:rsidR="00A53375" w:rsidRDefault="00A53375" w:rsidP="00A53375">
      <w:pPr>
        <w:spacing w:line="480" w:lineRule="auto"/>
      </w:pPr>
    </w:p>
    <w:p w14:paraId="1D51744E" w14:textId="02F263F5" w:rsidR="00D87494" w:rsidRDefault="00D87494" w:rsidP="00D87494">
      <w:pPr>
        <w:spacing w:line="480" w:lineRule="auto"/>
        <w:outlineLvl w:val="1"/>
        <w:rPr>
          <w:i/>
          <w:color w:val="000000" w:themeColor="text1"/>
        </w:rPr>
      </w:pPr>
      <w:r>
        <w:rPr>
          <w:i/>
          <w:color w:val="000000" w:themeColor="text1"/>
        </w:rPr>
        <w:t>Individual Home Range</w:t>
      </w:r>
    </w:p>
    <w:p w14:paraId="11A46C22" w14:textId="033E8237" w:rsidR="00CF125C" w:rsidRDefault="000D6422" w:rsidP="00A53375">
      <w:pPr>
        <w:spacing w:line="480" w:lineRule="auto"/>
      </w:pPr>
      <w:r>
        <w:t>Estimates of i</w:t>
      </w:r>
      <w:r w:rsidR="007D7580">
        <w:t xml:space="preserve">ndividual </w:t>
      </w:r>
      <w:r>
        <w:t xml:space="preserve">depth constrained </w:t>
      </w:r>
      <w:r w:rsidR="007D7580">
        <w:t xml:space="preserve">linear home range varied between </w:t>
      </w:r>
      <w:r w:rsidR="007D7580" w:rsidRPr="0045452D">
        <w:rPr>
          <w:color w:val="000000" w:themeColor="text1"/>
        </w:rPr>
        <w:t>3.2-km and 9.</w:t>
      </w:r>
      <w:r w:rsidR="009D5315">
        <w:rPr>
          <w:color w:val="000000" w:themeColor="text1"/>
        </w:rPr>
        <w:t>4</w:t>
      </w:r>
      <w:r w:rsidR="007D7580" w:rsidRPr="0045452D">
        <w:rPr>
          <w:color w:val="000000" w:themeColor="text1"/>
        </w:rPr>
        <w:t xml:space="preserve">-km. </w:t>
      </w:r>
      <w:r w:rsidR="00703DAF" w:rsidRPr="00703DAF">
        <w:t>The mean maximum observed movement distance for the 10 tags was 5.3 km (</w:t>
      </w:r>
      <w:proofErr w:type="spellStart"/>
      <w:r w:rsidR="00703DAF" w:rsidRPr="00703DAF">
        <w:t>s.d.</w:t>
      </w:r>
      <w:proofErr w:type="spellEnd"/>
      <w:r w:rsidR="00703DAF" w:rsidRPr="00703DAF">
        <w:t xml:space="preserve"> = 2.27). The median maximum observed movement distance was 4.6 km (Min = 3.2, </w:t>
      </w:r>
      <w:r w:rsidR="009D5315">
        <w:t>1st</w:t>
      </w:r>
      <w:r w:rsidR="00703DAF" w:rsidRPr="00703DAF">
        <w:t xml:space="preserve"> Quantile = 3.2, </w:t>
      </w:r>
      <w:r w:rsidR="009D5315">
        <w:t>3rd</w:t>
      </w:r>
      <w:r w:rsidR="00703DAF" w:rsidRPr="00703DAF">
        <w:t xml:space="preserve"> Quantile = 7.</w:t>
      </w:r>
      <w:r w:rsidR="009D5315">
        <w:t>2</w:t>
      </w:r>
      <w:r w:rsidR="00703DAF" w:rsidRPr="00703DAF">
        <w:t>, Max = 9.</w:t>
      </w:r>
      <w:r w:rsidR="009D5315">
        <w:t>4</w:t>
      </w:r>
      <w:r w:rsidR="00703DAF" w:rsidRPr="00703DAF">
        <w:t>)</w:t>
      </w:r>
      <w:r w:rsidR="00703DAF">
        <w:t xml:space="preserve">. </w:t>
      </w:r>
    </w:p>
    <w:p w14:paraId="1CEA3A0B" w14:textId="77777777" w:rsidR="007D7580" w:rsidRDefault="007D7580" w:rsidP="00A53375">
      <w:pPr>
        <w:spacing w:line="480" w:lineRule="auto"/>
      </w:pPr>
    </w:p>
    <w:p w14:paraId="553DF13E" w14:textId="6DE79AFB" w:rsidR="008C2216" w:rsidRDefault="0004600F" w:rsidP="00A53375">
      <w:pPr>
        <w:spacing w:line="480" w:lineRule="auto"/>
        <w:rPr>
          <w:i/>
        </w:rPr>
      </w:pPr>
      <w:r>
        <w:rPr>
          <w:i/>
        </w:rPr>
        <w:t>Scale of</w:t>
      </w:r>
      <w:r w:rsidR="008C2216">
        <w:rPr>
          <w:i/>
        </w:rPr>
        <w:t xml:space="preserve"> BRFAs</w:t>
      </w:r>
    </w:p>
    <w:p w14:paraId="4F04E949" w14:textId="38A57E38" w:rsidR="008C2216" w:rsidRPr="008C2216" w:rsidRDefault="008C2216" w:rsidP="008C2216">
      <w:pPr>
        <w:spacing w:line="480" w:lineRule="auto"/>
      </w:pPr>
      <w:commentRangeStart w:id="226"/>
      <w:r w:rsidRPr="00616930">
        <w:t xml:space="preserve">The median linear dimension of the BRFA </w:t>
      </w:r>
      <w:r w:rsidR="00E54C63">
        <w:t xml:space="preserve">network </w:t>
      </w:r>
      <w:r w:rsidRPr="00616930">
        <w:t xml:space="preserve">was </w:t>
      </w:r>
      <w:r>
        <w:t xml:space="preserve">found to be </w:t>
      </w:r>
      <w:r w:rsidRPr="00616930">
        <w:t>14.70</w:t>
      </w:r>
      <w:r w:rsidR="000B1261">
        <w:t xml:space="preserve">-km </w:t>
      </w:r>
      <w:r w:rsidRPr="00616930">
        <w:t xml:space="preserve">(Min = 2.99, </w:t>
      </w:r>
      <w:r w:rsidR="009D5315">
        <w:t>1st</w:t>
      </w:r>
      <w:r w:rsidRPr="00616930">
        <w:t xml:space="preserve"> Quantile = 10.65, </w:t>
      </w:r>
      <w:r w:rsidR="009D5315">
        <w:t>3rd</w:t>
      </w:r>
      <w:r w:rsidRPr="00616930">
        <w:t xml:space="preserve"> Quantile = 19.13, Max = 54.56)</w:t>
      </w:r>
      <w:r w:rsidR="00602EDB">
        <w:t xml:space="preserve"> (Figure 5)</w:t>
      </w:r>
      <w:r w:rsidRPr="00616930">
        <w:t>.</w:t>
      </w:r>
      <w:commentRangeEnd w:id="226"/>
      <w:r w:rsidR="001B3B73">
        <w:rPr>
          <w:rStyle w:val="CommentReference"/>
        </w:rPr>
        <w:commentReference w:id="226"/>
      </w:r>
      <w:r w:rsidR="007A7567">
        <w:t xml:space="preserve"> With the exception of BRFA-B, home range lengths </w:t>
      </w:r>
      <w:r w:rsidR="009569BB">
        <w:t xml:space="preserve">observed </w:t>
      </w:r>
      <w:r w:rsidR="007A7567">
        <w:t xml:space="preserve">were less than the linear habitat dimension of all </w:t>
      </w:r>
      <w:r w:rsidR="00602EDB">
        <w:t>BRFAs (Figure 6)</w:t>
      </w:r>
      <w:r w:rsidR="007A7567">
        <w:t xml:space="preserve">. </w:t>
      </w:r>
    </w:p>
    <w:p w14:paraId="084BA88D" w14:textId="77777777" w:rsidR="0004600F" w:rsidRDefault="0004600F" w:rsidP="00A53375">
      <w:pPr>
        <w:spacing w:line="480" w:lineRule="auto"/>
      </w:pPr>
    </w:p>
    <w:p w14:paraId="66FB425A" w14:textId="183EA5B0" w:rsidR="00D87494" w:rsidRPr="00D87494" w:rsidRDefault="00D87494" w:rsidP="00A53375">
      <w:pPr>
        <w:spacing w:line="480" w:lineRule="auto"/>
        <w:rPr>
          <w:i/>
        </w:rPr>
      </w:pPr>
      <w:r>
        <w:rPr>
          <w:i/>
        </w:rPr>
        <w:t>Spillover</w:t>
      </w:r>
    </w:p>
    <w:p w14:paraId="6AFF00CB" w14:textId="020F12B6" w:rsidR="00703DAF" w:rsidRPr="00616930" w:rsidRDefault="00A04F35" w:rsidP="00703DAF">
      <w:pPr>
        <w:spacing w:line="480" w:lineRule="auto"/>
        <w:rPr>
          <w:color w:val="000000" w:themeColor="text1"/>
        </w:rPr>
      </w:pPr>
      <w:r>
        <w:rPr>
          <w:color w:val="000000" w:themeColor="text1"/>
        </w:rPr>
        <w:t>Five</w:t>
      </w:r>
      <w:r w:rsidR="00605B98" w:rsidRPr="00616930">
        <w:rPr>
          <w:color w:val="000000" w:themeColor="text1"/>
        </w:rPr>
        <w:t xml:space="preserve"> of the </w:t>
      </w:r>
      <w:r>
        <w:rPr>
          <w:color w:val="000000" w:themeColor="text1"/>
        </w:rPr>
        <w:t>10</w:t>
      </w:r>
      <w:r w:rsidR="00605B98" w:rsidRPr="00616930">
        <w:rPr>
          <w:color w:val="000000" w:themeColor="text1"/>
        </w:rPr>
        <w:t xml:space="preserve"> </w:t>
      </w:r>
      <w:ins w:id="227" w:author="Kevin Weng" w:date="2019-01-08T18:08:00Z">
        <w:r w:rsidR="00962785">
          <w:rPr>
            <w:color w:val="000000" w:themeColor="text1"/>
          </w:rPr>
          <w:t xml:space="preserve">fish with valid </w:t>
        </w:r>
      </w:ins>
      <w:r w:rsidR="00605B98" w:rsidRPr="00616930">
        <w:rPr>
          <w:color w:val="000000" w:themeColor="text1"/>
        </w:rPr>
        <w:t xml:space="preserve">tracks were detected crossing the BRFA boundaries a combined </w:t>
      </w:r>
      <w:r>
        <w:rPr>
          <w:color w:val="000000" w:themeColor="text1"/>
        </w:rPr>
        <w:t>51</w:t>
      </w:r>
      <w:r w:rsidR="00605B98" w:rsidRPr="00616930">
        <w:rPr>
          <w:color w:val="000000" w:themeColor="text1"/>
        </w:rPr>
        <w:t xml:space="preserve"> times.</w:t>
      </w:r>
      <w:r w:rsidR="00703DAF">
        <w:rPr>
          <w:color w:val="000000" w:themeColor="text1"/>
        </w:rPr>
        <w:t xml:space="preserve"> </w:t>
      </w:r>
      <w:r w:rsidR="00703DAF" w:rsidRPr="00703DAF">
        <w:rPr>
          <w:color w:val="000000" w:themeColor="text1"/>
        </w:rPr>
        <w:t>The mean number of BRFA crossings detected per fish was 5.1 (</w:t>
      </w:r>
      <w:proofErr w:type="spellStart"/>
      <w:r w:rsidR="00703DAF" w:rsidRPr="00703DAF">
        <w:rPr>
          <w:color w:val="000000" w:themeColor="text1"/>
        </w:rPr>
        <w:t>s.d.</w:t>
      </w:r>
      <w:proofErr w:type="spellEnd"/>
      <w:r w:rsidR="00703DAF" w:rsidRPr="00703DAF">
        <w:rPr>
          <w:color w:val="000000" w:themeColor="text1"/>
        </w:rPr>
        <w:t xml:space="preserve"> = 5.97) over a mean track duration of </w:t>
      </w:r>
      <w:r w:rsidR="00E46C05">
        <w:rPr>
          <w:color w:val="000000" w:themeColor="text1"/>
        </w:rPr>
        <w:t>195</w:t>
      </w:r>
      <w:r w:rsidR="00703DAF" w:rsidRPr="00703DAF">
        <w:rPr>
          <w:color w:val="000000" w:themeColor="text1"/>
        </w:rPr>
        <w:t>.</w:t>
      </w:r>
      <w:r w:rsidR="00E46C05">
        <w:rPr>
          <w:color w:val="000000" w:themeColor="text1"/>
        </w:rPr>
        <w:t>2</w:t>
      </w:r>
      <w:r w:rsidR="0011776E">
        <w:rPr>
          <w:color w:val="000000" w:themeColor="text1"/>
        </w:rPr>
        <w:t>-</w:t>
      </w:r>
      <w:r w:rsidR="00703DAF" w:rsidRPr="00703DAF">
        <w:rPr>
          <w:color w:val="000000" w:themeColor="text1"/>
        </w:rPr>
        <w:t>days (</w:t>
      </w:r>
      <w:proofErr w:type="spellStart"/>
      <w:r w:rsidR="00703DAF" w:rsidRPr="00703DAF">
        <w:rPr>
          <w:color w:val="000000" w:themeColor="text1"/>
        </w:rPr>
        <w:t>s.d.</w:t>
      </w:r>
      <w:proofErr w:type="spellEnd"/>
      <w:r w:rsidR="00703DAF" w:rsidRPr="00703DAF">
        <w:rPr>
          <w:color w:val="000000" w:themeColor="text1"/>
        </w:rPr>
        <w:t xml:space="preserve"> = </w:t>
      </w:r>
      <w:r w:rsidR="00E46C05">
        <w:rPr>
          <w:color w:val="000000" w:themeColor="text1"/>
        </w:rPr>
        <w:t>9</w:t>
      </w:r>
      <w:r w:rsidR="0011776E">
        <w:rPr>
          <w:color w:val="000000" w:themeColor="text1"/>
        </w:rPr>
        <w:t>4</w:t>
      </w:r>
      <w:r w:rsidR="00703DAF" w:rsidRPr="00703DAF">
        <w:rPr>
          <w:color w:val="000000" w:themeColor="text1"/>
        </w:rPr>
        <w:t xml:space="preserve">). Standardized by </w:t>
      </w:r>
      <w:r w:rsidR="00183AEE">
        <w:rPr>
          <w:color w:val="000000" w:themeColor="text1"/>
        </w:rPr>
        <w:t>track duration</w:t>
      </w:r>
      <w:r w:rsidR="00703DAF" w:rsidRPr="00703DAF">
        <w:rPr>
          <w:color w:val="000000" w:themeColor="text1"/>
        </w:rPr>
        <w:t xml:space="preserve">, the mean </w:t>
      </w:r>
      <w:r w:rsidR="00FD6040">
        <w:rPr>
          <w:color w:val="000000" w:themeColor="text1"/>
        </w:rPr>
        <w:t xml:space="preserve">number of BRFA border </w:t>
      </w:r>
      <w:r w:rsidR="00703DAF" w:rsidRPr="00703DAF">
        <w:rPr>
          <w:color w:val="000000" w:themeColor="text1"/>
        </w:rPr>
        <w:t xml:space="preserve">crossings was 0.02 </w:t>
      </w:r>
      <w:r w:rsidR="00FD6040" w:rsidRPr="00703DAF">
        <w:rPr>
          <w:color w:val="000000" w:themeColor="text1"/>
        </w:rPr>
        <w:t xml:space="preserve">per day </w:t>
      </w:r>
      <w:r w:rsidR="00703DAF" w:rsidRPr="00703DAF">
        <w:rPr>
          <w:color w:val="000000" w:themeColor="text1"/>
        </w:rPr>
        <w:t>(</w:t>
      </w:r>
      <w:proofErr w:type="spellStart"/>
      <w:r w:rsidR="00917C02">
        <w:rPr>
          <w:color w:val="000000" w:themeColor="text1"/>
        </w:rPr>
        <w:t>s.d.</w:t>
      </w:r>
      <w:proofErr w:type="spellEnd"/>
      <w:r w:rsidR="00703DAF" w:rsidRPr="00703DAF">
        <w:rPr>
          <w:color w:val="000000" w:themeColor="text1"/>
        </w:rPr>
        <w:t xml:space="preserve"> = 0.03) or </w:t>
      </w:r>
      <w:r w:rsidR="001B3B73">
        <w:rPr>
          <w:color w:val="000000" w:themeColor="text1"/>
        </w:rPr>
        <w:t>one crossing</w:t>
      </w:r>
      <w:r w:rsidR="001B3B73" w:rsidRPr="00703DAF">
        <w:rPr>
          <w:color w:val="000000" w:themeColor="text1"/>
        </w:rPr>
        <w:t xml:space="preserve"> </w:t>
      </w:r>
      <w:r w:rsidR="00703DAF" w:rsidRPr="00703DAF">
        <w:rPr>
          <w:color w:val="000000" w:themeColor="text1"/>
        </w:rPr>
        <w:t xml:space="preserve">every </w:t>
      </w:r>
      <w:r w:rsidR="0011776E">
        <w:rPr>
          <w:color w:val="000000" w:themeColor="text1"/>
        </w:rPr>
        <w:t>43.2-</w:t>
      </w:r>
      <w:r w:rsidR="00703DAF" w:rsidRPr="00703DAF">
        <w:rPr>
          <w:color w:val="000000" w:themeColor="text1"/>
        </w:rPr>
        <w:t>days. However individual rates were as high as 0.064 crossings per day, equivalent to crossing once every 15.</w:t>
      </w:r>
      <w:r w:rsidR="0011776E">
        <w:rPr>
          <w:color w:val="000000" w:themeColor="text1"/>
        </w:rPr>
        <w:t>7-</w:t>
      </w:r>
      <w:r w:rsidR="00703DAF" w:rsidRPr="00703DAF">
        <w:rPr>
          <w:color w:val="000000" w:themeColor="text1"/>
        </w:rPr>
        <w:t xml:space="preserve">days. The median number of crossings </w:t>
      </w:r>
      <w:r w:rsidR="001B3B73">
        <w:rPr>
          <w:color w:val="000000" w:themeColor="text1"/>
        </w:rPr>
        <w:t>standardized by track dur</w:t>
      </w:r>
      <w:del w:id="228" w:author="Kevin Weng" w:date="2019-01-08T18:09:00Z">
        <w:r w:rsidR="001B3B73" w:rsidDel="00962785">
          <w:rPr>
            <w:color w:val="000000" w:themeColor="text1"/>
          </w:rPr>
          <w:delText>r</w:delText>
        </w:r>
      </w:del>
      <w:r w:rsidR="001B3B73">
        <w:rPr>
          <w:color w:val="000000" w:themeColor="text1"/>
        </w:rPr>
        <w:t>ation</w:t>
      </w:r>
      <w:r w:rsidR="00703DAF" w:rsidRPr="00703DAF">
        <w:rPr>
          <w:color w:val="000000" w:themeColor="text1"/>
        </w:rPr>
        <w:t xml:space="preserve"> was 0.01 (Min = 0, </w:t>
      </w:r>
      <w:r w:rsidR="009D5315">
        <w:rPr>
          <w:color w:val="000000" w:themeColor="text1"/>
        </w:rPr>
        <w:t>1st</w:t>
      </w:r>
      <w:r w:rsidR="00703DAF" w:rsidRPr="00703DAF">
        <w:rPr>
          <w:color w:val="000000" w:themeColor="text1"/>
        </w:rPr>
        <w:t xml:space="preserve"> Quantile = 0, </w:t>
      </w:r>
      <w:r w:rsidR="009D5315">
        <w:rPr>
          <w:color w:val="000000" w:themeColor="text1"/>
        </w:rPr>
        <w:t>3rd</w:t>
      </w:r>
      <w:r w:rsidR="00703DAF" w:rsidRPr="00703DAF">
        <w:rPr>
          <w:color w:val="000000" w:themeColor="text1"/>
        </w:rPr>
        <w:t xml:space="preserve"> Quantile = 0.05, Max =</w:t>
      </w:r>
      <w:r w:rsidR="0011776E">
        <w:rPr>
          <w:color w:val="000000" w:themeColor="text1"/>
        </w:rPr>
        <w:t xml:space="preserve"> </w:t>
      </w:r>
      <w:r w:rsidR="00703DAF" w:rsidRPr="00703DAF">
        <w:rPr>
          <w:color w:val="000000" w:themeColor="text1"/>
        </w:rPr>
        <w:t xml:space="preserve">0.06) or once per </w:t>
      </w:r>
      <w:r w:rsidR="0011776E">
        <w:rPr>
          <w:color w:val="000000" w:themeColor="text1"/>
        </w:rPr>
        <w:t>97.7-</w:t>
      </w:r>
      <w:r w:rsidR="00703DAF" w:rsidRPr="00703DAF">
        <w:rPr>
          <w:color w:val="000000" w:themeColor="text1"/>
        </w:rPr>
        <w:t>days.</w:t>
      </w:r>
    </w:p>
    <w:p w14:paraId="1D38CF5D" w14:textId="77777777" w:rsidR="00B072B3" w:rsidRDefault="00B072B3" w:rsidP="007A7567">
      <w:pPr>
        <w:spacing w:line="480" w:lineRule="auto"/>
        <w:rPr>
          <w:color w:val="000000" w:themeColor="text1"/>
        </w:rPr>
      </w:pPr>
    </w:p>
    <w:p w14:paraId="2AEA8C18" w14:textId="4648F393" w:rsidR="00B072B3" w:rsidRDefault="00B072B3" w:rsidP="00B072B3">
      <w:pPr>
        <w:spacing w:line="480" w:lineRule="auto"/>
        <w:rPr>
          <w:i/>
        </w:rPr>
      </w:pPr>
      <w:r>
        <w:rPr>
          <w:i/>
        </w:rPr>
        <w:t>Characterizing Diel Patterns in Distribution</w:t>
      </w:r>
    </w:p>
    <w:p w14:paraId="6C4E03C5" w14:textId="5154A489" w:rsidR="00252B03" w:rsidRDefault="001446D5" w:rsidP="00B072B3">
      <w:pPr>
        <w:spacing w:line="480" w:lineRule="auto"/>
        <w:rPr>
          <w:color w:val="000000" w:themeColor="text1"/>
        </w:rPr>
      </w:pPr>
      <w:r>
        <w:rPr>
          <w:color w:val="000000" w:themeColor="text1"/>
        </w:rPr>
        <w:t xml:space="preserve">For the two </w:t>
      </w:r>
      <w:ins w:id="229" w:author="Kevin Weng" w:date="2019-01-08T18:13:00Z">
        <w:r w:rsidR="00962785">
          <w:rPr>
            <w:color w:val="000000" w:themeColor="text1"/>
          </w:rPr>
          <w:t xml:space="preserve">valid tracks </w:t>
        </w:r>
      </w:ins>
      <w:del w:id="230" w:author="Kevin Weng" w:date="2019-01-08T18:13:00Z">
        <w:r w:rsidDel="00962785">
          <w:rPr>
            <w:color w:val="000000" w:themeColor="text1"/>
          </w:rPr>
          <w:delText xml:space="preserve">fish </w:delText>
        </w:r>
      </w:del>
      <w:r>
        <w:rPr>
          <w:color w:val="000000" w:themeColor="text1"/>
        </w:rPr>
        <w:t xml:space="preserve">with tags </w:t>
      </w:r>
      <w:r w:rsidR="00DA6825">
        <w:rPr>
          <w:color w:val="000000" w:themeColor="text1"/>
        </w:rPr>
        <w:t xml:space="preserve">capable of </w:t>
      </w:r>
      <w:r>
        <w:rPr>
          <w:color w:val="000000" w:themeColor="text1"/>
        </w:rPr>
        <w:t>recording depth, l</w:t>
      </w:r>
      <w:r w:rsidR="002D22FA">
        <w:rPr>
          <w:color w:val="000000" w:themeColor="text1"/>
        </w:rPr>
        <w:t xml:space="preserve">inear model results indicated that observed depth </w:t>
      </w:r>
      <w:r>
        <w:rPr>
          <w:color w:val="000000" w:themeColor="text1"/>
        </w:rPr>
        <w:t>varied</w:t>
      </w:r>
      <w:r w:rsidR="002D22FA">
        <w:rPr>
          <w:color w:val="000000" w:themeColor="text1"/>
        </w:rPr>
        <w:t xml:space="preserve"> </w:t>
      </w:r>
      <w:r>
        <w:rPr>
          <w:color w:val="000000" w:themeColor="text1"/>
        </w:rPr>
        <w:t>during the dusk period with fish detected an approximately 11-m deeper (standard error: 2.275</w:t>
      </w:r>
      <w:r w:rsidR="00D93623">
        <w:rPr>
          <w:color w:val="000000" w:themeColor="text1"/>
        </w:rPr>
        <w:t>-m</w:t>
      </w:r>
      <w:r>
        <w:rPr>
          <w:color w:val="000000" w:themeColor="text1"/>
        </w:rPr>
        <w:t>) than during the other 3 other periods (p &lt; 0.05)</w:t>
      </w:r>
      <w:r w:rsidR="002D22FA">
        <w:rPr>
          <w:color w:val="000000" w:themeColor="text1"/>
        </w:rPr>
        <w:t>.</w:t>
      </w:r>
      <w:r w:rsidR="00AF27EE">
        <w:rPr>
          <w:color w:val="000000" w:themeColor="text1"/>
        </w:rPr>
        <w:t xml:space="preserve"> Depth preference between the individuals varied. Including tag </w:t>
      </w:r>
      <w:r w:rsidR="00FD6040">
        <w:rPr>
          <w:color w:val="000000" w:themeColor="text1"/>
        </w:rPr>
        <w:t xml:space="preserve">ID </w:t>
      </w:r>
      <w:r w:rsidR="00AF27EE">
        <w:rPr>
          <w:color w:val="000000" w:themeColor="text1"/>
        </w:rPr>
        <w:t xml:space="preserve">as a random effect improved the model’s explanatory power from 0.34% to 63.22%. </w:t>
      </w:r>
      <w:r>
        <w:rPr>
          <w:color w:val="000000" w:themeColor="text1"/>
        </w:rPr>
        <w:t>Model residuals</w:t>
      </w:r>
      <w:r w:rsidR="00EE2822">
        <w:rPr>
          <w:color w:val="000000" w:themeColor="text1"/>
        </w:rPr>
        <w:t xml:space="preserve"> were heteroskedastic with time of day revealing</w:t>
      </w:r>
      <w:r w:rsidR="002D22FA">
        <w:rPr>
          <w:color w:val="000000" w:themeColor="text1"/>
        </w:rPr>
        <w:t xml:space="preserve"> a significant relationship between diurnal period and the range of depths observed (p &lt; 0.05). Depth range expanded during day and night periods</w:t>
      </w:r>
      <w:r w:rsidR="0086159B">
        <w:rPr>
          <w:color w:val="000000" w:themeColor="text1"/>
        </w:rPr>
        <w:t xml:space="preserve"> </w:t>
      </w:r>
      <w:r w:rsidR="002D22FA">
        <w:rPr>
          <w:color w:val="000000" w:themeColor="text1"/>
        </w:rPr>
        <w:t>and contracted at dusk</w:t>
      </w:r>
      <w:r w:rsidR="0086159B">
        <w:rPr>
          <w:color w:val="000000" w:themeColor="text1"/>
        </w:rPr>
        <w:t xml:space="preserve"> </w:t>
      </w:r>
      <w:r w:rsidR="002D22FA">
        <w:rPr>
          <w:color w:val="000000" w:themeColor="text1"/>
        </w:rPr>
        <w:t>and dawn</w:t>
      </w:r>
      <w:r w:rsidR="0086159B">
        <w:rPr>
          <w:color w:val="000000" w:themeColor="text1"/>
        </w:rPr>
        <w:t xml:space="preserve"> (</w:t>
      </w:r>
      <w:r w:rsidR="00602EDB">
        <w:rPr>
          <w:color w:val="000000" w:themeColor="text1"/>
        </w:rPr>
        <w:t>Figure</w:t>
      </w:r>
      <w:r w:rsidR="00602EDB" w:rsidRPr="00D14C61">
        <w:rPr>
          <w:color w:val="000000" w:themeColor="text1"/>
        </w:rPr>
        <w:t xml:space="preserve"> </w:t>
      </w:r>
      <w:r w:rsidR="00602EDB">
        <w:rPr>
          <w:color w:val="000000" w:themeColor="text1"/>
        </w:rPr>
        <w:t>7</w:t>
      </w:r>
      <w:r w:rsidR="00F47DDE" w:rsidRPr="00D14C61">
        <w:rPr>
          <w:color w:val="000000" w:themeColor="text1"/>
        </w:rPr>
        <w:t>a</w:t>
      </w:r>
      <w:r w:rsidR="0086159B" w:rsidRPr="00D14C61">
        <w:rPr>
          <w:color w:val="000000" w:themeColor="text1"/>
        </w:rPr>
        <w:t>)</w:t>
      </w:r>
      <w:r w:rsidR="002D22FA" w:rsidRPr="00D14C61">
        <w:rPr>
          <w:color w:val="000000" w:themeColor="text1"/>
        </w:rPr>
        <w:t>.</w:t>
      </w:r>
      <w:r w:rsidR="002D22FA">
        <w:rPr>
          <w:color w:val="000000" w:themeColor="text1"/>
        </w:rPr>
        <w:t xml:space="preserve"> </w:t>
      </w:r>
      <w:r w:rsidR="00451BD5">
        <w:rPr>
          <w:color w:val="000000" w:themeColor="text1"/>
        </w:rPr>
        <w:t>The deepest detections occurred during the day</w:t>
      </w:r>
      <w:r w:rsidR="002D22FA">
        <w:rPr>
          <w:color w:val="000000" w:themeColor="text1"/>
        </w:rPr>
        <w:t xml:space="preserve"> </w:t>
      </w:r>
      <w:r w:rsidR="0086159B">
        <w:rPr>
          <w:color w:val="000000" w:themeColor="text1"/>
        </w:rPr>
        <w:t xml:space="preserve">(max depth: </w:t>
      </w:r>
      <w:r w:rsidR="00CC22B4">
        <w:rPr>
          <w:color w:val="000000" w:themeColor="text1"/>
        </w:rPr>
        <w:t>-</w:t>
      </w:r>
      <w:r w:rsidR="0086159B">
        <w:rPr>
          <w:color w:val="000000" w:themeColor="text1"/>
        </w:rPr>
        <w:t>205</w:t>
      </w:r>
      <w:r w:rsidR="00D93623">
        <w:rPr>
          <w:color w:val="000000" w:themeColor="text1"/>
        </w:rPr>
        <w:t>-</w:t>
      </w:r>
      <w:r w:rsidR="0086159B">
        <w:rPr>
          <w:color w:val="000000" w:themeColor="text1"/>
        </w:rPr>
        <w:t xml:space="preserve">m) </w:t>
      </w:r>
      <w:r w:rsidR="00451BD5">
        <w:rPr>
          <w:color w:val="000000" w:themeColor="text1"/>
        </w:rPr>
        <w:t>while the</w:t>
      </w:r>
      <w:r w:rsidR="002D22FA">
        <w:rPr>
          <w:color w:val="000000" w:themeColor="text1"/>
        </w:rPr>
        <w:t xml:space="preserve"> shallowest </w:t>
      </w:r>
      <w:r w:rsidR="00451BD5">
        <w:rPr>
          <w:color w:val="000000" w:themeColor="text1"/>
        </w:rPr>
        <w:t xml:space="preserve">occurred </w:t>
      </w:r>
      <w:r w:rsidR="002D22FA">
        <w:rPr>
          <w:color w:val="000000" w:themeColor="text1"/>
        </w:rPr>
        <w:t>at night</w:t>
      </w:r>
      <w:r w:rsidR="0086159B">
        <w:rPr>
          <w:color w:val="000000" w:themeColor="text1"/>
        </w:rPr>
        <w:t xml:space="preserve"> (min depth = -17</w:t>
      </w:r>
      <w:r w:rsidR="00D93623">
        <w:rPr>
          <w:color w:val="000000" w:themeColor="text1"/>
        </w:rPr>
        <w:t>-</w:t>
      </w:r>
      <w:r w:rsidR="0086159B">
        <w:rPr>
          <w:color w:val="000000" w:themeColor="text1"/>
        </w:rPr>
        <w:t>m)</w:t>
      </w:r>
      <w:r w:rsidR="002D22FA">
        <w:rPr>
          <w:color w:val="000000" w:themeColor="text1"/>
        </w:rPr>
        <w:t xml:space="preserve">. </w:t>
      </w:r>
    </w:p>
    <w:p w14:paraId="3BDD1656" w14:textId="6F7627DD" w:rsidR="0077723F" w:rsidRDefault="00252B03" w:rsidP="00B072B3">
      <w:pPr>
        <w:spacing w:line="480" w:lineRule="auto"/>
        <w:rPr>
          <w:color w:val="000000" w:themeColor="text1"/>
        </w:rPr>
      </w:pPr>
      <w:r>
        <w:rPr>
          <w:color w:val="000000" w:themeColor="text1"/>
        </w:rPr>
        <w:tab/>
      </w:r>
      <w:r w:rsidR="00451BD5" w:rsidRPr="00AF27EE">
        <w:rPr>
          <w:color w:val="000000" w:themeColor="text1"/>
        </w:rPr>
        <w:t xml:space="preserve">When </w:t>
      </w:r>
      <w:r w:rsidR="00EE2822" w:rsidRPr="00AF27EE">
        <w:rPr>
          <w:color w:val="000000" w:themeColor="text1"/>
        </w:rPr>
        <w:t xml:space="preserve">expanding this analysis to all fish using station depth as a proxy for fish depth, </w:t>
      </w:r>
      <w:r w:rsidR="00B34189" w:rsidRPr="00AF27EE">
        <w:rPr>
          <w:color w:val="000000" w:themeColor="text1"/>
        </w:rPr>
        <w:t xml:space="preserve">the </w:t>
      </w:r>
      <w:r w:rsidR="00EE2822" w:rsidRPr="00AF27EE">
        <w:rPr>
          <w:color w:val="000000" w:themeColor="text1"/>
        </w:rPr>
        <w:t>linear model</w:t>
      </w:r>
      <w:r w:rsidR="00B34189" w:rsidRPr="00AF27EE">
        <w:rPr>
          <w:color w:val="000000" w:themeColor="text1"/>
        </w:rPr>
        <w:t xml:space="preserve"> indicated depth during day and night periods was significantly different than </w:t>
      </w:r>
      <w:r w:rsidR="001B3B73">
        <w:rPr>
          <w:color w:val="000000" w:themeColor="text1"/>
        </w:rPr>
        <w:t xml:space="preserve">at </w:t>
      </w:r>
      <w:r w:rsidR="00B34189" w:rsidRPr="00AF27EE">
        <w:rPr>
          <w:color w:val="000000" w:themeColor="text1"/>
        </w:rPr>
        <w:t>dawn and dusk (p &lt; 0.05). During the day, opakapaka were detected at station</w:t>
      </w:r>
      <w:r w:rsidR="001446D5" w:rsidRPr="00AF27EE">
        <w:rPr>
          <w:color w:val="000000" w:themeColor="text1"/>
        </w:rPr>
        <w:t xml:space="preserve">s with </w:t>
      </w:r>
      <w:r w:rsidR="00B34189" w:rsidRPr="00AF27EE">
        <w:rPr>
          <w:color w:val="000000" w:themeColor="text1"/>
        </w:rPr>
        <w:t xml:space="preserve">depths </w:t>
      </w:r>
      <w:r w:rsidR="001446D5" w:rsidRPr="00AF27EE">
        <w:rPr>
          <w:color w:val="000000" w:themeColor="text1"/>
        </w:rPr>
        <w:lastRenderedPageBreak/>
        <w:t>approximately</w:t>
      </w:r>
      <w:r w:rsidR="00B34189" w:rsidRPr="00AF27EE">
        <w:rPr>
          <w:color w:val="000000" w:themeColor="text1"/>
        </w:rPr>
        <w:t xml:space="preserve"> three meters deeper</w:t>
      </w:r>
      <w:r w:rsidR="001446D5" w:rsidRPr="00AF27EE">
        <w:rPr>
          <w:color w:val="000000" w:themeColor="text1"/>
        </w:rPr>
        <w:t xml:space="preserve"> </w:t>
      </w:r>
      <w:r w:rsidR="00AE0DB5">
        <w:rPr>
          <w:color w:val="000000" w:themeColor="text1"/>
        </w:rPr>
        <w:t xml:space="preserve">than dusk and dawn periods </w:t>
      </w:r>
      <w:r w:rsidR="001446D5" w:rsidRPr="00AF27EE">
        <w:rPr>
          <w:color w:val="000000" w:themeColor="text1"/>
        </w:rPr>
        <w:t>(standard error: 0.29</w:t>
      </w:r>
      <w:r w:rsidR="00D93623">
        <w:rPr>
          <w:color w:val="000000" w:themeColor="text1"/>
        </w:rPr>
        <w:t>-m</w:t>
      </w:r>
      <w:r w:rsidR="001446D5" w:rsidRPr="00AF27EE">
        <w:rPr>
          <w:color w:val="000000" w:themeColor="text1"/>
        </w:rPr>
        <w:t>)</w:t>
      </w:r>
      <w:r w:rsidR="00B34189" w:rsidRPr="00AF27EE">
        <w:rPr>
          <w:color w:val="000000" w:themeColor="text1"/>
        </w:rPr>
        <w:t>. At night, opakapaka station depths averaged one meter deeper</w:t>
      </w:r>
      <w:r w:rsidR="001446D5" w:rsidRPr="00AF27EE">
        <w:rPr>
          <w:color w:val="000000" w:themeColor="text1"/>
        </w:rPr>
        <w:t xml:space="preserve"> (standard error: 0.29</w:t>
      </w:r>
      <w:r w:rsidR="00D93623">
        <w:rPr>
          <w:color w:val="000000" w:themeColor="text1"/>
        </w:rPr>
        <w:t>-m</w:t>
      </w:r>
      <w:r w:rsidR="001446D5" w:rsidRPr="00AF27EE">
        <w:rPr>
          <w:color w:val="000000" w:themeColor="text1"/>
        </w:rPr>
        <w:t>)</w:t>
      </w:r>
      <w:r w:rsidR="00B34189" w:rsidRPr="00AF27EE">
        <w:rPr>
          <w:color w:val="000000" w:themeColor="text1"/>
        </w:rPr>
        <w:t xml:space="preserve">. Including tag </w:t>
      </w:r>
      <w:del w:id="231" w:author="Kevin Weng" w:date="2019-01-08T18:12:00Z">
        <w:r w:rsidR="00B34189" w:rsidRPr="00AF27EE" w:rsidDel="00962785">
          <w:rPr>
            <w:color w:val="000000" w:themeColor="text1"/>
          </w:rPr>
          <w:delText xml:space="preserve">id </w:delText>
        </w:r>
      </w:del>
      <w:ins w:id="232" w:author="Kevin Weng" w:date="2019-01-08T18:12:00Z">
        <w:r w:rsidR="00962785">
          <w:rPr>
            <w:color w:val="000000" w:themeColor="text1"/>
          </w:rPr>
          <w:t>ID</w:t>
        </w:r>
        <w:r w:rsidR="00962785" w:rsidRPr="00AF27EE">
          <w:rPr>
            <w:color w:val="000000" w:themeColor="text1"/>
          </w:rPr>
          <w:t xml:space="preserve"> </w:t>
        </w:r>
      </w:ins>
      <w:r w:rsidR="00B34189" w:rsidRPr="00AF27EE">
        <w:rPr>
          <w:color w:val="000000" w:themeColor="text1"/>
        </w:rPr>
        <w:t xml:space="preserve">as a random effect improved the explanatory power of the model from 0.1 % to 69.1% indicating depth preference </w:t>
      </w:r>
      <w:r w:rsidR="00AF27EE" w:rsidRPr="00AF27EE">
        <w:rPr>
          <w:color w:val="000000" w:themeColor="text1"/>
        </w:rPr>
        <w:t>differed</w:t>
      </w:r>
      <w:r w:rsidR="00B34189" w:rsidRPr="00AF27EE">
        <w:rPr>
          <w:color w:val="000000" w:themeColor="text1"/>
        </w:rPr>
        <w:t xml:space="preserve"> significantly between </w:t>
      </w:r>
      <w:r w:rsidR="001B3B73">
        <w:rPr>
          <w:color w:val="000000" w:themeColor="text1"/>
        </w:rPr>
        <w:t xml:space="preserve">the two </w:t>
      </w:r>
      <w:r w:rsidR="00B34189" w:rsidRPr="00AF27EE">
        <w:rPr>
          <w:color w:val="000000" w:themeColor="text1"/>
        </w:rPr>
        <w:t xml:space="preserve">individuals. </w:t>
      </w:r>
      <w:r w:rsidR="001446D5" w:rsidRPr="00AF27EE">
        <w:rPr>
          <w:color w:val="000000" w:themeColor="text1"/>
        </w:rPr>
        <w:t xml:space="preserve">Model residuals were heteroskedastic with time of day indicating that the range of station depths where fish were detected varied with </w:t>
      </w:r>
      <w:r w:rsidR="00AF27EE" w:rsidRPr="00AF27EE">
        <w:rPr>
          <w:color w:val="000000" w:themeColor="text1"/>
        </w:rPr>
        <w:t xml:space="preserve">diurnal period. </w:t>
      </w:r>
      <w:r w:rsidR="00AF27EE">
        <w:rPr>
          <w:color w:val="000000" w:themeColor="text1"/>
        </w:rPr>
        <w:t>The detection with the shallowest station depth (-8</w:t>
      </w:r>
      <w:r w:rsidR="00D93623">
        <w:rPr>
          <w:color w:val="000000" w:themeColor="text1"/>
        </w:rPr>
        <w:t>-</w:t>
      </w:r>
      <w:r w:rsidR="00AF27EE">
        <w:rPr>
          <w:color w:val="000000" w:themeColor="text1"/>
        </w:rPr>
        <w:t>m)</w:t>
      </w:r>
      <w:r w:rsidR="00AF27EE" w:rsidRPr="00AF27EE">
        <w:rPr>
          <w:color w:val="000000" w:themeColor="text1"/>
        </w:rPr>
        <w:t xml:space="preserve"> </w:t>
      </w:r>
      <w:r w:rsidR="00AF27EE">
        <w:rPr>
          <w:color w:val="000000" w:themeColor="text1"/>
        </w:rPr>
        <w:t xml:space="preserve">occurred </w:t>
      </w:r>
      <w:r w:rsidR="001B3B73">
        <w:rPr>
          <w:color w:val="000000" w:themeColor="text1"/>
        </w:rPr>
        <w:t xml:space="preserve">the </w:t>
      </w:r>
      <w:r w:rsidR="00AF27EE" w:rsidRPr="00AF27EE">
        <w:rPr>
          <w:color w:val="000000" w:themeColor="text1"/>
        </w:rPr>
        <w:t>night</w:t>
      </w:r>
      <w:r w:rsidR="001B3B73">
        <w:rPr>
          <w:color w:val="000000" w:themeColor="text1"/>
        </w:rPr>
        <w:t xml:space="preserve"> of tagging. N</w:t>
      </w:r>
      <w:r w:rsidR="00AF27EE">
        <w:rPr>
          <w:color w:val="000000" w:themeColor="text1"/>
        </w:rPr>
        <w:t xml:space="preserve">ight overall had the smallest variation in </w:t>
      </w:r>
      <w:r w:rsidR="00AF27EE" w:rsidRPr="00AF27EE">
        <w:rPr>
          <w:color w:val="000000" w:themeColor="text1"/>
        </w:rPr>
        <w:t>station depths</w:t>
      </w:r>
      <w:r w:rsidR="00AF27EE">
        <w:rPr>
          <w:color w:val="000000" w:themeColor="text1"/>
        </w:rPr>
        <w:t xml:space="preserve"> as well as the shallowest station depth </w:t>
      </w:r>
      <w:r w:rsidR="00AF27EE" w:rsidRPr="00AF27EE">
        <w:rPr>
          <w:color w:val="000000" w:themeColor="text1"/>
        </w:rPr>
        <w:t>(</w:t>
      </w:r>
      <w:r w:rsidR="00AF27EE" w:rsidRPr="00D14C61">
        <w:rPr>
          <w:color w:val="000000" w:themeColor="text1"/>
        </w:rPr>
        <w:t xml:space="preserve">Figure </w:t>
      </w:r>
      <w:r w:rsidR="00602EDB">
        <w:rPr>
          <w:color w:val="000000" w:themeColor="text1"/>
        </w:rPr>
        <w:t>7</w:t>
      </w:r>
      <w:r w:rsidR="00F47DDE" w:rsidRPr="00D14C61">
        <w:rPr>
          <w:color w:val="000000" w:themeColor="text1"/>
        </w:rPr>
        <w:t>b</w:t>
      </w:r>
      <w:r w:rsidR="00AF27EE" w:rsidRPr="00AF27EE">
        <w:rPr>
          <w:color w:val="000000" w:themeColor="text1"/>
        </w:rPr>
        <w:t>). The deepest station depth was -335</w:t>
      </w:r>
      <w:r w:rsidR="00D93623">
        <w:rPr>
          <w:color w:val="000000" w:themeColor="text1"/>
        </w:rPr>
        <w:t>-</w:t>
      </w:r>
      <w:r w:rsidR="00AF27EE" w:rsidRPr="00AF27EE">
        <w:rPr>
          <w:color w:val="000000" w:themeColor="text1"/>
        </w:rPr>
        <w:t>m. Fish were detected at this depth during dawn, day and dusk period</w:t>
      </w:r>
      <w:r w:rsidR="00AF27EE">
        <w:rPr>
          <w:color w:val="000000" w:themeColor="text1"/>
        </w:rPr>
        <w:t>s</w:t>
      </w:r>
      <w:r w:rsidR="00AF27EE" w:rsidRPr="00AF27EE">
        <w:rPr>
          <w:color w:val="000000" w:themeColor="text1"/>
        </w:rPr>
        <w:t>.</w:t>
      </w:r>
      <w:r w:rsidR="00756DDA">
        <w:rPr>
          <w:color w:val="000000" w:themeColor="text1"/>
        </w:rPr>
        <w:t xml:space="preserve"> </w:t>
      </w:r>
    </w:p>
    <w:p w14:paraId="4BA3437E" w14:textId="7520C760" w:rsidR="00B072B3" w:rsidRDefault="0077723F" w:rsidP="00B072B3">
      <w:pPr>
        <w:spacing w:line="480" w:lineRule="auto"/>
      </w:pPr>
      <w:r>
        <w:rPr>
          <w:color w:val="000000" w:themeColor="text1"/>
        </w:rPr>
        <w:tab/>
      </w:r>
      <w:r w:rsidR="00136534">
        <w:rPr>
          <w:color w:val="000000" w:themeColor="text1"/>
        </w:rPr>
        <w:t>There were some diel differences in station residence but these differences were not consistent between individuals</w:t>
      </w:r>
      <w:r w:rsidR="007214B9">
        <w:rPr>
          <w:color w:val="000000" w:themeColor="text1"/>
        </w:rPr>
        <w:t xml:space="preserve">. </w:t>
      </w:r>
      <w:r w:rsidR="00756DDA">
        <w:t xml:space="preserve">Of the </w:t>
      </w:r>
      <w:r w:rsidR="0017297B">
        <w:t>10</w:t>
      </w:r>
      <w:r w:rsidR="00756DDA">
        <w:t xml:space="preserve"> opakapaka</w:t>
      </w:r>
      <w:ins w:id="233" w:author="Kevin Weng" w:date="2019-01-08T18:13:00Z">
        <w:r w:rsidR="00962785">
          <w:t xml:space="preserve"> with valid tracks</w:t>
        </w:r>
      </w:ins>
      <w:r w:rsidR="00756DDA">
        <w:t xml:space="preserve">, </w:t>
      </w:r>
      <w:r w:rsidR="0017297B">
        <w:t xml:space="preserve">6 </w:t>
      </w:r>
      <w:r w:rsidR="00FD6040">
        <w:t xml:space="preserve">changed their station use based on the diel period </w:t>
      </w:r>
      <w:r w:rsidR="00756DDA">
        <w:t xml:space="preserve">(p &lt; 0.05). </w:t>
      </w:r>
      <w:r w:rsidR="00136534">
        <w:t xml:space="preserve">However, diel effects included in linear models for mean latitude and longitude position </w:t>
      </w:r>
      <w:r w:rsidR="00E61395">
        <w:t xml:space="preserve">of these fish </w:t>
      </w:r>
      <w:r w:rsidR="00136534">
        <w:t xml:space="preserve">were insignificant (p &gt; 0.05). These results indicate that while </w:t>
      </w:r>
      <w:r w:rsidR="002B39E2">
        <w:t xml:space="preserve">these tagged </w:t>
      </w:r>
      <w:r w:rsidR="00136534">
        <w:t xml:space="preserve">individuals may </w:t>
      </w:r>
      <w:r w:rsidR="002B39E2">
        <w:t xml:space="preserve">have been be similar in </w:t>
      </w:r>
      <w:r w:rsidR="001B3B73">
        <w:t xml:space="preserve">so much as they </w:t>
      </w:r>
      <w:r w:rsidR="00136534">
        <w:t>redistribut</w:t>
      </w:r>
      <w:r w:rsidR="001B3B73">
        <w:t>ed</w:t>
      </w:r>
      <w:r w:rsidR="00136534">
        <w:t xml:space="preserve"> during different diurnal periods, the direction of </w:t>
      </w:r>
      <w:r w:rsidR="001B3B73">
        <w:t xml:space="preserve">that </w:t>
      </w:r>
      <w:r w:rsidR="00136534">
        <w:t xml:space="preserve">redistribution </w:t>
      </w:r>
      <w:del w:id="234" w:author="Kevin Weng" w:date="2019-01-08T18:14:00Z">
        <w:r w:rsidR="001B3B73" w:rsidDel="00962785">
          <w:delText>as explained by</w:delText>
        </w:r>
      </w:del>
      <w:ins w:id="235" w:author="Kevin Weng" w:date="2019-01-08T18:14:00Z">
        <w:r w:rsidR="00962785">
          <w:t>at a particular</w:t>
        </w:r>
      </w:ins>
      <w:r w:rsidR="001B3B73">
        <w:t xml:space="preserve"> time of day </w:t>
      </w:r>
      <w:del w:id="236" w:author="Kevin Weng" w:date="2019-01-08T18:14:00Z">
        <w:r w:rsidR="002B39E2" w:rsidDel="00962785">
          <w:delText>was</w:delText>
        </w:r>
        <w:r w:rsidR="00136534" w:rsidDel="00962785">
          <w:delText xml:space="preserve"> heterogenous</w:delText>
        </w:r>
      </w:del>
      <w:ins w:id="237" w:author="Kevin Weng" w:date="2019-01-08T18:14:00Z">
        <w:r w:rsidR="00962785">
          <w:t>differed</w:t>
        </w:r>
      </w:ins>
      <w:r w:rsidR="00136534">
        <w:t xml:space="preserve"> between individuals</w:t>
      </w:r>
      <w:r w:rsidR="002B39E2">
        <w:t xml:space="preserve"> (Figure </w:t>
      </w:r>
      <w:r w:rsidR="00393A4D">
        <w:t>8</w:t>
      </w:r>
      <w:r w:rsidR="002B39E2">
        <w:t>)</w:t>
      </w:r>
      <w:r w:rsidR="00136534">
        <w:t xml:space="preserve">. </w:t>
      </w:r>
    </w:p>
    <w:p w14:paraId="139A51BA" w14:textId="77777777" w:rsidR="00B072B3" w:rsidRDefault="00B072B3" w:rsidP="00B072B3">
      <w:pPr>
        <w:spacing w:line="480" w:lineRule="auto"/>
      </w:pPr>
    </w:p>
    <w:p w14:paraId="4D8538FF" w14:textId="77777777" w:rsidR="00223EB5" w:rsidRDefault="00223EB5" w:rsidP="007A7567">
      <w:pPr>
        <w:spacing w:line="480" w:lineRule="auto"/>
        <w:rPr>
          <w:color w:val="000000" w:themeColor="text1"/>
        </w:rPr>
      </w:pPr>
    </w:p>
    <w:p w14:paraId="43285F62" w14:textId="77777777" w:rsidR="005B5CC5" w:rsidRDefault="005A551E" w:rsidP="005B5CC5">
      <w:pPr>
        <w:spacing w:line="480" w:lineRule="auto"/>
        <w:rPr>
          <w:b/>
          <w:color w:val="000000" w:themeColor="text1"/>
        </w:rPr>
      </w:pPr>
      <w:r>
        <w:rPr>
          <w:b/>
          <w:color w:val="000000" w:themeColor="text1"/>
        </w:rPr>
        <w:t>Discussion</w:t>
      </w:r>
    </w:p>
    <w:p w14:paraId="737A9C88" w14:textId="510AE903" w:rsidR="00117342" w:rsidRDefault="00451BD5" w:rsidP="005B5CC5">
      <w:pPr>
        <w:spacing w:line="480" w:lineRule="auto"/>
      </w:pPr>
      <w:r>
        <w:tab/>
      </w:r>
      <w:r w:rsidR="00AA728B">
        <w:t xml:space="preserve">In this study, opakapaka were monitored using acoustic telemetry to determine the </w:t>
      </w:r>
      <w:r w:rsidR="003B020B">
        <w:t xml:space="preserve">spatial </w:t>
      </w:r>
      <w:r w:rsidR="00AA728B">
        <w:t xml:space="preserve">extent of movement </w:t>
      </w:r>
      <w:del w:id="238" w:author="Kevin Weng" w:date="2019-01-08T18:15:00Z">
        <w:r w:rsidR="00AA728B" w:rsidDel="006C6759">
          <w:delText xml:space="preserve">behavior </w:delText>
        </w:r>
      </w:del>
      <w:r w:rsidR="00AA728B">
        <w:t xml:space="preserve">and provide information on the appropriate scales for spatial </w:t>
      </w:r>
      <w:r w:rsidR="003B020B">
        <w:t>management</w:t>
      </w:r>
      <w:r w:rsidR="00AA728B">
        <w:t xml:space="preserve">. </w:t>
      </w:r>
      <w:r w:rsidR="00F40A0A">
        <w:t xml:space="preserve">For fish with tag records meeting the requirements for inclusion, observed linear home ranges were similar </w:t>
      </w:r>
      <w:r w:rsidR="003B020B">
        <w:t xml:space="preserve">to each other </w:t>
      </w:r>
      <w:r w:rsidR="00F40A0A">
        <w:t xml:space="preserve">in magnitude and smaller than the </w:t>
      </w:r>
      <w:r w:rsidR="00501C32" w:rsidRPr="008737FE">
        <w:t>linear</w:t>
      </w:r>
      <w:r w:rsidR="00F40A0A" w:rsidRPr="008737FE">
        <w:t xml:space="preserve"> habitat </w:t>
      </w:r>
      <w:r w:rsidR="00501C32" w:rsidRPr="008737FE">
        <w:t>dimension</w:t>
      </w:r>
      <w:r w:rsidR="00501C32">
        <w:t xml:space="preserve"> </w:t>
      </w:r>
      <w:r w:rsidR="001B3B73">
        <w:t xml:space="preserve">of </w:t>
      </w:r>
      <w:r w:rsidR="00F40A0A">
        <w:t>BRF</w:t>
      </w:r>
      <w:r>
        <w:t>A-</w:t>
      </w:r>
      <w:r>
        <w:lastRenderedPageBreak/>
        <w:t>E</w:t>
      </w:r>
      <w:r w:rsidR="004F1F9D">
        <w:t>.</w:t>
      </w:r>
      <w:r w:rsidR="00501C32">
        <w:t xml:space="preserve"> </w:t>
      </w:r>
      <w:r w:rsidR="00F40A0A">
        <w:t>These results</w:t>
      </w:r>
      <w:r>
        <w:t xml:space="preserve"> were consistent with previous efforts to quantify movement in the species while</w:t>
      </w:r>
      <w:r w:rsidR="00F40A0A">
        <w:t xml:space="preserve"> </w:t>
      </w:r>
      <w:r>
        <w:t xml:space="preserve">providing observations spanning much </w:t>
      </w:r>
      <w:r w:rsidR="004F1F9D">
        <w:t xml:space="preserve">longer time scales than other reported acoustic tracking studies and with far greater detail than </w:t>
      </w:r>
      <w:r>
        <w:t>could</w:t>
      </w:r>
      <w:r w:rsidR="004F1F9D">
        <w:t xml:space="preserve"> be obtained using conventional mark recapture methods. </w:t>
      </w:r>
    </w:p>
    <w:p w14:paraId="3920DB13" w14:textId="67B7948A" w:rsidR="004F1F9D" w:rsidRPr="00924F8B" w:rsidRDefault="00C672CA" w:rsidP="00A03454">
      <w:pPr>
        <w:spacing w:line="480" w:lineRule="auto"/>
        <w:ind w:firstLine="720"/>
        <w:rPr>
          <w:color w:val="FF0000"/>
        </w:rPr>
      </w:pPr>
      <w:r>
        <w:t>When broadening our comparison to include the additional 11 BRFAs, w</w:t>
      </w:r>
      <w:r w:rsidR="00F504DD">
        <w:t>e found that the average home range</w:t>
      </w:r>
      <w:r w:rsidR="00C91109">
        <w:t xml:space="preserve"> for </w:t>
      </w:r>
      <w:ins w:id="239" w:author="Kevin Weng" w:date="2019-01-08T18:17:00Z">
        <w:r w:rsidR="004257A3">
          <w:t xml:space="preserve">tagged </w:t>
        </w:r>
      </w:ins>
      <w:del w:id="240" w:author="Kevin Weng" w:date="2019-01-08T18:16:00Z">
        <w:r w:rsidR="00C91109" w:rsidDel="004257A3">
          <w:delText xml:space="preserve">the </w:delText>
        </w:r>
      </w:del>
      <w:r w:rsidR="00C91109">
        <w:t xml:space="preserve">opakapaka was smaller than the linear habitat dimension of </w:t>
      </w:r>
      <w:r w:rsidR="00DA6825">
        <w:t xml:space="preserve">all but one </w:t>
      </w:r>
      <w:r w:rsidR="00C91109">
        <w:t>BRFA.</w:t>
      </w:r>
      <w:r w:rsidR="008737FE">
        <w:t xml:space="preserve"> </w:t>
      </w:r>
      <w:r w:rsidR="00014A52">
        <w:t>Whether the spatial behavior of opakapaka in one region</w:t>
      </w:r>
      <w:r w:rsidR="00E676A5">
        <w:t xml:space="preserve"> will hold for the species across </w:t>
      </w:r>
      <w:r>
        <w:t>the Hawaiian archipelago</w:t>
      </w:r>
      <w:r w:rsidR="00E676A5">
        <w:t xml:space="preserve"> is unclear, but our results are consistent with those of conventional mark-recapture studies conducted elsewhere in the Main Hawaiian Islands </w:t>
      </w:r>
      <w:r w:rsidR="00E676A5">
        <w:fldChar w:fldCharType="begin" w:fldLock="1"/>
      </w:r>
      <w:r w:rsidR="00E676A5">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author":[{"dropping-particle":"","family":"Kobayashi","given":"Donald R","non-dropping-particle":"","parse-names":false,"suffix":""},{"dropping-particle":"","family":"Okamoto","given":"Henry Y","non-dropping-particle":"","parse-names":false,"suffix":""},{"dropping-particle":"","family":"Oishi","given":"Francis G","non-dropping-particle":"","parse-names":false,"suffix":""}],"id":"ITEM-2","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 O’Malley, 2015)","plainTextFormattedCitation":"(Kobayashi, Okamoto, and Oishi, 2008; O’Malley, 2015)","previouslyFormattedCitation":"(Kobayashi, Okamoto, and Oishi, 2008; O’Malley, 2015)"},"properties":{"noteIndex":0},"schema":"https://github.com/citation-style-language/schema/raw/master/csl-citation.json"}</w:instrText>
      </w:r>
      <w:r w:rsidR="00E676A5">
        <w:fldChar w:fldCharType="separate"/>
      </w:r>
      <w:r w:rsidR="00E676A5" w:rsidRPr="008737FE">
        <w:rPr>
          <w:noProof/>
        </w:rPr>
        <w:t>(Kobayashi, Okamoto, and Oishi, 2008; O’Malley, 2015)</w:t>
      </w:r>
      <w:r w:rsidR="00E676A5">
        <w:fldChar w:fldCharType="end"/>
      </w:r>
      <w:r w:rsidR="00E676A5">
        <w:t xml:space="preserve">, and it </w:t>
      </w:r>
      <w:r w:rsidR="008737FE">
        <w:t xml:space="preserve">would be prohibitively difficult to </w:t>
      </w:r>
      <w:r w:rsidR="00E676A5">
        <w:t xml:space="preserve">repeat our study across the State. </w:t>
      </w:r>
    </w:p>
    <w:p w14:paraId="06C4F1D3" w14:textId="31B6A1EA" w:rsidR="00264014" w:rsidRDefault="00FE3FC7" w:rsidP="00264014">
      <w:pPr>
        <w:spacing w:line="480" w:lineRule="auto"/>
        <w:rPr>
          <w:color w:val="000000" w:themeColor="text1"/>
        </w:rPr>
      </w:pPr>
      <w:r>
        <w:tab/>
      </w:r>
      <w:r w:rsidR="00920803" w:rsidRPr="00616930">
        <w:rPr>
          <w:color w:val="000000" w:themeColor="text1"/>
        </w:rPr>
        <w:t>Acoustic telemetry has an established history for evaluat</w:t>
      </w:r>
      <w:r w:rsidR="00920803">
        <w:rPr>
          <w:color w:val="000000" w:themeColor="text1"/>
        </w:rPr>
        <w:t xml:space="preserve">ing marine reserve efficacy </w:t>
      </w:r>
      <w:r w:rsidR="00920803" w:rsidRPr="00616930">
        <w:rPr>
          <w:color w:val="000000" w:themeColor="text1"/>
        </w:rPr>
        <w:t>but applica</w:t>
      </w:r>
      <w:r w:rsidR="00920803">
        <w:rPr>
          <w:color w:val="000000" w:themeColor="text1"/>
        </w:rPr>
        <w:t>tion at greater depths in this study</w:t>
      </w:r>
      <w:r w:rsidR="00920803" w:rsidRPr="00616930">
        <w:rPr>
          <w:color w:val="000000" w:themeColor="text1"/>
        </w:rPr>
        <w:t xml:space="preserve"> is relatively novel and </w:t>
      </w:r>
      <w:r w:rsidR="00920803" w:rsidRPr="00616930">
        <w:t>presents a number of unique challenges compared to studies in shallow water environments</w:t>
      </w:r>
      <w:r w:rsidR="00920803" w:rsidRPr="00616930">
        <w:rPr>
          <w:color w:val="000000" w:themeColor="text1"/>
        </w:rPr>
        <w:t xml:space="preserve"> </w:t>
      </w:r>
      <w:r w:rsidR="00920803" w:rsidRPr="00616930">
        <w:rPr>
          <w:color w:val="000000" w:themeColor="text1"/>
        </w:rPr>
        <w:fldChar w:fldCharType="begin" w:fldLock="1"/>
      </w:r>
      <w:r w:rsidR="00EF24F2">
        <w:rPr>
          <w:color w:val="000000" w:themeColor="text1"/>
        </w:rPr>
        <w:instrText>ADDIN CSL_CITATION {"citationItems":[{"id":"ITEM-1","itemData":{"abstract":"Remote sensing technologies have been used to study the behaviour and movements of fish in the sea for about 30 years. The first relatively simple devices have given rise to a suite of sophisticated tools that have spawned a whole new field of fisheries science. The oldest method, acoustic telemetry, has now advanced to the level at which we can study detailed behaviour in the field in relation to the immediate environment, and monitor physiological variables, as well as document larger-scale movement patterns. Archival tags, available for the last 7-8 years, provide a powerful tool to obtain detailed information on a range of variables for large number of individual fish over long periods of time. Their primary limitation is that they must be recovered to obtain the data. The most recent development, the pop -up satellite tag, requires no recovery and can thus be used on any fish of sufficient size. Being fully independent of the fisheries, this type of tag is ideal for studying large, highly migratory fish and dramatically expands the scope of questions that can be addressed. The pace of technical development will undoubtedly continue to accelerate over the next few decades, producing new tools that can be expected to solve many currently unanswered questions in fisheries biology. Solutions to these questions should help to achieve improved management of the seas and their living resources.","author":[{"dropping-particle":"","family":"Arnold","given":"G","non-dropping-particle":"","parse-names":false,"suffix":""},{"dropping-particle":"","family":"Dewar","given":"H","non-dropping-particle":"","parse-names":false,"suffix":""}],"container-title":"Electronic Tagging and Tracking in Marine Fisheries","id":"ITEM-1","issued":{"date-parts":[["2001"]]},"page":"7-64","title":"Electronic tags in marine fisheries research: A 30-year perspective","type":"article-journal"},"uris":["http://www.mendeley.com/documents/?uuid=f0a093bd-700d-3e99-8e30-3d77731f51c0"]},{"id":"ITEM-2","itemData":{"DOI":"10.1007/978-1-4020-9640-2_5","ISBN":"978-1-4020-9639-6","author":[{"dropping-particle":"","family":"Grothues","given":"Thomas M","non-dropping-particle":"","parse-names":false,"suffix":""}],"chapter-number":"7","container-title":"Tagging and Tracking of Marine Animals with Electronic Devices. Vol 9","id":"ITEM-2","issued":{"date-parts":[["2009"]]},"page":"77-90","publisher":"Springer Science+Business Media B.V.","title":"A review of acoustic telemetry technology and a perspective on its diversification relative to coastal tracking arrays","type":"chapter"},"uris":["http://www.mendeley.com/documents/?uuid=10fbca88-f4b0-4fd2-8dc6-919dbbb081f5"]},{"id":"ITEM-3","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3","issue":"10","issued":{"date-parts":[["2014"]]},"page":"1043-1051","title":"A quantitative approach to static sensor network design","type":"article-journal","volume":"5"},"uris":["http://www.mendeley.com/documents/?uuid=5bb42fb5-3d69-48cd-b8ab-6876ea96a2e1"]},{"id":"ITEM-4","itemData":{"DOI":"10.1071/MF05091","ISBN":"1448-6059","ISSN":"13231650","PMID":"6725385","abstract":"The recent introduction of low-cost, moored data-logging acoustic receivers has provided opportunities for tracking marine organisms over small (hundreds of metres) and large scales (hundreds of kilometres). Acoustic receivers have been deployed in many different environments to examine specific hypotheses regarding the movement of aquatic species. This technology provides many advantages for studying aquatic animal movement patterns, but also has limitations and provides unique difficulties for users. Study design, applications, advantages and limitations are discussed with examples from past and current studies. Data management and analysis techniques are in their infancy and few standardised techniques exist. Complications with data management and potential data analysis techniques are discussed. Examples from the literature are utilised wherever possible to provide useful references.","author":[{"dropping-particle":"","family":"Heupel","given":"M. R.","non-dropping-particle":"","parse-names":false,"suffix":""},{"dropping-particle":"","family":"Semmens","given":"J. M.","non-dropping-particle":"","parse-names":false,"suffix":""},{"dropping-particle":"","family":"Hobday","given":"a. J.","non-dropping-particle":"","parse-names":false,"suffix":""}],"container-title":"Marine and Freshwater Research","id":"ITEM-4","issued":{"date-parts":[["2006"]]},"page":"113","title":"Automated acoustic tracking of aquatic animals: Scales, design and deployment of listening station arrays","type":"article-journal","volume":"57"},"uris":["http://www.mendeley.com/documents/?uuid=aa344c1a-6bac-419c-a498-c810c4520701"]}],"mendeley":{"formattedCitation":"(Arnold and Dewar, 2001; Heupel, Semmens, and Hobday, 2006; Grothues, 2009; Pedersen, Burgess, and Weng, 2014)","manualFormatting":"(Arnold and Dewar 2001; Heupel et al. 2006a; Grothues 2009; Farmer et al. 2013; Pedersen et al. 2014)","plainTextFormattedCitation":"(Arnold and Dewar, 2001; Heupel, Semmens, and Hobday, 2006; Grothues, 2009; Pedersen, Burgess, and Weng, 2014)","previouslyFormattedCitation":"(Arnold and Dewar, 2001; Heupel, Semmens, and Hobday, 2006; Grothues, 2009; Pedersen, Burgess, and Weng, 2014)"},"properties":{"noteIndex":0},"schema":"https://github.com/citation-style-language/schema/raw/master/csl-citation.json"}</w:instrText>
      </w:r>
      <w:r w:rsidR="00920803" w:rsidRPr="00616930">
        <w:rPr>
          <w:color w:val="000000" w:themeColor="text1"/>
        </w:rPr>
        <w:fldChar w:fldCharType="separate"/>
      </w:r>
      <w:r w:rsidR="00920803" w:rsidRPr="00616930">
        <w:rPr>
          <w:noProof/>
          <w:color w:val="000000" w:themeColor="text1"/>
        </w:rPr>
        <w:t>(Arnold and Dewar 2001; Heupel et al. 2006a; Grothues 2009; Farmer et al. 2013; Pedersen et al. 2014)</w:t>
      </w:r>
      <w:r w:rsidR="00920803" w:rsidRPr="00616930">
        <w:rPr>
          <w:color w:val="000000" w:themeColor="text1"/>
        </w:rPr>
        <w:fldChar w:fldCharType="end"/>
      </w:r>
      <w:r w:rsidR="00920803" w:rsidRPr="00616930">
        <w:rPr>
          <w:color w:val="000000" w:themeColor="text1"/>
        </w:rPr>
        <w:t xml:space="preserve">. </w:t>
      </w:r>
      <w:r w:rsidR="005B5CC5">
        <w:t>A</w:t>
      </w:r>
      <w:r w:rsidR="005B5CC5" w:rsidRPr="00616930">
        <w:t xml:space="preserve"> considerable amount of array hardware </w:t>
      </w:r>
      <w:r>
        <w:t xml:space="preserve">associated with each receiver station </w:t>
      </w:r>
      <w:r w:rsidR="005B5CC5" w:rsidRPr="00616930">
        <w:t>was deployed</w:t>
      </w:r>
      <w:r w:rsidR="005B5CC5">
        <w:t xml:space="preserve"> over the duration of this study</w:t>
      </w:r>
      <w:r w:rsidR="005B5CC5" w:rsidRPr="00616930">
        <w:t xml:space="preserve"> to operational depths exce</w:t>
      </w:r>
      <w:r w:rsidR="00264014">
        <w:t>eding those accessible by SCUBA. These</w:t>
      </w:r>
      <w:r w:rsidR="00330D7B">
        <w:t xml:space="preserve"> additional</w:t>
      </w:r>
      <w:r w:rsidR="00264014">
        <w:t xml:space="preserve"> requirements necessitated</w:t>
      </w:r>
      <w:r w:rsidR="005B5CC5" w:rsidRPr="00616930">
        <w:t xml:space="preserve"> </w:t>
      </w:r>
      <w:r w:rsidR="00264014">
        <w:t>servicing of receiver</w:t>
      </w:r>
      <w:r w:rsidR="005B5CC5" w:rsidRPr="00616930">
        <w:t xml:space="preserve"> stations </w:t>
      </w:r>
      <w:del w:id="241" w:author="Kevin Weng" w:date="2019-01-08T18:17:00Z">
        <w:r w:rsidR="00264014" w:rsidDel="008B6711">
          <w:delText xml:space="preserve">be done </w:delText>
        </w:r>
      </w:del>
      <w:r w:rsidR="005B5CC5" w:rsidRPr="00616930">
        <w:t>fr</w:t>
      </w:r>
      <w:r w:rsidR="005B5CC5">
        <w:t xml:space="preserve">om a suitably sized vessel </w:t>
      </w:r>
      <w:r w:rsidR="00264014">
        <w:t>and introduced additional points of failure for receiver station moorings.</w:t>
      </w:r>
    </w:p>
    <w:p w14:paraId="04CEE022" w14:textId="0BD65C80" w:rsidR="00BC4349" w:rsidRDefault="00264014" w:rsidP="00264014">
      <w:pPr>
        <w:spacing w:line="480" w:lineRule="auto"/>
        <w:ind w:firstLine="720"/>
        <w:rPr>
          <w:color w:val="000000" w:themeColor="text1"/>
        </w:rPr>
      </w:pPr>
      <w:r w:rsidRPr="00637437">
        <w:rPr>
          <w:color w:val="000000" w:themeColor="text1"/>
        </w:rPr>
        <w:t xml:space="preserve">The loss of 5 receiver stations reduced monitoring capacity within the BRFA. Under the assumption of random walk behavior, theoretical unique detection rates calculated by the Acoustic Web App correspond to the percentage of habitat monitored by the receiver </w:t>
      </w:r>
      <w:r w:rsidR="003C0D0E">
        <w:rPr>
          <w:color w:val="000000" w:themeColor="text1"/>
        </w:rPr>
        <w:t>array</w:t>
      </w:r>
      <w:r w:rsidRPr="00637437">
        <w:rPr>
          <w:color w:val="000000" w:themeColor="text1"/>
        </w:rPr>
        <w:t xml:space="preserve">. </w:t>
      </w:r>
      <w:r w:rsidR="00DF199D">
        <w:rPr>
          <w:color w:val="000000" w:themeColor="text1"/>
        </w:rPr>
        <w:t>Calculated</w:t>
      </w:r>
      <w:r w:rsidRPr="00637437">
        <w:rPr>
          <w:color w:val="000000" w:themeColor="text1"/>
        </w:rPr>
        <w:t xml:space="preserve"> this way, it is estimated that the loss of 5 receiver stations reduced the proportion of </w:t>
      </w:r>
      <w:r w:rsidRPr="00637437">
        <w:rPr>
          <w:color w:val="000000" w:themeColor="text1"/>
        </w:rPr>
        <w:lastRenderedPageBreak/>
        <w:t>monitored habitat from</w:t>
      </w:r>
      <w:r w:rsidR="00DF199D">
        <w:rPr>
          <w:color w:val="000000" w:themeColor="text1"/>
        </w:rPr>
        <w:t xml:space="preserve"> the planned</w:t>
      </w:r>
      <w:r w:rsidRPr="00637437">
        <w:rPr>
          <w:color w:val="000000" w:themeColor="text1"/>
        </w:rPr>
        <w:t xml:space="preserve"> </w:t>
      </w:r>
      <w:r>
        <w:rPr>
          <w:color w:val="000000" w:themeColor="text1"/>
        </w:rPr>
        <w:t>31.0</w:t>
      </w:r>
      <w:r w:rsidRPr="00637437">
        <w:rPr>
          <w:color w:val="000000" w:themeColor="text1"/>
        </w:rPr>
        <w:t xml:space="preserve">% </w:t>
      </w:r>
      <w:r w:rsidR="00DF199D">
        <w:rPr>
          <w:color w:val="000000" w:themeColor="text1"/>
        </w:rPr>
        <w:t>to</w:t>
      </w:r>
      <w:r w:rsidRPr="00637437">
        <w:rPr>
          <w:color w:val="000000" w:themeColor="text1"/>
        </w:rPr>
        <w:t xml:space="preserve"> </w:t>
      </w:r>
      <w:r>
        <w:rPr>
          <w:color w:val="000000" w:themeColor="text1"/>
        </w:rPr>
        <w:t>24.9</w:t>
      </w:r>
      <w:r w:rsidRPr="00637437">
        <w:rPr>
          <w:color w:val="000000" w:themeColor="text1"/>
        </w:rPr>
        <w:t>%</w:t>
      </w:r>
      <w:del w:id="242" w:author="Kevin Weng" w:date="2019-01-08T18:18:00Z">
        <w:r w:rsidDel="00596671">
          <w:rPr>
            <w:color w:val="000000" w:themeColor="text1"/>
          </w:rPr>
          <w:delText xml:space="preserve"> </w:delText>
        </w:r>
        <w:r w:rsidRPr="00637437" w:rsidDel="00596671">
          <w:rPr>
            <w:color w:val="000000" w:themeColor="text1"/>
          </w:rPr>
          <w:delText>a</w:delText>
        </w:r>
        <w:r w:rsidDel="00596671">
          <w:rPr>
            <w:color w:val="000000" w:themeColor="text1"/>
          </w:rPr>
          <w:delText>s</w:delText>
        </w:r>
        <w:r w:rsidRPr="00637437" w:rsidDel="00596671">
          <w:rPr>
            <w:color w:val="000000" w:themeColor="text1"/>
          </w:rPr>
          <w:delText xml:space="preserve"> realized</w:delText>
        </w:r>
      </w:del>
      <w:r w:rsidRPr="00637437">
        <w:rPr>
          <w:color w:val="000000" w:themeColor="text1"/>
        </w:rPr>
        <w:t xml:space="preserve">. The loss of receiver station 340 from the fence sub-array inside the BRFA’s southern border introduces the potential of undetected passage for individuals transiting into and out of the BRFA. </w:t>
      </w:r>
      <w:r w:rsidR="0032411E">
        <w:rPr>
          <w:color w:val="000000" w:themeColor="text1"/>
        </w:rPr>
        <w:t>T</w:t>
      </w:r>
      <w:r w:rsidRPr="00637437">
        <w:rPr>
          <w:color w:val="000000" w:themeColor="text1"/>
        </w:rPr>
        <w:t xml:space="preserve">he horizontal distance between receiver stations 339 and 341, the two stations adjacent to station 340, was approximately 1857-m. </w:t>
      </w:r>
      <w:r w:rsidR="00DF199D">
        <w:rPr>
          <w:color w:val="000000" w:themeColor="text1"/>
        </w:rPr>
        <w:t>From our range test results,</w:t>
      </w:r>
      <w:r w:rsidR="00BC4349">
        <w:rPr>
          <w:color w:val="000000" w:themeColor="text1"/>
        </w:rPr>
        <w:t xml:space="preserve"> this </w:t>
      </w:r>
      <w:r w:rsidR="00DF199D">
        <w:rPr>
          <w:color w:val="000000" w:themeColor="text1"/>
        </w:rPr>
        <w:t>corresponds to</w:t>
      </w:r>
      <w:r w:rsidR="00BC4349">
        <w:rPr>
          <w:color w:val="000000" w:themeColor="text1"/>
        </w:rPr>
        <w:t xml:space="preserve"> a</w:t>
      </w:r>
      <w:r w:rsidR="00DF199D">
        <w:rPr>
          <w:color w:val="000000" w:themeColor="text1"/>
        </w:rPr>
        <w:t xml:space="preserve"> </w:t>
      </w:r>
      <w:r w:rsidR="00BC4349">
        <w:rPr>
          <w:color w:val="000000" w:themeColor="text1"/>
        </w:rPr>
        <w:t>789</w:t>
      </w:r>
      <w:r w:rsidR="003C0D0E">
        <w:rPr>
          <w:color w:val="000000" w:themeColor="text1"/>
        </w:rPr>
        <w:t>-</w:t>
      </w:r>
      <w:r w:rsidR="00BC4349">
        <w:rPr>
          <w:color w:val="000000" w:themeColor="text1"/>
        </w:rPr>
        <w:t xml:space="preserve">m </w:t>
      </w:r>
      <w:r w:rsidR="00DF199D">
        <w:rPr>
          <w:color w:val="000000" w:themeColor="text1"/>
        </w:rPr>
        <w:t xml:space="preserve">gap in the fence </w:t>
      </w:r>
      <w:del w:id="243" w:author="Kevin Weng" w:date="2019-01-08T18:19:00Z">
        <w:r w:rsidR="00DF199D" w:rsidDel="00596671">
          <w:rPr>
            <w:color w:val="000000" w:themeColor="text1"/>
          </w:rPr>
          <w:delText xml:space="preserve">of </w:delText>
        </w:r>
      </w:del>
      <w:r w:rsidRPr="00637437">
        <w:rPr>
          <w:color w:val="000000" w:themeColor="text1"/>
        </w:rPr>
        <w:t>where detection rates fell below 25%</w:t>
      </w:r>
      <w:r w:rsidR="00BC4349">
        <w:rPr>
          <w:color w:val="000000" w:themeColor="text1"/>
        </w:rPr>
        <w:t>.</w:t>
      </w:r>
    </w:p>
    <w:p w14:paraId="0DAFB0EB" w14:textId="14A1BE33" w:rsidR="00FE3FC7" w:rsidRPr="00264014" w:rsidRDefault="005B5CC5" w:rsidP="00264014">
      <w:pPr>
        <w:spacing w:line="480" w:lineRule="auto"/>
        <w:ind w:firstLine="720"/>
        <w:rPr>
          <w:color w:val="000000" w:themeColor="text1"/>
        </w:rPr>
      </w:pPr>
      <w:r>
        <w:t xml:space="preserve">Close proximity detection interference (CPDI) </w:t>
      </w:r>
      <w:r w:rsidR="00CB00E0">
        <w:t>is</w:t>
      </w:r>
      <w:r w:rsidR="00CB00E0">
        <w:rPr>
          <w:color w:val="000000" w:themeColor="text1"/>
        </w:rPr>
        <w:t xml:space="preserve"> </w:t>
      </w:r>
      <w:r>
        <w:rPr>
          <w:color w:val="000000" w:themeColor="text1"/>
        </w:rPr>
        <w:t>a</w:t>
      </w:r>
      <w:r w:rsidR="00920803">
        <w:rPr>
          <w:color w:val="000000" w:themeColor="text1"/>
        </w:rPr>
        <w:t xml:space="preserve">nother </w:t>
      </w:r>
      <w:r>
        <w:rPr>
          <w:color w:val="000000" w:themeColor="text1"/>
        </w:rPr>
        <w:t>factor that must be accounted for when</w:t>
      </w:r>
      <w:r w:rsidRPr="00616930">
        <w:rPr>
          <w:color w:val="000000" w:themeColor="text1"/>
        </w:rPr>
        <w:t xml:space="preserve"> designing acoustic tracking arrays</w:t>
      </w:r>
      <w:r>
        <w:rPr>
          <w:color w:val="000000" w:themeColor="text1"/>
        </w:rPr>
        <w:t xml:space="preserve"> where deployment depths exceed 200-m</w:t>
      </w:r>
      <w:r w:rsidRPr="00616930">
        <w:rPr>
          <w:color w:val="000000" w:themeColor="text1"/>
        </w:rPr>
        <w:t xml:space="preserve"> (Scherrer et al 2018). CPDI </w:t>
      </w:r>
      <w:r>
        <w:rPr>
          <w:color w:val="000000" w:themeColor="text1"/>
        </w:rPr>
        <w:t>occurs when a</w:t>
      </w:r>
      <w:r w:rsidRPr="00616930">
        <w:rPr>
          <w:color w:val="000000" w:themeColor="text1"/>
        </w:rPr>
        <w:t xml:space="preserve"> transmission’s reflected signal arrives at a receiver with sufficient timing and intensity to interfere with the direct path </w:t>
      </w:r>
      <w:r>
        <w:rPr>
          <w:color w:val="000000" w:themeColor="text1"/>
        </w:rPr>
        <w:t xml:space="preserve">signal. The overlapping transmission signals are interpreted by the receiver as an invalid detection and are not logged </w:t>
      </w:r>
      <w:r w:rsidRPr="00616930">
        <w:rPr>
          <w:color w:val="000000" w:themeColor="text1"/>
        </w:rPr>
        <w:t>(Kessel et al 2015, Scherrer et al 2018).</w:t>
      </w:r>
      <w:r w:rsidR="00C11E0C">
        <w:rPr>
          <w:color w:val="FF0000"/>
        </w:rPr>
        <w:t xml:space="preserve"> </w:t>
      </w:r>
      <w:r w:rsidR="00C468CD" w:rsidRPr="006A63D8">
        <w:rPr>
          <w:color w:val="000000" w:themeColor="text1"/>
        </w:rPr>
        <w:t xml:space="preserve">Using a </w:t>
      </w:r>
      <w:r w:rsidR="00584089" w:rsidRPr="006A63D8">
        <w:rPr>
          <w:color w:val="000000" w:themeColor="text1"/>
        </w:rPr>
        <w:t>conservative</w:t>
      </w:r>
      <w:r w:rsidR="00C468CD" w:rsidRPr="006A63D8">
        <w:rPr>
          <w:color w:val="000000" w:themeColor="text1"/>
        </w:rPr>
        <w:t xml:space="preserve"> model for predicting CPDI</w:t>
      </w:r>
      <w:r w:rsidR="00584089" w:rsidRPr="006A63D8">
        <w:rPr>
          <w:color w:val="000000" w:themeColor="text1"/>
        </w:rPr>
        <w:t xml:space="preserve"> </w:t>
      </w:r>
      <w:r w:rsidR="008E38DE">
        <w:rPr>
          <w:color w:val="000000" w:themeColor="text1"/>
        </w:rPr>
        <w:t xml:space="preserve">and a detection range of </w:t>
      </w:r>
      <w:r w:rsidR="00C468CD" w:rsidRPr="006A63D8">
        <w:rPr>
          <w:color w:val="000000" w:themeColor="text1"/>
        </w:rPr>
        <w:t xml:space="preserve">847-m, the </w:t>
      </w:r>
      <w:r w:rsidR="002A0BF4" w:rsidRPr="006A63D8">
        <w:rPr>
          <w:color w:val="000000" w:themeColor="text1"/>
        </w:rPr>
        <w:t xml:space="preserve">maximum </w:t>
      </w:r>
      <w:r w:rsidR="00C468CD" w:rsidRPr="006A63D8">
        <w:rPr>
          <w:color w:val="000000" w:themeColor="text1"/>
        </w:rPr>
        <w:t>extent that</w:t>
      </w:r>
      <w:r w:rsidR="00B13974">
        <w:rPr>
          <w:color w:val="000000" w:themeColor="text1"/>
        </w:rPr>
        <w:t xml:space="preserve"> </w:t>
      </w:r>
      <w:r w:rsidR="001652D8">
        <w:rPr>
          <w:color w:val="000000" w:themeColor="text1"/>
        </w:rPr>
        <w:t>our</w:t>
      </w:r>
      <w:r w:rsidR="00C468CD" w:rsidRPr="006A63D8">
        <w:rPr>
          <w:color w:val="000000" w:themeColor="text1"/>
        </w:rPr>
        <w:t xml:space="preserve"> receivers were affected by CPDI range</w:t>
      </w:r>
      <w:r w:rsidR="001652D8">
        <w:rPr>
          <w:color w:val="000000" w:themeColor="text1"/>
        </w:rPr>
        <w:t>d</w:t>
      </w:r>
      <w:r w:rsidR="002A0BF4" w:rsidRPr="006A63D8">
        <w:rPr>
          <w:color w:val="000000" w:themeColor="text1"/>
        </w:rPr>
        <w:t xml:space="preserve"> between 70</w:t>
      </w:r>
      <w:r w:rsidR="00C468CD" w:rsidRPr="006A63D8">
        <w:rPr>
          <w:color w:val="000000" w:themeColor="text1"/>
        </w:rPr>
        <w:t xml:space="preserve">-m </w:t>
      </w:r>
      <w:r w:rsidR="001652D8">
        <w:rPr>
          <w:color w:val="000000" w:themeColor="text1"/>
        </w:rPr>
        <w:t xml:space="preserve">and </w:t>
      </w:r>
      <w:r w:rsidR="002A0BF4" w:rsidRPr="006A63D8">
        <w:rPr>
          <w:color w:val="000000" w:themeColor="text1"/>
        </w:rPr>
        <w:t>451</w:t>
      </w:r>
      <w:r w:rsidR="00E85817" w:rsidRPr="006A63D8">
        <w:rPr>
          <w:color w:val="000000" w:themeColor="text1"/>
        </w:rPr>
        <w:t xml:space="preserve">-m for fish within +/-20-m of the </w:t>
      </w:r>
      <w:r w:rsidR="00584089" w:rsidRPr="006A63D8">
        <w:rPr>
          <w:color w:val="000000" w:themeColor="text1"/>
        </w:rPr>
        <w:t xml:space="preserve">seafloor </w:t>
      </w:r>
      <w:r w:rsidR="00E85817" w:rsidRPr="006A63D8">
        <w:rPr>
          <w:color w:val="000000" w:themeColor="text1"/>
        </w:rPr>
        <w:t>dept</w:t>
      </w:r>
      <w:r w:rsidR="00E54CF7">
        <w:rPr>
          <w:color w:val="000000" w:themeColor="text1"/>
        </w:rPr>
        <w:t>h</w:t>
      </w:r>
      <w:r w:rsidR="00584089" w:rsidRPr="006A63D8">
        <w:rPr>
          <w:color w:val="000000" w:themeColor="text1"/>
        </w:rPr>
        <w:t>.</w:t>
      </w:r>
      <w:r w:rsidR="008E38DE">
        <w:rPr>
          <w:color w:val="000000" w:themeColor="text1"/>
        </w:rPr>
        <w:t xml:space="preserve"> This model assumed no energy was lost at the seafloor and sea surface interfaces and should be considered</w:t>
      </w:r>
      <w:r w:rsidR="004F39E5">
        <w:rPr>
          <w:color w:val="000000" w:themeColor="text1"/>
        </w:rPr>
        <w:t xml:space="preserve"> a</w:t>
      </w:r>
      <w:r w:rsidR="008E38DE">
        <w:rPr>
          <w:color w:val="000000" w:themeColor="text1"/>
        </w:rPr>
        <w:t xml:space="preserve"> “worst case</w:t>
      </w:r>
      <w:r w:rsidR="004F39E5">
        <w:rPr>
          <w:color w:val="000000" w:themeColor="text1"/>
        </w:rPr>
        <w:t xml:space="preserve"> scenario</w:t>
      </w:r>
      <w:r w:rsidR="008E38DE">
        <w:rPr>
          <w:color w:val="000000" w:themeColor="text1"/>
        </w:rPr>
        <w:t>”.</w:t>
      </w:r>
      <w:r w:rsidR="00903429">
        <w:rPr>
          <w:color w:val="000000" w:themeColor="text1"/>
        </w:rPr>
        <w:t xml:space="preserve"> </w:t>
      </w:r>
      <w:r w:rsidR="00F64FCB" w:rsidRPr="006A63D8">
        <w:rPr>
          <w:color w:val="000000" w:themeColor="text1"/>
        </w:rPr>
        <w:t>Given the nominal transmission rate of the tags used and a</w:t>
      </w:r>
      <w:r w:rsidR="00F347C5" w:rsidRPr="006A63D8">
        <w:rPr>
          <w:color w:val="000000" w:themeColor="text1"/>
        </w:rPr>
        <w:t xml:space="preserve">ssuming </w:t>
      </w:r>
      <w:r w:rsidR="00984A54" w:rsidRPr="006A63D8">
        <w:rPr>
          <w:color w:val="000000" w:themeColor="text1"/>
        </w:rPr>
        <w:t>an average</w:t>
      </w:r>
      <w:r w:rsidR="00F347C5" w:rsidRPr="006A63D8">
        <w:rPr>
          <w:color w:val="000000" w:themeColor="text1"/>
        </w:rPr>
        <w:t xml:space="preserve"> </w:t>
      </w:r>
      <w:r w:rsidR="00984A54" w:rsidRPr="006A63D8">
        <w:rPr>
          <w:color w:val="000000" w:themeColor="text1"/>
        </w:rPr>
        <w:t>swimming</w:t>
      </w:r>
      <w:r w:rsidR="00F347C5" w:rsidRPr="006A63D8">
        <w:rPr>
          <w:color w:val="000000" w:themeColor="text1"/>
        </w:rPr>
        <w:t xml:space="preserve"> speed of 1 body length per second, </w:t>
      </w:r>
      <w:r w:rsidR="00C11E0C" w:rsidRPr="006A63D8">
        <w:rPr>
          <w:color w:val="000000" w:themeColor="text1"/>
        </w:rPr>
        <w:t xml:space="preserve">CPDI </w:t>
      </w:r>
      <w:r w:rsidR="002A0BF4" w:rsidRPr="006A63D8">
        <w:rPr>
          <w:color w:val="000000" w:themeColor="text1"/>
        </w:rPr>
        <w:t>is not thought</w:t>
      </w:r>
      <w:r w:rsidR="00C11E0C" w:rsidRPr="006A63D8">
        <w:rPr>
          <w:color w:val="000000" w:themeColor="text1"/>
        </w:rPr>
        <w:t xml:space="preserve"> to have affected </w:t>
      </w:r>
      <w:r w:rsidR="00B82450">
        <w:rPr>
          <w:color w:val="000000" w:themeColor="text1"/>
        </w:rPr>
        <w:t>our</w:t>
      </w:r>
      <w:r w:rsidR="00584089" w:rsidRPr="006A63D8">
        <w:rPr>
          <w:color w:val="000000" w:themeColor="text1"/>
        </w:rPr>
        <w:t xml:space="preserve"> </w:t>
      </w:r>
      <w:r w:rsidR="002A0BF4" w:rsidRPr="006A63D8">
        <w:rPr>
          <w:color w:val="000000" w:themeColor="text1"/>
        </w:rPr>
        <w:t>ability</w:t>
      </w:r>
      <w:r w:rsidR="00584089" w:rsidRPr="006A63D8">
        <w:rPr>
          <w:color w:val="000000" w:themeColor="text1"/>
        </w:rPr>
        <w:t xml:space="preserve"> </w:t>
      </w:r>
      <w:r w:rsidR="00B82450">
        <w:rPr>
          <w:color w:val="000000" w:themeColor="text1"/>
        </w:rPr>
        <w:t>to detect the passage of tagged fish transiting through</w:t>
      </w:r>
      <w:r w:rsidR="00584089" w:rsidRPr="006A63D8">
        <w:rPr>
          <w:color w:val="000000" w:themeColor="text1"/>
        </w:rPr>
        <w:t xml:space="preserve"> </w:t>
      </w:r>
      <w:r w:rsidR="00C11E0C" w:rsidRPr="006A63D8">
        <w:rPr>
          <w:color w:val="000000" w:themeColor="text1"/>
        </w:rPr>
        <w:t xml:space="preserve">receiver </w:t>
      </w:r>
      <w:r w:rsidR="002A0BF4" w:rsidRPr="006A63D8">
        <w:rPr>
          <w:color w:val="000000" w:themeColor="text1"/>
        </w:rPr>
        <w:t>fence sub-arrays</w:t>
      </w:r>
      <w:r w:rsidR="00D53B6C">
        <w:rPr>
          <w:color w:val="000000" w:themeColor="text1"/>
        </w:rPr>
        <w:t xml:space="preserve">. </w:t>
      </w:r>
      <w:r w:rsidR="00451BD5">
        <w:rPr>
          <w:color w:val="000000" w:themeColor="text1"/>
        </w:rPr>
        <w:t>However,</w:t>
      </w:r>
      <w:r w:rsidR="00D53B6C">
        <w:rPr>
          <w:color w:val="000000" w:themeColor="text1"/>
        </w:rPr>
        <w:t xml:space="preserve"> CPDI </w:t>
      </w:r>
      <w:r w:rsidR="00C11E0C" w:rsidRPr="006A63D8">
        <w:rPr>
          <w:color w:val="000000" w:themeColor="text1"/>
        </w:rPr>
        <w:t xml:space="preserve">may </w:t>
      </w:r>
      <w:r w:rsidR="00C469D1">
        <w:rPr>
          <w:color w:val="000000" w:themeColor="text1"/>
        </w:rPr>
        <w:t xml:space="preserve">have </w:t>
      </w:r>
      <w:r w:rsidR="00DE3514">
        <w:rPr>
          <w:color w:val="000000" w:themeColor="text1"/>
        </w:rPr>
        <w:t>led</w:t>
      </w:r>
      <w:r w:rsidR="00C469D1">
        <w:rPr>
          <w:color w:val="000000" w:themeColor="text1"/>
        </w:rPr>
        <w:t xml:space="preserve"> to an underestimation of </w:t>
      </w:r>
      <w:r w:rsidR="00C11E0C" w:rsidRPr="006A63D8">
        <w:rPr>
          <w:color w:val="000000" w:themeColor="text1"/>
        </w:rPr>
        <w:t>residency rates</w:t>
      </w:r>
      <w:r w:rsidR="00F64FCB" w:rsidRPr="006A63D8">
        <w:rPr>
          <w:color w:val="000000" w:themeColor="text1"/>
        </w:rPr>
        <w:t xml:space="preserve"> if </w:t>
      </w:r>
      <w:r w:rsidR="00C469D1">
        <w:rPr>
          <w:color w:val="000000" w:themeColor="text1"/>
        </w:rPr>
        <w:t xml:space="preserve">tagged </w:t>
      </w:r>
      <w:r w:rsidR="00F64FCB" w:rsidRPr="006A63D8">
        <w:rPr>
          <w:color w:val="000000" w:themeColor="text1"/>
        </w:rPr>
        <w:t>individuals spent extensive time near receivers</w:t>
      </w:r>
      <w:r w:rsidR="00264014">
        <w:rPr>
          <w:color w:val="000000" w:themeColor="text1"/>
        </w:rPr>
        <w:t>.</w:t>
      </w:r>
      <w:r w:rsidR="00FE3FC7" w:rsidRPr="00637437">
        <w:rPr>
          <w:color w:val="000000" w:themeColor="text1"/>
        </w:rPr>
        <w:t xml:space="preserve"> </w:t>
      </w:r>
    </w:p>
    <w:p w14:paraId="118FD07E" w14:textId="3BBDA577" w:rsidR="00CE4CEC" w:rsidRDefault="002A0BF4" w:rsidP="007A7567">
      <w:pPr>
        <w:spacing w:line="480" w:lineRule="auto"/>
        <w:rPr>
          <w:color w:val="000000" w:themeColor="text1"/>
        </w:rPr>
      </w:pPr>
      <w:r>
        <w:rPr>
          <w:color w:val="000000" w:themeColor="text1"/>
        </w:rPr>
        <w:tab/>
        <w:t xml:space="preserve">Estimates of post-release </w:t>
      </w:r>
      <w:r w:rsidR="006A7145">
        <w:rPr>
          <w:color w:val="000000" w:themeColor="text1"/>
        </w:rPr>
        <w:t xml:space="preserve">survivorship </w:t>
      </w:r>
      <w:r>
        <w:rPr>
          <w:color w:val="000000" w:themeColor="text1"/>
        </w:rPr>
        <w:t xml:space="preserve">from this study are </w:t>
      </w:r>
      <w:r w:rsidR="006A7145">
        <w:rPr>
          <w:color w:val="000000" w:themeColor="text1"/>
        </w:rPr>
        <w:t>low</w:t>
      </w:r>
      <w:r>
        <w:rPr>
          <w:color w:val="000000" w:themeColor="text1"/>
        </w:rPr>
        <w:t>,</w:t>
      </w:r>
      <w:r w:rsidR="00356899">
        <w:rPr>
          <w:color w:val="000000" w:themeColor="text1"/>
        </w:rPr>
        <w:t xml:space="preserve"> </w:t>
      </w:r>
      <w:r w:rsidR="00DF199D">
        <w:rPr>
          <w:color w:val="000000" w:themeColor="text1"/>
        </w:rPr>
        <w:t>between</w:t>
      </w:r>
      <w:r>
        <w:rPr>
          <w:color w:val="000000" w:themeColor="text1"/>
        </w:rPr>
        <w:t xml:space="preserve"> </w:t>
      </w:r>
      <w:r w:rsidR="001A04F8">
        <w:rPr>
          <w:color w:val="000000" w:themeColor="text1"/>
        </w:rPr>
        <w:t>5</w:t>
      </w:r>
      <w:r w:rsidR="00644350" w:rsidRPr="00AE0DB5">
        <w:rPr>
          <w:color w:val="000000" w:themeColor="text1"/>
        </w:rPr>
        <w:t>.</w:t>
      </w:r>
      <w:r w:rsidR="001A04F8">
        <w:rPr>
          <w:color w:val="000000" w:themeColor="text1"/>
        </w:rPr>
        <w:t>8</w:t>
      </w:r>
      <w:r w:rsidR="00356899" w:rsidRPr="00AE0DB5">
        <w:rPr>
          <w:color w:val="000000" w:themeColor="text1"/>
        </w:rPr>
        <w:t xml:space="preserve"> </w:t>
      </w:r>
      <w:r w:rsidRPr="00AE0DB5">
        <w:rPr>
          <w:color w:val="000000" w:themeColor="text1"/>
        </w:rPr>
        <w:t xml:space="preserve">and </w:t>
      </w:r>
      <w:r w:rsidR="00775DE6" w:rsidRPr="0012788B">
        <w:rPr>
          <w:color w:val="000000" w:themeColor="text1"/>
        </w:rPr>
        <w:t>2</w:t>
      </w:r>
      <w:r w:rsidR="001A04F8" w:rsidRPr="0012788B">
        <w:rPr>
          <w:color w:val="000000" w:themeColor="text1"/>
        </w:rPr>
        <w:t>3.8</w:t>
      </w:r>
      <w:r w:rsidRPr="0012788B">
        <w:rPr>
          <w:color w:val="000000" w:themeColor="text1"/>
        </w:rPr>
        <w:t xml:space="preserve">% </w:t>
      </w:r>
      <w:r w:rsidR="00356899">
        <w:rPr>
          <w:color w:val="000000" w:themeColor="text1"/>
        </w:rPr>
        <w:t xml:space="preserve">of fish </w:t>
      </w:r>
      <w:r w:rsidR="00DF199D">
        <w:rPr>
          <w:color w:val="000000" w:themeColor="text1"/>
        </w:rPr>
        <w:t xml:space="preserve">survived post-tagging </w:t>
      </w:r>
      <w:r>
        <w:rPr>
          <w:color w:val="000000" w:themeColor="text1"/>
        </w:rPr>
        <w:t xml:space="preserve">depending on </w:t>
      </w:r>
      <w:r w:rsidR="007E7CAC">
        <w:rPr>
          <w:color w:val="000000" w:themeColor="text1"/>
        </w:rPr>
        <w:t xml:space="preserve">the </w:t>
      </w:r>
      <w:r w:rsidR="00DF199D">
        <w:rPr>
          <w:color w:val="000000" w:themeColor="text1"/>
        </w:rPr>
        <w:t xml:space="preserve">status </w:t>
      </w:r>
      <w:r w:rsidR="007E7CAC">
        <w:rPr>
          <w:color w:val="000000" w:themeColor="text1"/>
        </w:rPr>
        <w:t>of uncertain tracks</w:t>
      </w:r>
      <w:r>
        <w:rPr>
          <w:color w:val="000000" w:themeColor="text1"/>
        </w:rPr>
        <w:t>.</w:t>
      </w:r>
      <w:r w:rsidR="00356899">
        <w:rPr>
          <w:color w:val="000000" w:themeColor="text1"/>
        </w:rPr>
        <w:t xml:space="preserve"> The low survivorship rates </w:t>
      </w:r>
      <w:r w:rsidR="0045645A">
        <w:rPr>
          <w:color w:val="000000" w:themeColor="text1"/>
        </w:rPr>
        <w:t>in this study</w:t>
      </w:r>
      <w:r w:rsidR="00356899">
        <w:rPr>
          <w:color w:val="000000" w:themeColor="text1"/>
        </w:rPr>
        <w:t xml:space="preserve"> mirror those of conventional mark-recapture </w:t>
      </w:r>
      <w:r w:rsidR="0045645A">
        <w:rPr>
          <w:color w:val="000000" w:themeColor="text1"/>
        </w:rPr>
        <w:t>work</w:t>
      </w:r>
      <w:r w:rsidR="00356899">
        <w:rPr>
          <w:color w:val="000000" w:themeColor="text1"/>
        </w:rPr>
        <w:t xml:space="preserve"> where</w:t>
      </w:r>
      <w:r w:rsidR="00775DE6">
        <w:rPr>
          <w:color w:val="000000" w:themeColor="text1"/>
        </w:rPr>
        <w:t xml:space="preserve"> observed recapture rates </w:t>
      </w:r>
      <w:r w:rsidR="00356899">
        <w:rPr>
          <w:color w:val="000000" w:themeColor="text1"/>
        </w:rPr>
        <w:t xml:space="preserve">for the species were 2.5% </w:t>
      </w:r>
      <w:r w:rsidR="0045645A">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O’Malley, 2015)</w:t>
      </w:r>
      <w:r w:rsidR="0045645A">
        <w:rPr>
          <w:color w:val="000000" w:themeColor="text1"/>
        </w:rPr>
        <w:fldChar w:fldCharType="end"/>
      </w:r>
      <w:r w:rsidR="0045645A">
        <w:rPr>
          <w:color w:val="000000" w:themeColor="text1"/>
        </w:rPr>
        <w:t xml:space="preserve"> </w:t>
      </w:r>
      <w:r w:rsidR="00356899">
        <w:rPr>
          <w:color w:val="000000" w:themeColor="text1"/>
        </w:rPr>
        <w:t>and 12%</w:t>
      </w:r>
      <w:r w:rsidR="0045645A">
        <w:rPr>
          <w:color w:val="000000" w:themeColor="text1"/>
        </w:rPr>
        <w:t xml:space="preserve"> </w:t>
      </w:r>
      <w:r w:rsidR="0045645A">
        <w:rPr>
          <w:color w:val="000000" w:themeColor="text1"/>
        </w:rPr>
        <w:fldChar w:fldCharType="begin" w:fldLock="1"/>
      </w:r>
      <w:r w:rsidR="00EF24F2">
        <w:rPr>
          <w:color w:val="000000" w:themeColor="text1"/>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plainTextFormattedCitation":"(Kobayashi, Okamoto, and Oishi, 2008)","previouslyFormattedCitation":"(Kobayashi, Okamoto, and Oishi, 2008)"},"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Kobayashi, Okamoto, and Oishi, 2008)</w:t>
      </w:r>
      <w:r w:rsidR="0045645A">
        <w:rPr>
          <w:color w:val="000000" w:themeColor="text1"/>
        </w:rPr>
        <w:fldChar w:fldCharType="end"/>
      </w:r>
      <w:r w:rsidR="0045645A">
        <w:rPr>
          <w:color w:val="000000" w:themeColor="text1"/>
        </w:rPr>
        <w:t xml:space="preserve">. </w:t>
      </w:r>
      <w:r w:rsidR="0045645A">
        <w:rPr>
          <w:color w:val="000000" w:themeColor="text1"/>
        </w:rPr>
        <w:lastRenderedPageBreak/>
        <w:t xml:space="preserve">Survivorship rates as high as 66.7% </w:t>
      </w:r>
      <w:r w:rsidR="000327FB">
        <w:rPr>
          <w:color w:val="000000" w:themeColor="text1"/>
        </w:rPr>
        <w:t xml:space="preserve">were reported </w:t>
      </w:r>
      <w:r w:rsidR="0045645A">
        <w:rPr>
          <w:color w:val="000000" w:themeColor="text1"/>
        </w:rPr>
        <w:t xml:space="preserve">for opakapaka tagged with acoustic transmitters in the Kahoolawe </w:t>
      </w:r>
      <w:r w:rsidR="00CB00E0">
        <w:rPr>
          <w:color w:val="000000" w:themeColor="text1"/>
        </w:rPr>
        <w:t xml:space="preserve">Island Reserve </w:t>
      </w:r>
      <w:r w:rsidR="000327FB">
        <w:rPr>
          <w:color w:val="000000" w:themeColor="text1"/>
        </w:rPr>
        <w:fldChar w:fldCharType="begin" w:fldLock="1"/>
      </w:r>
      <w:r w:rsidR="00EF24F2">
        <w:rPr>
          <w:color w:val="000000" w:themeColor="text1"/>
        </w:rPr>
        <w:instrText>ADDIN CSL_CITATION {"citationItems":[{"id":"ITEM-1","itemData":{"author":[{"dropping-particle":"","family":"Ziemann","given":"David A.","non-dropping-particle":"","parse-names":false,"suffix":""},{"dropping-particle":"","family":"Kelley","given":"Christopher D.","non-dropping-particle":"","parse-names":false,"suffix":""}],"id":"ITEM-1","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plainTextFormattedCitation":"(Ziemann and Kelley, 2008)","previouslyFormattedCitation":"(Ziemann and Kelley, 2008)"},"properties":{"noteIndex":0},"schema":"https://github.com/citation-style-language/schema/raw/master/csl-citation.json"}</w:instrText>
      </w:r>
      <w:r w:rsidR="000327FB">
        <w:rPr>
          <w:color w:val="000000" w:themeColor="text1"/>
        </w:rPr>
        <w:fldChar w:fldCharType="separate"/>
      </w:r>
      <w:r w:rsidR="000327FB" w:rsidRPr="000327FB">
        <w:rPr>
          <w:noProof/>
          <w:color w:val="000000" w:themeColor="text1"/>
        </w:rPr>
        <w:t>(Ziemann and Kelley, 2008)</w:t>
      </w:r>
      <w:r w:rsidR="000327FB">
        <w:rPr>
          <w:color w:val="000000" w:themeColor="text1"/>
        </w:rPr>
        <w:fldChar w:fldCharType="end"/>
      </w:r>
      <w:r w:rsidR="00B46C92">
        <w:rPr>
          <w:color w:val="000000" w:themeColor="text1"/>
        </w:rPr>
        <w:t xml:space="preserve">, however </w:t>
      </w:r>
      <w:r w:rsidR="00CD710F">
        <w:rPr>
          <w:color w:val="000000" w:themeColor="text1"/>
        </w:rPr>
        <w:t xml:space="preserve">survival was based on detection of the tag on at least one receiver and </w:t>
      </w:r>
      <w:r w:rsidR="00B46C92">
        <w:rPr>
          <w:color w:val="000000" w:themeColor="text1"/>
        </w:rPr>
        <w:t xml:space="preserve">no further steps to ascertain survivorship were performed. </w:t>
      </w:r>
      <w:commentRangeStart w:id="244"/>
      <w:r w:rsidR="00CB00E0">
        <w:rPr>
          <w:color w:val="000000" w:themeColor="text1"/>
        </w:rPr>
        <w:t>Using our classification algorithm approach</w:t>
      </w:r>
      <w:r w:rsidR="00B46C92">
        <w:rPr>
          <w:color w:val="000000" w:themeColor="text1"/>
        </w:rPr>
        <w:t xml:space="preserve">, only </w:t>
      </w:r>
      <w:r w:rsidR="0045645A">
        <w:rPr>
          <w:color w:val="000000" w:themeColor="text1"/>
        </w:rPr>
        <w:t>30.8%</w:t>
      </w:r>
      <w:r w:rsidR="00B46C92">
        <w:rPr>
          <w:color w:val="000000" w:themeColor="text1"/>
        </w:rPr>
        <w:t xml:space="preserve"> of opakapaka </w:t>
      </w:r>
      <w:r w:rsidR="0031564B">
        <w:rPr>
          <w:color w:val="000000" w:themeColor="text1"/>
        </w:rPr>
        <w:t xml:space="preserve">tagged at Kahoolawe </w:t>
      </w:r>
      <w:r w:rsidR="00B46C92">
        <w:rPr>
          <w:color w:val="000000" w:themeColor="text1"/>
        </w:rPr>
        <w:t>have tracks exceeding 14 days</w:t>
      </w:r>
      <w:r w:rsidR="0045645A">
        <w:rPr>
          <w:color w:val="000000" w:themeColor="text1"/>
        </w:rPr>
        <w:t xml:space="preserve">. </w:t>
      </w:r>
      <w:commentRangeEnd w:id="244"/>
      <w:r w:rsidR="00A03E33">
        <w:rPr>
          <w:rStyle w:val="CommentReference"/>
        </w:rPr>
        <w:commentReference w:id="244"/>
      </w:r>
    </w:p>
    <w:p w14:paraId="185F384A" w14:textId="77777777" w:rsidR="005B35C8" w:rsidRDefault="002A0BF4" w:rsidP="00D93BEE">
      <w:pPr>
        <w:spacing w:line="480" w:lineRule="auto"/>
        <w:ind w:firstLine="720"/>
        <w:rPr>
          <w:color w:val="000000" w:themeColor="text1"/>
        </w:rPr>
      </w:pPr>
      <w:r>
        <w:rPr>
          <w:color w:val="000000" w:themeColor="text1"/>
        </w:rPr>
        <w:t>The two major drivers of these</w:t>
      </w:r>
      <w:r w:rsidR="00CE4CEC">
        <w:rPr>
          <w:color w:val="000000" w:themeColor="text1"/>
        </w:rPr>
        <w:t xml:space="preserve"> high mortality</w:t>
      </w:r>
      <w:r>
        <w:rPr>
          <w:color w:val="000000" w:themeColor="text1"/>
        </w:rPr>
        <w:t xml:space="preserve"> rates are thought to be </w:t>
      </w:r>
      <w:r w:rsidRPr="002A0BF4">
        <w:rPr>
          <w:color w:val="000000" w:themeColor="text1"/>
        </w:rPr>
        <w:t>barotrauma and predation</w:t>
      </w:r>
      <w:r>
        <w:rPr>
          <w:color w:val="000000" w:themeColor="text1"/>
        </w:rPr>
        <w:t xml:space="preserve">. </w:t>
      </w:r>
      <w:r w:rsidR="005B35C8" w:rsidRPr="00616930">
        <w:rPr>
          <w:color w:val="000000" w:themeColor="text1"/>
        </w:rPr>
        <w:t xml:space="preserve">Deep 7 species are </w:t>
      </w:r>
      <w:proofErr w:type="spellStart"/>
      <w:r w:rsidR="005B35C8" w:rsidRPr="00616930">
        <w:rPr>
          <w:color w:val="000000" w:themeColor="text1"/>
        </w:rPr>
        <w:t>physoclystic</w:t>
      </w:r>
      <w:proofErr w:type="spellEnd"/>
      <w:r w:rsidR="005B35C8" w:rsidRPr="00616930">
        <w:rPr>
          <w:color w:val="000000" w:themeColor="text1"/>
        </w:rPr>
        <w:t>, that is, the gas bladder is not open to the gastrointestinal tract</w:t>
      </w:r>
      <w:r w:rsidR="005B35C8">
        <w:rPr>
          <w:color w:val="000000" w:themeColor="text1"/>
        </w:rPr>
        <w:t>, making them</w:t>
      </w:r>
      <w:r w:rsidR="005B35C8" w:rsidRPr="00616930">
        <w:rPr>
          <w:color w:val="000000" w:themeColor="text1"/>
        </w:rPr>
        <w:t xml:space="preserve"> particula</w:t>
      </w:r>
      <w:r w:rsidR="005B35C8">
        <w:rPr>
          <w:color w:val="000000" w:themeColor="text1"/>
        </w:rPr>
        <w:t>rly susceptible to barotrauma</w:t>
      </w:r>
      <w:r w:rsidR="005B35C8" w:rsidRPr="00616930">
        <w:rPr>
          <w:color w:val="000000" w:themeColor="text1"/>
        </w:rPr>
        <w:t xml:space="preserve"> injuries </w:t>
      </w:r>
      <w:r w:rsidR="005B35C8">
        <w:rPr>
          <w:color w:val="000000" w:themeColor="text1"/>
        </w:rPr>
        <w:t>from</w:t>
      </w:r>
      <w:r w:rsidR="005B35C8" w:rsidRPr="00616930">
        <w:rPr>
          <w:color w:val="000000" w:themeColor="text1"/>
        </w:rPr>
        <w:t xml:space="preserve"> expansion of the swim bladder </w:t>
      </w:r>
      <w:r w:rsidR="005B35C8">
        <w:rPr>
          <w:color w:val="000000" w:themeColor="text1"/>
        </w:rPr>
        <w:t>during rapid ascent following hooking</w:t>
      </w:r>
      <w:r w:rsidR="005B35C8" w:rsidRPr="00616930">
        <w:rPr>
          <w:color w:val="000000" w:themeColor="text1"/>
        </w:rPr>
        <w:t xml:space="preserve"> </w:t>
      </w:r>
      <w:r w:rsidR="005B35C8" w:rsidRPr="00616930">
        <w:rPr>
          <w:color w:val="000000" w:themeColor="text1"/>
        </w:rPr>
        <w:fldChar w:fldCharType="begin" w:fldLock="1"/>
      </w:r>
      <w:r w:rsidR="005B35C8">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ISSN":"00900656","abstract":"Juvenile (128-244 mm fork length) pink snapper, Pristipomoides filamentous, were caught by hook and line from 60-90 m depths offshore of Kaneohe Bay, windward Oahu, Hawaii, during February-August 1994. About one-half of the 180 specimens were intercepted by scuba divers 15-18 m below the sea surface and individually \"bagged\" live before they were retrieved for the remaining distance to the surface. The other half were retrieved directly by fishing line to the surface (\"unbagged\"); these latter fish thus remained at a continual risk of prey loss from regurgitation while they were stressed by the full extent of pressure change. The retained stomach contents of bagged and unbagged fish were compared on the basis of volume and type of food and on the size of individual prey items. Bagged samples of juvenile snapper on average retained a 116% (95% CI=70-157%) greater volume of prey than unbagged snapper; bagged snapper also had more types and greater maximum body sizes of prey than did unbagged fish. These results are discussed in terms of designing quantitative diet studies for juvenile snapper and other deep-water physoclistous fishes.","author":[{"dropping-particle":"","family":"DeMartini","given":"Edward E.","non-dropping-particle":"","parse-names":false,"suffix":""},{"dropping-particle":"","family":"Parrish","given":"Frank a.","non-dropping-particle":"","parse-names":false,"suffix":""},{"dropping-particle":"","family":"Ellis","given":"Denise M.","non-dropping-particle":"","parse-names":false,"suffix":""}],"container-title":"Fishery Bulletin","id":"ITEM-2","issued":{"date-parts":[["1996"]]},"page":"250-256","title":"Barotrauma-associated regurgitation of food: Implications for diet studies of Hawaiian pink snapper, Pristipomoides filamentosus (family Lutjanidae)","type":"article-journal","volume":"94"},"uris":["http://www.mendeley.com/documents/?uuid=1a8ed1dd-1215-43e6-b6f5-34e60296ae50"]}],"mendeley":{"formattedCitation":"(DeMartini, Parrish, and Ellis, 1996; O’Malley, 2015)","plainTextFormattedCitation":"(DeMartini, Parrish, and Ellis, 1996; O’Malley, 2015)","previouslyFormattedCitation":"(DeMartini, Parrish, and Ellis, 1996; O’Malley, 2015)"},"properties":{"noteIndex":0},"schema":"https://github.com/citation-style-language/schema/raw/master/csl-citation.json"}</w:instrText>
      </w:r>
      <w:r w:rsidR="005B35C8" w:rsidRPr="00616930">
        <w:rPr>
          <w:color w:val="000000" w:themeColor="text1"/>
        </w:rPr>
        <w:fldChar w:fldCharType="separate"/>
      </w:r>
      <w:r w:rsidR="005B35C8" w:rsidRPr="00616930">
        <w:rPr>
          <w:noProof/>
          <w:color w:val="000000" w:themeColor="text1"/>
        </w:rPr>
        <w:t>(DeMartini, Parrish, and Ellis, 1996; O’Malley, 2015)</w:t>
      </w:r>
      <w:r w:rsidR="005B35C8" w:rsidRPr="00616930">
        <w:rPr>
          <w:color w:val="000000" w:themeColor="text1"/>
        </w:rPr>
        <w:fldChar w:fldCharType="end"/>
      </w:r>
      <w:r w:rsidR="005B35C8" w:rsidRPr="00616930">
        <w:rPr>
          <w:color w:val="000000" w:themeColor="text1"/>
        </w:rPr>
        <w:t xml:space="preserve">. </w:t>
      </w:r>
      <w:r w:rsidR="005B35C8">
        <w:rPr>
          <w:color w:val="000000" w:themeColor="text1"/>
        </w:rPr>
        <w:t>Potential</w:t>
      </w:r>
      <w:r w:rsidR="005B35C8" w:rsidRPr="00616930">
        <w:rPr>
          <w:color w:val="000000" w:themeColor="text1"/>
        </w:rPr>
        <w:t xml:space="preserve"> barotrauma </w:t>
      </w:r>
      <w:r w:rsidR="005B35C8">
        <w:rPr>
          <w:color w:val="000000" w:themeColor="text1"/>
        </w:rPr>
        <w:t xml:space="preserve">injuries </w:t>
      </w:r>
      <w:r w:rsidR="005B35C8" w:rsidRPr="00616930">
        <w:rPr>
          <w:color w:val="000000" w:themeColor="text1"/>
        </w:rPr>
        <w:t xml:space="preserve">include organ displacement, internal hemorrhaging, and embolism. Severe </w:t>
      </w:r>
      <w:r w:rsidR="005B35C8">
        <w:rPr>
          <w:color w:val="000000" w:themeColor="text1"/>
        </w:rPr>
        <w:t>injury</w:t>
      </w:r>
      <w:r w:rsidR="005B35C8" w:rsidRPr="00616930">
        <w:rPr>
          <w:color w:val="000000" w:themeColor="text1"/>
        </w:rPr>
        <w:t xml:space="preserve"> may result in organ damage and death</w:t>
      </w:r>
      <w:r w:rsidR="005B35C8">
        <w:rPr>
          <w:color w:val="000000" w:themeColor="text1"/>
        </w:rPr>
        <w:t xml:space="preserve"> </w:t>
      </w:r>
      <w:r w:rsidR="005B35C8" w:rsidRPr="00616930">
        <w:rPr>
          <w:color w:val="000000" w:themeColor="text1"/>
        </w:rPr>
        <w:fldChar w:fldCharType="begin" w:fldLock="1"/>
      </w:r>
      <w:r w:rsidR="005B35C8">
        <w:rPr>
          <w:color w:val="000000" w:themeColor="text1"/>
        </w:rPr>
        <w:instrText>ADDIN CSL_CITATION {"citationItems":[{"id":"ITEM-1","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1","issue":"1-2","issued":{"date-parts":[["2011"]]},"page":"1-7","title":"Recovery of visual performance in rosy rockfish (Sebastes rosaceus) following exophthalmia resulting from barotrauma","type":"article-journal","volume":"112"},"uris":["http://www.mendeley.com/documents/?uuid=59271967-8365-49b5-99fb-708d45e04afd"]}],"mendeley":{"formattedCitation":"(Rogers, Lowe, and Fernández-Juricic, 2011)","plainTextFormattedCitation":"(Rogers, Lowe, and Fernández-Juricic, 2011)","previouslyFormattedCitation":"(Rogers, Lowe, and Fernández-Juricic, 2011)"},"properties":{"noteIndex":0},"schema":"https://github.com/citation-style-language/schema/raw/master/csl-citation.json"}</w:instrText>
      </w:r>
      <w:r w:rsidR="005B35C8" w:rsidRPr="00616930">
        <w:rPr>
          <w:color w:val="000000" w:themeColor="text1"/>
        </w:rPr>
        <w:fldChar w:fldCharType="separate"/>
      </w:r>
      <w:r w:rsidR="005B35C8" w:rsidRPr="00616930">
        <w:rPr>
          <w:noProof/>
          <w:color w:val="000000" w:themeColor="text1"/>
        </w:rPr>
        <w:t>(Rogers, Lowe, and Fernández-Juricic, 2011)</w:t>
      </w:r>
      <w:r w:rsidR="005B35C8" w:rsidRPr="00616930">
        <w:rPr>
          <w:color w:val="000000" w:themeColor="text1"/>
        </w:rPr>
        <w:fldChar w:fldCharType="end"/>
      </w:r>
      <w:r w:rsidR="005B35C8" w:rsidRPr="00616930">
        <w:rPr>
          <w:color w:val="000000" w:themeColor="text1"/>
        </w:rPr>
        <w:t>.</w:t>
      </w:r>
      <w:r w:rsidR="005B35C8">
        <w:rPr>
          <w:color w:val="000000" w:themeColor="text1"/>
        </w:rPr>
        <w:t xml:space="preserve"> </w:t>
      </w:r>
      <w:r w:rsidR="005B35C8" w:rsidRPr="00616930">
        <w:rPr>
          <w:color w:val="000000" w:themeColor="text1"/>
        </w:rPr>
        <w:t>Methodological studies focusing on mitigating barotrauma in deep-water teleosts indicate that slow ascent rates, limited on-deck handling times, and rapid recompression</w:t>
      </w:r>
      <w:r w:rsidR="005B35C8">
        <w:rPr>
          <w:color w:val="000000" w:themeColor="text1"/>
        </w:rPr>
        <w:t xml:space="preserve"> </w:t>
      </w:r>
      <w:r w:rsidR="005B35C8" w:rsidRPr="00616930">
        <w:rPr>
          <w:color w:val="000000" w:themeColor="text1"/>
        </w:rPr>
        <w:t xml:space="preserve">improve survivorship outcomes, but these studies have largely focused on rockfish (genus: </w:t>
      </w:r>
      <w:r w:rsidR="005B35C8" w:rsidRPr="00616930">
        <w:rPr>
          <w:i/>
          <w:iCs/>
          <w:color w:val="000000" w:themeColor="text1"/>
        </w:rPr>
        <w:t>Sebastes</w:t>
      </w:r>
      <w:r w:rsidR="005B35C8" w:rsidRPr="00616930">
        <w:rPr>
          <w:iCs/>
          <w:color w:val="000000" w:themeColor="text1"/>
        </w:rPr>
        <w:t xml:space="preserve">) </w:t>
      </w:r>
      <w:r w:rsidR="005B35C8" w:rsidRPr="00616930">
        <w:rPr>
          <w:iCs/>
          <w:color w:val="000000" w:themeColor="text1"/>
        </w:rPr>
        <w:fldChar w:fldCharType="begin" w:fldLock="1"/>
      </w:r>
      <w:r w:rsidR="005B35C8">
        <w:rPr>
          <w:iCs/>
          <w:color w:val="000000" w:themeColor="text1"/>
        </w:rPr>
        <w:instrText>ADDIN CSL_CITATION {"citationItems":[{"id":"ITEM-1","itemData":{"DOI":"10.1577/T06-014.1","ISBN":"0002-8487","ISSN":"0002-8487","abstract":"Fishes with closed swim bladders regulate buoyancy during depth changes by secreting and resorbing swim bladder gases. Forced ascent during fishery capture results in barolrauma caused by rapid expansiun und exsolulion of gases from body fluids. Pressure changes in hyperbaric chambers were used to examine changes in swim bladder integrity and acclimation rnles in two ecologically different, yet congeneric, species: hlack rockfish SeIJasle\" fllelanol's and China rockfish S. IIchuloSl/s. We also conducted simulated- cnplure experiments to invesl'igate the relationship between capture in a fishery, bUl\"Jlrauma from pressure change, and survival afler release, Black rockJ'ish acclimated fasler than China rockfish to both increases and decreases in pressure, but bolh species were much slower 10 acclimate than other pliysoclists, such as Atlantic cod Gadus 11101'1/110. Black rockfish re&lt;.juired up tu 48 h to acdimate from 4 utmospheres absolute (ATA; depth equivalcnt of 30 m) 10 surfacc pressure and required up 10168 h 10 bccome ncutrally huoyant at4 ATA after starting from surface pressure, In contrast. China rockfish required over 250 h 10 become neutrally buoyanl at 4 ATA after starting from surface pressurc. All black rockfish exposed to a 3-ATA decrease in pressure during simulated capture had rupture&lt;] swim bladders. Howevcr, mortality from simulated capture and subsequent recompression lVas low; only 3.3 :!: 1.7% (mean :!:SE) mOrlality was observcd after 21 d. In experimellls with black rockfish. rapid recompression reversed visible barotrauma, suggesting Ihat a quick return to depth could be used to minimize mortality of discarded black rockfish in nearshore fisheries.","author":[{"dropping-particle":"","family":"Parker","given":"Steven J.","non-dropping-particle":"","parse-names":false,"suffix":""},{"dropping-particle":"","family":"McElderry","given":"Howard I.","non-dropping-particle":"","parse-names":false,"suffix":""},{"dropping-particle":"","family":"Rankin","given":"Polly S.","non-dropping-particle":"","parse-names":false,"suffix":""},{"dropping-particle":"","family":"Hannah","given":"Robert W.","non-dropping-particle":"","parse-names":false,"suffix":""}],"container-title":"Transactions of the American Fisheries Society","id":"ITEM-1","issue":"5","issued":{"date-parts":[["2006"]]},"page":"1213-1223","title":"Buoyancy Regulation and Barotrauma in Two Species of Nearshore Rockfish","type":"article-journal","volume":"135"},"uris":["http://www.mendeley.com/documents/?uuid=d3e8a819-c9ff-4aa6-9c29-dc4f6be5e7c6"]},{"id":"ITEM-2","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2","issue":"1-2","issued":{"date-parts":[["2011"]]},"page":"1-7","title":"Recovery of visual performance in rosy rockfish (Sebastes rosaceus) following exophthalmia resulting from barotrauma","type":"article-journal","volume":"112"},"uris":["http://www.mendeley.com/documents/?uuid=59271967-8365-49b5-99fb-708d45e04afd"]},{"id":"ITEM-3","itemData":{"DOI":"10.1139/F08-071","ISBN":"0706-652X","ISSN":"0706-652X","abstract":"Two experiments were used to assess the effects of barotrauma on initial capture survival and short-term post-recompression survival of line-caught (range 18-225 m) southern California rockfish (Sebastes spp.). Occurrence of external and internal signs of barotrauma was characterized across all species. Despite species-specific differences in the extent of barotrauma observed, initial capture survival of rockfish held in a live well for a 10-min period following capture was 68% overall (19 species, n = 168). Overall 2-day survival of rockfish following recompression in cages was also 68% (17 species, n = 257). Short-term survival varied across species (range 36% to 82%), as did the occurrence of external signs of barotrauma. The degree of external signs of barotrauma was not a significant predictor of initial capture survival or short-term survival. The most significant predictor of short-term survival was surface holding time, with short-term survival increasing with decreasing surface holding time. These results suggest that rapid recompression of rockfish can significantly decrease discard mortality and could potentially enhance rockfish conservation.","author":[{"dropping-particle":"","family":"Jarvis","given":"Erica T.","non-dropping-particle":"","parse-names":false,"suffix":""},{"dropping-particle":"","family":"Lowe","given":"Christopher G.","non-dropping-particle":"","parse-names":false,"suffix":""}],"container-title":"Canadian Journal of Fisheries and Aquatic Sciences","id":"ITEM-3","issued":{"date-parts":[["2008"]]},"page":"1286-1296","title":"The effects of barotrauma on the catch-and-release survival of southern California nearshore and shelf rockfish (Scorpaenidae, Sebastes spp.)","type":"article-journal","volume":"65"},"uris":["http://www.mendeley.com/documents/?uuid=66fddb38-ae1a-48b2-bff7-352689b41a9e"]},{"id":"ITEM-4","itemData":{"DOI":"10.1111/j.1095-8649.2012.03322.x","ISSN":"00221112","PMID":"22747812","abstract":"A Sebastes-specific complementary DNA (cDNA) microarray was developed to identify potential biomarkers involved in the capture stress and recovery of Sebastes species if they are assisted in returning to their original depth of capture following barotrauma. Black rockfish Sebastes melanops were exposed to simulated decompression from 450 kPa (c. 35 m depth) (which resulted in barotrauma) and subsequent recompression. Sebastes melanops were sampled for liver tissue at days 3, 15 and 31 post-barotrauma. Potential candidate genes were identified from the microarray and then quantitative real-time PCR (qrt-PCR) was used to validate expression levels in biological replicates. Six potential biomarkers associated with the innate immune system were identified that were up-regulated in liver tissue at 3 days post-barotrauma: complement C1q-like protein 2, complement component C3, complement regulatory plasma protein, serum amyloid A-5, c-type lysozyme and hepcidin precursor type I. In addition, complement c1q was correlated to the presence of a ruptured swimbladder, providing further support that this gene may be a good biomarker of injury and recovery. Immune genes were no longer up-regulated at day 31 post-barotrauma, a good indication of recovery in S. melanops.","author":[{"dropping-particle":"","family":"Pribyl","given":"A. L.","non-dropping-particle":"","parse-names":false,"suffix":""},{"dropping-particle":"","family":"Schreck","given":"C. B.","non-dropping-particle":"","parse-names":false,"suffix":""},{"dropping-particle":"","family":"Parker","given":"S. J.","non-dropping-particle":"","parse-names":false,"suffix":""},{"dropping-particle":"","family":"Weis","given":"V. M.","non-dropping-particle":"","parse-names":false,"suffix":""}],"container-title":"Journal of Fish Biology","id":"ITEM-4","issue":"1","issued":{"date-parts":[["2012"]]},"page":"181-196","title":"Identification of biomarkers indicative of barotrauma and recovery in black rockfish Sebastes melanops","type":"article-journal","volume":"81"},"uris":["http://www.mendeley.com/documents/?uuid=68640ef3-1caa-4836-9b80-7f243ff93cc5"]},{"id":"ITEM-5","itemData":{"DOI":"10.1080/02755947.2011.629718","ISBN":"0275-5947","ISSN":"15488675","abstract":"The effectiveness of deepwater release at improving the 17-d survival of discarded yelloweye rockfish Sebastes ruberrimus was determined by comparing an estimate of survival for individuals released at depth with an estimate of submergence probability for individuals released at the water's surface. A mark-recapture study was used to generate a maximum likelihood estimate of the 17-d survival probability of yelloweye rockfish (n = 182) caught by hook and line (depth = 18-72 m) and subsequently released at depth. The average Cormack-Jolly-Seber survival probability for yelloweye rockfish released at depth was remarkably high (0.988; 95% confidence interval = 0.478-0.999) and positively correlated with individual total length. Survival probability was not significantly influenced by the range of capture depths explored in this study or by exposure to barotrauma and other capture stressors. The submergence success of yelloweye rockfish released at the water's surface was 0.221 (95% confidence interval = 0.149-0.315), suggesting that the maximum survival potential of individuals released at the surface is low. The results of this study indicate that the average survival of discarded yelloweye rockfish can be substantially improved by deepwater release.","author":[{"dropping-particle":"","family":"Hochhalter","given":"Samuel J.","non-dropping-particle":"","parse-names":false,"suffix":""},{"dropping-particle":"","family":"Reed","given":"Daniel J.","non-dropping-particle":"","parse-names":false,"suffix":""}],"container-title":"North American Journal of Fisheries Management","id":"ITEM-5","issue":"5","issued":{"date-parts":[["2011"]]},"page":"852-860","title":"The effectiveness of deepwater release at improving the survival of discarded yelloweye rockfish","type":"article-journal","volume":"31"},"uris":["http://www.mendeley.com/documents/?uuid=7de51834-d13e-4b28-8cb4-45611c971c2a"]}],"mendeley":{"formattedCitation":"(Parker et al., 2006; Jarvis and Lowe, 2008; Hochhalter and Reed, 2011; Rogers, Lowe, and Fernández-Juricic, 2011; Pribyl et al., 2012)","plainTextFormattedCitation":"(Parker et al., 2006; Jarvis and Lowe, 2008; Hochhalter and Reed, 2011; Rogers, Lowe, and Fernández-Juricic, 2011; Pribyl et al., 2012)","previouslyFormattedCitation":"(Parker et al., 2006; Jarvis and Lowe, 2008; Hochhalter and Reed, 2011; Rogers, Lowe, and Fernández-Juricic, 2011; Pribyl et al., 2012)"},"properties":{"noteIndex":0},"schema":"https://github.com/citation-style-language/schema/raw/master/csl-citation.json"}</w:instrText>
      </w:r>
      <w:r w:rsidR="005B35C8" w:rsidRPr="00616930">
        <w:rPr>
          <w:iCs/>
          <w:color w:val="000000" w:themeColor="text1"/>
        </w:rPr>
        <w:fldChar w:fldCharType="separate"/>
      </w:r>
      <w:r w:rsidR="005B35C8" w:rsidRPr="00616930">
        <w:rPr>
          <w:iCs/>
          <w:noProof/>
          <w:color w:val="000000" w:themeColor="text1"/>
        </w:rPr>
        <w:t>(Parker et al., 2006; Jarvis and Lowe, 2008; Hochhalter and Reed, 2011; Rogers, Lowe, and Fernández-Juricic, 2011; Pribyl et al., 2012)</w:t>
      </w:r>
      <w:r w:rsidR="005B35C8" w:rsidRPr="00616930">
        <w:rPr>
          <w:color w:val="000000" w:themeColor="text1"/>
        </w:rPr>
        <w:fldChar w:fldCharType="end"/>
      </w:r>
      <w:r w:rsidR="005B35C8" w:rsidRPr="00616930">
        <w:rPr>
          <w:iCs/>
          <w:color w:val="000000" w:themeColor="text1"/>
        </w:rPr>
        <w:t>.</w:t>
      </w:r>
      <w:r w:rsidR="005B35C8" w:rsidRPr="00616930">
        <w:rPr>
          <w:color w:val="000000" w:themeColor="text1"/>
        </w:rPr>
        <w:t xml:space="preserve"> External symptoms of barotrauma observed during this project included esophageal eversion and exophthalmia due to swim bladder expansion. Rapid release of air and deflation of the body cavity while making the peritoneal incision was not uncommon and likely due to rupturing of the swim bladder. </w:t>
      </w:r>
    </w:p>
    <w:p w14:paraId="32CCDEE2" w14:textId="4AE0BCF9" w:rsidR="00BC6EBD" w:rsidRDefault="00E7752C" w:rsidP="00D93BEE">
      <w:pPr>
        <w:spacing w:line="480" w:lineRule="auto"/>
        <w:ind w:firstLine="720"/>
        <w:rPr>
          <w:color w:val="000000" w:themeColor="text1"/>
        </w:rPr>
      </w:pPr>
      <w:r w:rsidRPr="00616930">
        <w:rPr>
          <w:color w:val="000000" w:themeColor="text1"/>
        </w:rPr>
        <w:t>Predation by sharks, jacks, and marine mammals was also a significant source of mortality.</w:t>
      </w:r>
      <w:r w:rsidR="00D93BEE">
        <w:rPr>
          <w:color w:val="000000" w:themeColor="text1"/>
        </w:rPr>
        <w:t xml:space="preserve"> </w:t>
      </w:r>
      <w:r w:rsidR="00BC6EBD">
        <w:rPr>
          <w:color w:val="000000" w:themeColor="text1"/>
        </w:rPr>
        <w:t>While fishing, a</w:t>
      </w:r>
      <w:r w:rsidR="00BC6EBD" w:rsidRPr="00616930">
        <w:rPr>
          <w:color w:val="000000" w:themeColor="text1"/>
        </w:rPr>
        <w:t xml:space="preserve"> number of </w:t>
      </w:r>
      <w:r w:rsidR="00BC6EBD">
        <w:rPr>
          <w:color w:val="000000" w:themeColor="text1"/>
        </w:rPr>
        <w:t>individuals</w:t>
      </w:r>
      <w:r w:rsidR="00BC6EBD" w:rsidRPr="00616930">
        <w:rPr>
          <w:color w:val="000000" w:themeColor="text1"/>
        </w:rPr>
        <w:t xml:space="preserve"> were </w:t>
      </w:r>
      <w:r w:rsidR="00BC6EBD">
        <w:rPr>
          <w:color w:val="000000" w:themeColor="text1"/>
        </w:rPr>
        <w:t>consumed partially or</w:t>
      </w:r>
      <w:r w:rsidR="00BC6EBD" w:rsidRPr="00616930">
        <w:rPr>
          <w:color w:val="000000" w:themeColor="text1"/>
        </w:rPr>
        <w:t xml:space="preserve"> </w:t>
      </w:r>
      <w:r w:rsidR="00BC6EBD">
        <w:rPr>
          <w:color w:val="000000" w:themeColor="text1"/>
        </w:rPr>
        <w:t xml:space="preserve">totally by predators during ascent. Detection records of from a number of released </w:t>
      </w:r>
      <w:proofErr w:type="gramStart"/>
      <w:r w:rsidR="00BC6EBD">
        <w:rPr>
          <w:color w:val="000000" w:themeColor="text1"/>
        </w:rPr>
        <w:t>fish</w:t>
      </w:r>
      <w:proofErr w:type="gramEnd"/>
      <w:r w:rsidR="00BC6EBD">
        <w:rPr>
          <w:color w:val="000000" w:themeColor="text1"/>
        </w:rPr>
        <w:t xml:space="preserve"> paint a similar picture with a series of</w:t>
      </w:r>
      <w:r w:rsidR="00BC6EBD" w:rsidRPr="00616930">
        <w:rPr>
          <w:color w:val="000000" w:themeColor="text1"/>
        </w:rPr>
        <w:t xml:space="preserve"> rapid movements throughout the study site </w:t>
      </w:r>
      <w:r w:rsidR="00BC6EBD">
        <w:rPr>
          <w:color w:val="000000" w:themeColor="text1"/>
        </w:rPr>
        <w:t>observed</w:t>
      </w:r>
      <w:r w:rsidR="00BC6EBD" w:rsidRPr="00616930">
        <w:rPr>
          <w:color w:val="000000" w:themeColor="text1"/>
        </w:rPr>
        <w:t xml:space="preserve"> immediately after tagging followed </w:t>
      </w:r>
      <w:r w:rsidR="00BC6EBD" w:rsidRPr="00616930">
        <w:rPr>
          <w:color w:val="000000" w:themeColor="text1"/>
        </w:rPr>
        <w:lastRenderedPageBreak/>
        <w:t>by cessation of all movement</w:t>
      </w:r>
      <w:r w:rsidR="00BC6EBD">
        <w:rPr>
          <w:color w:val="000000" w:themeColor="text1"/>
        </w:rPr>
        <w:t>. Such behaviors were</w:t>
      </w:r>
      <w:r w:rsidR="00BC6EBD" w:rsidRPr="00616930">
        <w:rPr>
          <w:color w:val="000000" w:themeColor="text1"/>
        </w:rPr>
        <w:t xml:space="preserve"> consistent with movements of </w:t>
      </w:r>
      <w:r w:rsidR="00BC6EBD">
        <w:rPr>
          <w:color w:val="000000" w:themeColor="text1"/>
        </w:rPr>
        <w:t xml:space="preserve">tagged sharks with movement cessation thought to occur with </w:t>
      </w:r>
      <w:r w:rsidR="00BC6EBD" w:rsidRPr="00616930">
        <w:rPr>
          <w:color w:val="000000" w:themeColor="text1"/>
        </w:rPr>
        <w:t>expulsion</w:t>
      </w:r>
      <w:r w:rsidR="00BC6EBD">
        <w:rPr>
          <w:color w:val="000000" w:themeColor="text1"/>
        </w:rPr>
        <w:t xml:space="preserve"> of the tag</w:t>
      </w:r>
      <w:r w:rsidR="00BC6EBD" w:rsidRPr="00616930">
        <w:rPr>
          <w:color w:val="000000" w:themeColor="text1"/>
        </w:rPr>
        <w:t xml:space="preserve">. It is likely that </w:t>
      </w:r>
      <w:proofErr w:type="spellStart"/>
      <w:r w:rsidR="00BC6EBD" w:rsidRPr="00616930">
        <w:rPr>
          <w:color w:val="000000" w:themeColor="text1"/>
        </w:rPr>
        <w:t>palu</w:t>
      </w:r>
      <w:proofErr w:type="spellEnd"/>
      <w:r w:rsidR="00BC6EBD" w:rsidRPr="00616930">
        <w:rPr>
          <w:color w:val="000000" w:themeColor="text1"/>
        </w:rPr>
        <w:t xml:space="preserve">, an attractant used to aggregate </w:t>
      </w:r>
      <w:proofErr w:type="spellStart"/>
      <w:r w:rsidR="00BC6EBD" w:rsidRPr="00616930">
        <w:rPr>
          <w:color w:val="000000" w:themeColor="text1"/>
        </w:rPr>
        <w:t>bottomfish</w:t>
      </w:r>
      <w:proofErr w:type="spellEnd"/>
      <w:r w:rsidR="00BC6EBD" w:rsidRPr="00616930">
        <w:rPr>
          <w:color w:val="000000" w:themeColor="text1"/>
        </w:rPr>
        <w:t>, also attracted predators, and exacerbated the issue</w:t>
      </w:r>
      <w:r w:rsidR="00BC6EBD">
        <w:rPr>
          <w:color w:val="000000" w:themeColor="text1"/>
        </w:rPr>
        <w:t>.</w:t>
      </w:r>
    </w:p>
    <w:p w14:paraId="4401E547" w14:textId="2ABE6B6F" w:rsidR="003A2CCE" w:rsidRDefault="006A7145" w:rsidP="00D93BEE">
      <w:pPr>
        <w:spacing w:line="480" w:lineRule="auto"/>
        <w:ind w:firstLine="720"/>
        <w:rPr>
          <w:color w:val="000000" w:themeColor="text1"/>
        </w:rPr>
      </w:pPr>
      <w:r>
        <w:rPr>
          <w:color w:val="000000" w:themeColor="text1"/>
        </w:rPr>
        <w:t xml:space="preserve">In the course of this and other studies, a number of </w:t>
      </w:r>
      <w:r w:rsidR="001E728B">
        <w:rPr>
          <w:color w:val="000000" w:themeColor="text1"/>
        </w:rPr>
        <w:t xml:space="preserve">tagging protocols </w:t>
      </w:r>
      <w:r w:rsidR="00B37F10">
        <w:rPr>
          <w:color w:val="000000" w:themeColor="text1"/>
        </w:rPr>
        <w:t>have been</w:t>
      </w:r>
      <w:r w:rsidR="001E728B">
        <w:rPr>
          <w:color w:val="000000" w:themeColor="text1"/>
        </w:rPr>
        <w:t xml:space="preserve"> developed. </w:t>
      </w:r>
      <w:r w:rsidR="00BF59A8">
        <w:rPr>
          <w:color w:val="000000" w:themeColor="text1"/>
        </w:rPr>
        <w:t>These protocols var</w:t>
      </w:r>
      <w:r w:rsidR="00157BD3">
        <w:rPr>
          <w:color w:val="000000" w:themeColor="text1"/>
        </w:rPr>
        <w:t>y</w:t>
      </w:r>
      <w:r w:rsidR="00BF59A8">
        <w:rPr>
          <w:color w:val="000000" w:themeColor="text1"/>
        </w:rPr>
        <w:t xml:space="preserve"> widely </w:t>
      </w:r>
      <w:r w:rsidR="0008174E">
        <w:rPr>
          <w:color w:val="000000" w:themeColor="text1"/>
        </w:rPr>
        <w:t>in their methods</w:t>
      </w:r>
      <w:r w:rsidR="00B37F10">
        <w:rPr>
          <w:color w:val="000000" w:themeColor="text1"/>
        </w:rPr>
        <w:t>.</w:t>
      </w:r>
      <w:r w:rsidR="0008174E">
        <w:rPr>
          <w:color w:val="000000" w:themeColor="text1"/>
        </w:rPr>
        <w:t xml:space="preserve"> </w:t>
      </w:r>
      <w:r w:rsidR="00B37F10">
        <w:rPr>
          <w:color w:val="000000" w:themeColor="text1"/>
        </w:rPr>
        <w:t>S</w:t>
      </w:r>
      <w:r w:rsidR="0008174E">
        <w:rPr>
          <w:color w:val="000000" w:themeColor="text1"/>
        </w:rPr>
        <w:t>ome</w:t>
      </w:r>
      <w:r w:rsidR="00BF59A8">
        <w:rPr>
          <w:color w:val="000000" w:themeColor="text1"/>
        </w:rPr>
        <w:t xml:space="preserve"> </w:t>
      </w:r>
      <w:r w:rsidR="00B37F10">
        <w:rPr>
          <w:color w:val="000000" w:themeColor="text1"/>
        </w:rPr>
        <w:t xml:space="preserve">call for the fish to be </w:t>
      </w:r>
      <w:r w:rsidR="00BF59A8">
        <w:rPr>
          <w:color w:val="000000" w:themeColor="text1"/>
        </w:rPr>
        <w:t>a</w:t>
      </w:r>
      <w:r w:rsidR="0008174E">
        <w:rPr>
          <w:color w:val="000000" w:themeColor="text1"/>
        </w:rPr>
        <w:t>nesthetize</w:t>
      </w:r>
      <w:r w:rsidR="00B37F10">
        <w:rPr>
          <w:color w:val="000000" w:themeColor="text1"/>
        </w:rPr>
        <w:t>d</w:t>
      </w:r>
      <w:r w:rsidR="0008174E">
        <w:rPr>
          <w:color w:val="000000" w:themeColor="text1"/>
        </w:rPr>
        <w:t xml:space="preserve"> prior to</w:t>
      </w:r>
      <w:r w:rsidR="00BF59A8">
        <w:rPr>
          <w:color w:val="000000" w:themeColor="text1"/>
        </w:rPr>
        <w:t xml:space="preserve"> </w:t>
      </w:r>
      <w:r w:rsidR="0008174E">
        <w:rPr>
          <w:color w:val="000000" w:themeColor="text1"/>
        </w:rPr>
        <w:t>surgery and often then hold the fish</w:t>
      </w:r>
      <w:r w:rsidR="00BF59A8">
        <w:rPr>
          <w:color w:val="000000" w:themeColor="text1"/>
        </w:rPr>
        <w:t xml:space="preserve"> </w:t>
      </w:r>
      <w:r w:rsidR="0008174E">
        <w:rPr>
          <w:color w:val="000000" w:themeColor="text1"/>
        </w:rPr>
        <w:t>in a</w:t>
      </w:r>
      <w:r w:rsidR="00BF59A8">
        <w:rPr>
          <w:color w:val="000000" w:themeColor="text1"/>
        </w:rPr>
        <w:t xml:space="preserve"> </w:t>
      </w:r>
      <w:r w:rsidR="001E728B">
        <w:rPr>
          <w:color w:val="000000" w:themeColor="text1"/>
        </w:rPr>
        <w:t>recovery tank</w:t>
      </w:r>
      <w:r w:rsidR="0008174E">
        <w:rPr>
          <w:color w:val="000000" w:themeColor="text1"/>
        </w:rPr>
        <w:t xml:space="preserve"> for a period of time before release</w:t>
      </w:r>
      <w:r w:rsidR="00B37F10">
        <w:rPr>
          <w:color w:val="000000" w:themeColor="text1"/>
        </w:rPr>
        <w:t>;</w:t>
      </w:r>
      <w:r w:rsidR="0008174E">
        <w:rPr>
          <w:color w:val="000000" w:themeColor="text1"/>
        </w:rPr>
        <w:t xml:space="preserve"> venting of the swim bladder and</w:t>
      </w:r>
      <w:r w:rsidR="00BF59A8">
        <w:rPr>
          <w:color w:val="000000" w:themeColor="text1"/>
        </w:rPr>
        <w:t xml:space="preserve"> whether </w:t>
      </w:r>
      <w:r w:rsidR="001E728B">
        <w:rPr>
          <w:color w:val="000000" w:themeColor="text1"/>
        </w:rPr>
        <w:t xml:space="preserve">venting is performed subcutaneously or by puncturing an everted </w:t>
      </w:r>
      <w:r w:rsidR="00BF59A8">
        <w:rPr>
          <w:color w:val="000000" w:themeColor="text1"/>
        </w:rPr>
        <w:t>stomach</w:t>
      </w:r>
      <w:r w:rsidR="0008174E">
        <w:rPr>
          <w:color w:val="000000" w:themeColor="text1"/>
        </w:rPr>
        <w:t xml:space="preserve"> has also varied. Other variations involve whether assisted recompression devices are used during release and if so, </w:t>
      </w:r>
      <w:r w:rsidR="00C0409D">
        <w:rPr>
          <w:color w:val="000000" w:themeColor="text1"/>
        </w:rPr>
        <w:t>how the fish is attached and if they are</w:t>
      </w:r>
      <w:r w:rsidR="0008174E">
        <w:rPr>
          <w:color w:val="000000" w:themeColor="text1"/>
        </w:rPr>
        <w:t xml:space="preserve"> returned to the seafloor or an intermediate depth. </w:t>
      </w:r>
      <w:r w:rsidR="00C0409D">
        <w:rPr>
          <w:color w:val="000000" w:themeColor="text1"/>
        </w:rPr>
        <w:t>Finally, r</w:t>
      </w:r>
      <w:r w:rsidR="0008174E">
        <w:rPr>
          <w:color w:val="000000" w:themeColor="text1"/>
        </w:rPr>
        <w:t xml:space="preserve">elocation of the fishing vessel during the </w:t>
      </w:r>
      <w:r w:rsidR="00C0409D">
        <w:rPr>
          <w:color w:val="000000" w:themeColor="text1"/>
        </w:rPr>
        <w:t>surgery</w:t>
      </w:r>
      <w:r w:rsidR="0008174E">
        <w:rPr>
          <w:color w:val="000000" w:themeColor="text1"/>
        </w:rPr>
        <w:t xml:space="preserve"> so fish </w:t>
      </w:r>
      <w:r w:rsidR="00C0409D">
        <w:rPr>
          <w:color w:val="000000" w:themeColor="text1"/>
        </w:rPr>
        <w:t>are</w:t>
      </w:r>
      <w:r w:rsidR="0008174E">
        <w:rPr>
          <w:color w:val="000000" w:themeColor="text1"/>
        </w:rPr>
        <w:t xml:space="preserve"> released </w:t>
      </w:r>
      <w:r w:rsidR="00157BD3">
        <w:rPr>
          <w:color w:val="000000" w:themeColor="text1"/>
        </w:rPr>
        <w:t>away from</w:t>
      </w:r>
      <w:r w:rsidR="00C0409D">
        <w:rPr>
          <w:color w:val="000000" w:themeColor="text1"/>
        </w:rPr>
        <w:t xml:space="preserve"> fishing activities </w:t>
      </w:r>
      <w:r w:rsidR="00157BD3">
        <w:rPr>
          <w:color w:val="000000" w:themeColor="text1"/>
        </w:rPr>
        <w:t>(and presumably where there are fewer</w:t>
      </w:r>
      <w:r w:rsidR="00C0409D">
        <w:rPr>
          <w:color w:val="000000" w:themeColor="text1"/>
        </w:rPr>
        <w:t xml:space="preserve"> predators</w:t>
      </w:r>
      <w:r w:rsidR="00157BD3">
        <w:rPr>
          <w:color w:val="000000" w:themeColor="text1"/>
        </w:rPr>
        <w:t>)</w:t>
      </w:r>
      <w:r w:rsidR="00C0409D">
        <w:rPr>
          <w:color w:val="000000" w:themeColor="text1"/>
        </w:rPr>
        <w:t xml:space="preserve"> improved survivorship, but dramatically decreased the number of </w:t>
      </w:r>
      <w:proofErr w:type="gramStart"/>
      <w:r w:rsidR="00C0409D">
        <w:rPr>
          <w:color w:val="000000" w:themeColor="text1"/>
        </w:rPr>
        <w:t>fish</w:t>
      </w:r>
      <w:proofErr w:type="gramEnd"/>
      <w:r w:rsidR="00C0409D">
        <w:rPr>
          <w:color w:val="000000" w:themeColor="text1"/>
        </w:rPr>
        <w:t xml:space="preserve"> that could be </w:t>
      </w:r>
      <w:r w:rsidR="00DF692D">
        <w:rPr>
          <w:color w:val="000000" w:themeColor="text1"/>
        </w:rPr>
        <w:t>tagged</w:t>
      </w:r>
      <w:r w:rsidR="00C0409D">
        <w:rPr>
          <w:color w:val="000000" w:themeColor="text1"/>
        </w:rPr>
        <w:t xml:space="preserve">. </w:t>
      </w:r>
    </w:p>
    <w:p w14:paraId="41F205EE" w14:textId="662C4608" w:rsidR="009C28CE" w:rsidRPr="00C11E0C" w:rsidRDefault="00FD1DC1" w:rsidP="00D93BEE">
      <w:pPr>
        <w:spacing w:line="480" w:lineRule="auto"/>
        <w:ind w:firstLine="720"/>
        <w:rPr>
          <w:color w:val="000000" w:themeColor="text1"/>
        </w:rPr>
      </w:pPr>
      <w:r>
        <w:rPr>
          <w:color w:val="000000" w:themeColor="text1"/>
        </w:rPr>
        <w:t>It is generally accepted that teleost swimming performance is unaffected when tags weight does not exceed 2% of the organism’s body weight, though unaltered swimming performance has been reported for tags weighing up to 12%</w:t>
      </w:r>
      <w:r w:rsidR="00E40567">
        <w:rPr>
          <w:color w:val="000000" w:themeColor="text1"/>
        </w:rPr>
        <w:t xml:space="preserve"> </w:t>
      </w:r>
      <w:r w:rsidR="00E40567">
        <w:rPr>
          <w:color w:val="000000" w:themeColor="text1"/>
        </w:rPr>
        <w:fldChar w:fldCharType="begin" w:fldLock="1"/>
      </w:r>
      <w:r w:rsidR="00E40567">
        <w:rPr>
          <w:color w:val="000000" w:themeColor="text1"/>
        </w:rPr>
        <w:instrText>ADDIN CSL_CITATION {"citationItems":[{"id":"ITEM-1","itemData":{"author":[{"dropping-particle":"","family":"Winter","given":"J.D.","non-dropping-particle":"","parse-names":false,"suffix":""}],"container-title":"Fisheries techniques","editor":[{"dropping-particle":"","family":"Nielsen","given":"L.A.","non-dropping-particle":"","parse-names":false,"suffix":""},{"dropping-particle":"","family":"Johnson","given":"D.L.","non-dropping-particle":"","parse-names":false,"suffix":""}],"id":"ITEM-1","issued":{"date-parts":[["1983"]]},"page":"371-395","publisher":"American Fisheries Society","publisher-place":"Bathesda, Maryland","title":"Underwater biotelemetry","type":"chapter"},"uris":["http://www.mendeley.com/documents/?uuid=a72830af-cdf5-4ac8-9afb-8d7c940f49ad"]},{"id":"ITEM-2","itemData":{"DOI":"10.1577/1548-8675(1999)019&lt;0867:ETCTRF&gt;2.0.CO;2","ISBN":"0275-5947","ISSN":"0275-5947","abstract":"Swimming performance was compared among groups of juvenile rainbow trout Oncorhynchus mykiss (5–10 g) with and without intraperitoneally implanted radio transmitters. The generally accepted rule of 2% body weight : transmitter weight was extended to a 6–12% ratio, and swimming performance was not altered by the presence of the transmitter or effects of the operation. Also, no relationship was found between the weight of the fish and its swimming performance among the groups examined. Although we found swimming performance was not affected by implantation of transmitters weighing up to 12% of the body weight, changes in behavior were not evaluated. We suggest further research be done so that the ‘‘2% rule’’ can be replaced by an index with a more scientific basis. Instead of using a scale based on percentage of transmitter to body weight in air, preferred indices could be weight in water, volume of the tag, or both.","author":[{"dropping-particle":"","family":"Brown","given":"R. S.","non-dropping-particle":"","parse-names":false,"suffix":""},{"dropping-particle":"","family":"Cooke","given":"S. J.","non-dropping-particle":"","parse-names":false,"suffix":""},{"dropping-particle":"","family":"Anderson","given":"W. G.","non-dropping-particle":"","parse-names":false,"suffix":""},{"dropping-particle":"","family":"McKinley","given":"R. S.","non-dropping-particle":"","parse-names":false,"suffix":""}],"container-title":"North American Journal of Fisheries Management","id":"ITEM-2","issue":"AUGUST 1999","issued":{"date-parts":[["1999"]]},"page":"867-871","title":"Evidence to challenge the “2% rule” for biotelemetry","type":"article-journal","volume":"19"},"uris":["http://www.mendeley.com/documents/?uuid=14c2ee59-037a-4444-b6bd-40ee5af6ad48"]}],"mendeley":{"formattedCitation":"(Winter, 1983; Brown et al., 1999)","plainTextFormattedCitation":"(Winter, 1983; Brown et al., 1999)"},"properties":{"noteIndex":0},"schema":"https://github.com/citation-style-language/schema/raw/master/csl-citation.json"}</w:instrText>
      </w:r>
      <w:r w:rsidR="00E40567">
        <w:rPr>
          <w:color w:val="000000" w:themeColor="text1"/>
        </w:rPr>
        <w:fldChar w:fldCharType="separate"/>
      </w:r>
      <w:r w:rsidR="00E40567" w:rsidRPr="00E40567">
        <w:rPr>
          <w:noProof/>
          <w:color w:val="000000" w:themeColor="text1"/>
        </w:rPr>
        <w:t>(Winter, 1983; Brown et al., 1999)</w:t>
      </w:r>
      <w:r w:rsidR="00E40567">
        <w:rPr>
          <w:color w:val="000000" w:themeColor="text1"/>
        </w:rPr>
        <w:fldChar w:fldCharType="end"/>
      </w:r>
      <w:r w:rsidR="00E40567">
        <w:rPr>
          <w:color w:val="000000" w:themeColor="text1"/>
        </w:rPr>
        <w:t xml:space="preserve">. </w:t>
      </w:r>
      <w:proofErr w:type="gramStart"/>
      <w:r>
        <w:rPr>
          <w:color w:val="000000" w:themeColor="text1"/>
        </w:rPr>
        <w:t>Therefore</w:t>
      </w:r>
      <w:proofErr w:type="gramEnd"/>
      <w:r>
        <w:rPr>
          <w:color w:val="000000" w:themeColor="text1"/>
        </w:rPr>
        <w:t xml:space="preserve"> we believe that the high mortalities rates are not a function of excessive tag size, but instead due to barotrauma and the high abundance of predators in the study area. </w:t>
      </w:r>
      <w:r w:rsidR="009C28CE">
        <w:rPr>
          <w:color w:val="000000" w:themeColor="text1"/>
        </w:rPr>
        <w:t>Future studies would be wise to first consider how variation in tagging methods may affect survivorship to resolve the high mortality rates associated with tagging these and other deep dwelling species.</w:t>
      </w:r>
      <w:r w:rsidR="00C30CF7">
        <w:rPr>
          <w:color w:val="000000" w:themeColor="text1"/>
        </w:rPr>
        <w:t xml:space="preserve"> With such high rates of post-release mortality, we cannot recommend tagging based methods of estimating population size be used for opakapaka unless protocols that reliably increase post-release survivorship can be developed.</w:t>
      </w:r>
    </w:p>
    <w:p w14:paraId="12612A3B" w14:textId="6E108ECE" w:rsidR="00223EB5" w:rsidRDefault="00223EB5" w:rsidP="007A7567">
      <w:pPr>
        <w:spacing w:line="480" w:lineRule="auto"/>
        <w:rPr>
          <w:color w:val="000000" w:themeColor="text1"/>
        </w:rPr>
      </w:pPr>
    </w:p>
    <w:p w14:paraId="1765903A" w14:textId="47CA6BD2" w:rsidR="005A551E" w:rsidRDefault="005A551E" w:rsidP="007A7567">
      <w:pPr>
        <w:spacing w:line="480" w:lineRule="auto"/>
        <w:rPr>
          <w:b/>
          <w:color w:val="000000" w:themeColor="text1"/>
        </w:rPr>
      </w:pPr>
      <w:r>
        <w:rPr>
          <w:b/>
          <w:color w:val="000000" w:themeColor="text1"/>
        </w:rPr>
        <w:t>Conclusion</w:t>
      </w:r>
    </w:p>
    <w:p w14:paraId="30551E8F" w14:textId="190E0148" w:rsidR="00252B03" w:rsidRDefault="00906944" w:rsidP="007A7567">
      <w:pPr>
        <w:spacing w:line="480" w:lineRule="auto"/>
        <w:rPr>
          <w:color w:val="000000" w:themeColor="text1"/>
        </w:rPr>
      </w:pPr>
      <w:r>
        <w:rPr>
          <w:color w:val="000000" w:themeColor="text1"/>
        </w:rPr>
        <w:t xml:space="preserve">Between January 2017 and January 2018, </w:t>
      </w:r>
      <w:r w:rsidR="00644350" w:rsidRPr="00644350">
        <w:rPr>
          <w:color w:val="000000" w:themeColor="text1"/>
        </w:rPr>
        <w:t>179</w:t>
      </w:r>
      <w:r w:rsidRPr="00644350">
        <w:rPr>
          <w:color w:val="000000" w:themeColor="text1"/>
        </w:rPr>
        <w:t xml:space="preserve"> </w:t>
      </w:r>
      <w:r>
        <w:rPr>
          <w:color w:val="000000" w:themeColor="text1"/>
        </w:rPr>
        <w:t xml:space="preserve">opakapaka were tagged with coded ultrasonic transmitters and released in and around the </w:t>
      </w:r>
      <w:proofErr w:type="spellStart"/>
      <w:r>
        <w:rPr>
          <w:color w:val="000000" w:themeColor="text1"/>
        </w:rPr>
        <w:t>bottomfish</w:t>
      </w:r>
      <w:proofErr w:type="spellEnd"/>
      <w:r>
        <w:rPr>
          <w:color w:val="000000" w:themeColor="text1"/>
        </w:rPr>
        <w:t xml:space="preserve"> restricted fishing area located off of </w:t>
      </w:r>
      <w:proofErr w:type="spellStart"/>
      <w:r>
        <w:rPr>
          <w:color w:val="000000" w:themeColor="text1"/>
        </w:rPr>
        <w:t>Makapuu</w:t>
      </w:r>
      <w:proofErr w:type="spellEnd"/>
      <w:r>
        <w:rPr>
          <w:color w:val="000000" w:themeColor="text1"/>
        </w:rPr>
        <w:t>, Hawaii (</w:t>
      </w:r>
      <w:r w:rsidR="005A3CB3" w:rsidRPr="005A3CB3">
        <w:rPr>
          <w:color w:val="000000" w:themeColor="text1"/>
        </w:rPr>
        <w:t>21° 33.5</w:t>
      </w:r>
      <w:ins w:id="245" w:author="Kevin Weng" w:date="2019-01-08T18:23:00Z">
        <w:r w:rsidR="001D29EC">
          <w:rPr>
            <w:color w:val="000000" w:themeColor="text1"/>
          </w:rPr>
          <w:t>'</w:t>
        </w:r>
      </w:ins>
      <w:r w:rsidR="005A3CB3" w:rsidRPr="005A3CB3">
        <w:rPr>
          <w:color w:val="000000" w:themeColor="text1"/>
        </w:rPr>
        <w:t xml:space="preserve"> </w:t>
      </w:r>
      <w:r w:rsidR="005A3CB3">
        <w:rPr>
          <w:color w:val="000000" w:themeColor="text1"/>
        </w:rPr>
        <w:t>N, 157° 52.5</w:t>
      </w:r>
      <w:ins w:id="246" w:author="Kevin Weng" w:date="2019-01-08T18:23:00Z">
        <w:r w:rsidR="001D29EC">
          <w:rPr>
            <w:color w:val="000000" w:themeColor="text1"/>
          </w:rPr>
          <w:t>'</w:t>
        </w:r>
      </w:ins>
      <w:r w:rsidR="005A3CB3">
        <w:rPr>
          <w:color w:val="000000" w:themeColor="text1"/>
        </w:rPr>
        <w:t xml:space="preserve"> W</w:t>
      </w:r>
      <w:r>
        <w:rPr>
          <w:color w:val="000000" w:themeColor="text1"/>
        </w:rPr>
        <w:t>).</w:t>
      </w:r>
      <w:r w:rsidR="00E07456">
        <w:rPr>
          <w:color w:val="000000" w:themeColor="text1"/>
        </w:rPr>
        <w:t xml:space="preserve"> Fish were tracked on a 39-station receiver array deployed for a period of </w:t>
      </w:r>
      <w:r w:rsidR="00E07456" w:rsidRPr="00644350">
        <w:rPr>
          <w:color w:val="000000" w:themeColor="text1"/>
        </w:rPr>
        <w:t xml:space="preserve">303 </w:t>
      </w:r>
      <w:r w:rsidR="00E07456">
        <w:rPr>
          <w:color w:val="000000" w:themeColor="text1"/>
        </w:rPr>
        <w:t>days between June 2017 and April 2018.</w:t>
      </w:r>
      <w:r>
        <w:rPr>
          <w:color w:val="000000" w:themeColor="text1"/>
        </w:rPr>
        <w:t xml:space="preserve"> </w:t>
      </w:r>
      <w:r w:rsidR="00644350">
        <w:rPr>
          <w:color w:val="000000" w:themeColor="text1"/>
        </w:rPr>
        <w:t>10</w:t>
      </w:r>
      <w:r>
        <w:rPr>
          <w:color w:val="000000" w:themeColor="text1"/>
        </w:rPr>
        <w:t xml:space="preserve"> fish had tracks indicating they </w:t>
      </w:r>
      <w:r w:rsidR="007248A6">
        <w:rPr>
          <w:color w:val="000000" w:themeColor="text1"/>
        </w:rPr>
        <w:t>were alive</w:t>
      </w:r>
      <w:r w:rsidR="00C30CF7">
        <w:rPr>
          <w:color w:val="000000" w:themeColor="text1"/>
        </w:rPr>
        <w:t>. T</w:t>
      </w:r>
      <w:r w:rsidR="00183AEE">
        <w:rPr>
          <w:color w:val="000000" w:themeColor="text1"/>
        </w:rPr>
        <w:t>rack duration</w:t>
      </w:r>
      <w:r w:rsidR="00C30CF7">
        <w:rPr>
          <w:color w:val="000000" w:themeColor="text1"/>
        </w:rPr>
        <w:t xml:space="preserve"> for these individuals</w:t>
      </w:r>
      <w:r>
        <w:rPr>
          <w:color w:val="000000" w:themeColor="text1"/>
        </w:rPr>
        <w:t xml:space="preserve"> </w:t>
      </w:r>
      <w:r w:rsidR="008F3D36">
        <w:rPr>
          <w:color w:val="000000" w:themeColor="text1"/>
        </w:rPr>
        <w:t>averaged</w:t>
      </w:r>
      <w:r w:rsidR="00AE0DB5">
        <w:rPr>
          <w:color w:val="000000" w:themeColor="text1"/>
        </w:rPr>
        <w:t xml:space="preserve"> </w:t>
      </w:r>
      <w:r w:rsidR="008F3D36">
        <w:rPr>
          <w:color w:val="000000" w:themeColor="text1"/>
        </w:rPr>
        <w:t>195</w:t>
      </w:r>
      <w:r w:rsidR="00C30CF7">
        <w:rPr>
          <w:color w:val="000000" w:themeColor="text1"/>
        </w:rPr>
        <w:t>.2</w:t>
      </w:r>
      <w:r>
        <w:rPr>
          <w:color w:val="000000" w:themeColor="text1"/>
        </w:rPr>
        <w:t>-</w:t>
      </w:r>
      <w:r w:rsidR="00C30CF7">
        <w:rPr>
          <w:color w:val="000000" w:themeColor="text1"/>
        </w:rPr>
        <w:t>days</w:t>
      </w:r>
    </w:p>
    <w:p w14:paraId="51A4A358" w14:textId="100E2B5E" w:rsidR="00252B03" w:rsidRDefault="00252B03" w:rsidP="007A7567">
      <w:pPr>
        <w:spacing w:line="480" w:lineRule="auto"/>
        <w:rPr>
          <w:color w:val="000000" w:themeColor="text1"/>
        </w:rPr>
      </w:pPr>
      <w:r>
        <w:rPr>
          <w:color w:val="000000" w:themeColor="text1"/>
        </w:rPr>
        <w:tab/>
      </w:r>
      <w:r w:rsidR="00906944">
        <w:rPr>
          <w:color w:val="000000" w:themeColor="text1"/>
        </w:rPr>
        <w:t>Receivers were positioned in overlapping fences inside and outside the north and south boundaries of the BRFA</w:t>
      </w:r>
      <w:r w:rsidR="00924F8B">
        <w:rPr>
          <w:color w:val="000000" w:themeColor="text1"/>
        </w:rPr>
        <w:t xml:space="preserve"> and in a non-overlapping sparse array format within the BRFA</w:t>
      </w:r>
      <w:r w:rsidR="00906944">
        <w:rPr>
          <w:color w:val="000000" w:themeColor="text1"/>
        </w:rPr>
        <w:t xml:space="preserve">. </w:t>
      </w:r>
      <w:r w:rsidR="00C30CF7">
        <w:rPr>
          <w:color w:val="000000" w:themeColor="text1"/>
        </w:rPr>
        <w:t>Half of the tagged</w:t>
      </w:r>
      <w:r w:rsidR="00924F8B">
        <w:rPr>
          <w:color w:val="000000" w:themeColor="text1"/>
        </w:rPr>
        <w:t xml:space="preserve"> opakapaka were detected moving between protected and non-protected waters</w:t>
      </w:r>
      <w:r w:rsidR="001B2898">
        <w:rPr>
          <w:color w:val="000000" w:themeColor="text1"/>
        </w:rPr>
        <w:t xml:space="preserve"> on average</w:t>
      </w:r>
      <w:r w:rsidR="007248A6">
        <w:rPr>
          <w:color w:val="000000" w:themeColor="text1"/>
        </w:rPr>
        <w:t xml:space="preserve"> every</w:t>
      </w:r>
      <w:r w:rsidR="00924F8B">
        <w:rPr>
          <w:color w:val="000000" w:themeColor="text1"/>
        </w:rPr>
        <w:t xml:space="preserve"> </w:t>
      </w:r>
      <w:r w:rsidR="00C30CF7">
        <w:rPr>
          <w:color w:val="000000" w:themeColor="text1"/>
        </w:rPr>
        <w:t>15.7 days</w:t>
      </w:r>
      <w:r w:rsidR="001B2898">
        <w:rPr>
          <w:color w:val="000000" w:themeColor="text1"/>
        </w:rPr>
        <w:t>.</w:t>
      </w:r>
      <w:r w:rsidR="00E751CF">
        <w:rPr>
          <w:color w:val="000000" w:themeColor="text1"/>
        </w:rPr>
        <w:t xml:space="preserve"> </w:t>
      </w:r>
      <w:r w:rsidR="001B2898">
        <w:rPr>
          <w:color w:val="000000" w:themeColor="text1"/>
        </w:rPr>
        <w:t>The</w:t>
      </w:r>
      <w:r w:rsidR="00E751CF">
        <w:rPr>
          <w:color w:val="000000" w:themeColor="text1"/>
        </w:rPr>
        <w:t xml:space="preserve"> mean </w:t>
      </w:r>
      <w:r w:rsidR="001B2898">
        <w:rPr>
          <w:color w:val="000000" w:themeColor="text1"/>
        </w:rPr>
        <w:t xml:space="preserve">time between BRFA crossings for </w:t>
      </w:r>
      <w:r w:rsidR="00E07456">
        <w:rPr>
          <w:color w:val="000000" w:themeColor="text1"/>
        </w:rPr>
        <w:t>these</w:t>
      </w:r>
      <w:r w:rsidR="001B2898">
        <w:rPr>
          <w:color w:val="000000" w:themeColor="text1"/>
        </w:rPr>
        <w:t xml:space="preserve"> fish</w:t>
      </w:r>
      <w:r w:rsidR="00C93678">
        <w:rPr>
          <w:color w:val="000000" w:themeColor="text1"/>
        </w:rPr>
        <w:t xml:space="preserve"> </w:t>
      </w:r>
      <w:r w:rsidR="001B2898">
        <w:rPr>
          <w:color w:val="000000" w:themeColor="text1"/>
        </w:rPr>
        <w:t>averaged one movement between protected and non-protected habitat per fish every</w:t>
      </w:r>
      <w:r w:rsidR="00E751CF">
        <w:rPr>
          <w:color w:val="000000" w:themeColor="text1"/>
        </w:rPr>
        <w:t xml:space="preserve"> </w:t>
      </w:r>
      <w:r w:rsidR="00E07456">
        <w:rPr>
          <w:color w:val="000000" w:themeColor="text1"/>
        </w:rPr>
        <w:t>21.6</w:t>
      </w:r>
      <w:r w:rsidR="00C93678" w:rsidRPr="00E07456">
        <w:rPr>
          <w:color w:val="000000" w:themeColor="text1"/>
        </w:rPr>
        <w:t xml:space="preserve"> days</w:t>
      </w:r>
      <w:r w:rsidR="001B2898" w:rsidRPr="00E07456">
        <w:rPr>
          <w:color w:val="000000" w:themeColor="text1"/>
        </w:rPr>
        <w:t xml:space="preserve"> </w:t>
      </w:r>
      <w:r w:rsidR="00E07456" w:rsidRPr="00E07456">
        <w:rPr>
          <w:color w:val="000000" w:themeColor="text1"/>
        </w:rPr>
        <w:t>(±</w:t>
      </w:r>
      <w:r w:rsidR="00E07456">
        <w:rPr>
          <w:color w:val="000000" w:themeColor="text1"/>
        </w:rPr>
        <w:t xml:space="preserve"> 15.9</w:t>
      </w:r>
      <w:r w:rsidR="00E07456" w:rsidRPr="00E07456">
        <w:rPr>
          <w:color w:val="000000" w:themeColor="text1"/>
        </w:rPr>
        <w:t xml:space="preserve">). </w:t>
      </w:r>
      <w:r w:rsidR="00924F8B">
        <w:rPr>
          <w:color w:val="000000" w:themeColor="text1"/>
        </w:rPr>
        <w:t xml:space="preserve">The other </w:t>
      </w:r>
      <w:r w:rsidR="00644350" w:rsidRPr="00644350">
        <w:rPr>
          <w:color w:val="000000" w:themeColor="text1"/>
        </w:rPr>
        <w:t>5</w:t>
      </w:r>
      <w:r w:rsidR="00924F8B" w:rsidRPr="00644350">
        <w:rPr>
          <w:color w:val="000000" w:themeColor="text1"/>
        </w:rPr>
        <w:t xml:space="preserve"> </w:t>
      </w:r>
      <w:r w:rsidR="00924F8B">
        <w:rPr>
          <w:color w:val="000000" w:themeColor="text1"/>
        </w:rPr>
        <w:t xml:space="preserve">opakapaka remained within the protected area for the entirety of their </w:t>
      </w:r>
      <w:r w:rsidR="00183AEE">
        <w:rPr>
          <w:color w:val="000000" w:themeColor="text1"/>
        </w:rPr>
        <w:t>track duration</w:t>
      </w:r>
      <w:r w:rsidR="00924F8B">
        <w:rPr>
          <w:color w:val="000000" w:themeColor="text1"/>
        </w:rPr>
        <w:t>.</w:t>
      </w:r>
      <w:r w:rsidR="00E07456">
        <w:rPr>
          <w:color w:val="000000" w:themeColor="text1"/>
        </w:rPr>
        <w:t xml:space="preserve"> </w:t>
      </w:r>
    </w:p>
    <w:p w14:paraId="717D154D" w14:textId="29D7D9CF" w:rsidR="00252B03" w:rsidRDefault="00252B03" w:rsidP="007A7567">
      <w:pPr>
        <w:spacing w:line="480" w:lineRule="auto"/>
        <w:rPr>
          <w:color w:val="000000" w:themeColor="text1"/>
        </w:rPr>
      </w:pPr>
      <w:r>
        <w:rPr>
          <w:color w:val="000000" w:themeColor="text1"/>
        </w:rPr>
        <w:tab/>
      </w:r>
      <w:r w:rsidR="00924F8B">
        <w:rPr>
          <w:color w:val="000000" w:themeColor="text1"/>
        </w:rPr>
        <w:t>Linear home range distance calculated for opakapaka</w:t>
      </w:r>
      <w:r w:rsidR="00AE0DB5">
        <w:rPr>
          <w:color w:val="000000" w:themeColor="text1"/>
        </w:rPr>
        <w:t xml:space="preserve"> believed to be alive</w:t>
      </w:r>
      <w:r w:rsidR="00924F8B">
        <w:rPr>
          <w:color w:val="000000" w:themeColor="text1"/>
        </w:rPr>
        <w:t xml:space="preserve"> ranged between </w:t>
      </w:r>
      <w:r w:rsidR="00C93678" w:rsidRPr="00AE0DB5">
        <w:rPr>
          <w:color w:val="000000" w:themeColor="text1"/>
        </w:rPr>
        <w:t>3.24</w:t>
      </w:r>
      <w:r w:rsidR="00924F8B" w:rsidRPr="00AE0DB5">
        <w:rPr>
          <w:color w:val="000000" w:themeColor="text1"/>
        </w:rPr>
        <w:t xml:space="preserve"> and </w:t>
      </w:r>
      <w:r w:rsidR="00C93678" w:rsidRPr="00AE0DB5">
        <w:rPr>
          <w:color w:val="000000" w:themeColor="text1"/>
        </w:rPr>
        <w:t>9.37</w:t>
      </w:r>
      <w:r w:rsidR="00924F8B" w:rsidRPr="00AE0DB5">
        <w:rPr>
          <w:color w:val="000000" w:themeColor="text1"/>
        </w:rPr>
        <w:t xml:space="preserve">-km </w:t>
      </w:r>
      <w:r w:rsidR="001C7374">
        <w:rPr>
          <w:color w:val="000000" w:themeColor="text1"/>
        </w:rPr>
        <w:t>(</w:t>
      </w:r>
      <w:r w:rsidR="00924F8B">
        <w:rPr>
          <w:color w:val="000000" w:themeColor="text1"/>
        </w:rPr>
        <w:t xml:space="preserve">mean </w:t>
      </w:r>
      <w:r w:rsidR="001C7374">
        <w:rPr>
          <w:color w:val="000000" w:themeColor="text1"/>
        </w:rPr>
        <w:t xml:space="preserve">= </w:t>
      </w:r>
      <w:r w:rsidR="00644350" w:rsidRPr="00AE0DB5">
        <w:rPr>
          <w:color w:val="000000" w:themeColor="text1"/>
        </w:rPr>
        <w:t>5.3</w:t>
      </w:r>
      <w:r w:rsidR="001C7374">
        <w:rPr>
          <w:color w:val="000000" w:themeColor="text1"/>
        </w:rPr>
        <w:t xml:space="preserve">, </w:t>
      </w:r>
      <w:proofErr w:type="spellStart"/>
      <w:r w:rsidR="001C7374">
        <w:rPr>
          <w:color w:val="000000" w:themeColor="text1"/>
        </w:rPr>
        <w:t>s.d.</w:t>
      </w:r>
      <w:proofErr w:type="spellEnd"/>
      <w:r w:rsidR="001C7374">
        <w:rPr>
          <w:color w:val="000000" w:themeColor="text1"/>
        </w:rPr>
        <w:t xml:space="preserve"> = 2.3)</w:t>
      </w:r>
      <w:r w:rsidR="00924F8B">
        <w:rPr>
          <w:color w:val="000000" w:themeColor="text1"/>
        </w:rPr>
        <w:t>.</w:t>
      </w:r>
      <w:r w:rsidR="00123B38">
        <w:rPr>
          <w:color w:val="000000" w:themeColor="text1"/>
        </w:rPr>
        <w:t xml:space="preserve"> </w:t>
      </w:r>
      <w:r w:rsidR="00C30CF7">
        <w:rPr>
          <w:color w:val="000000" w:themeColor="text1"/>
        </w:rPr>
        <w:t>Observed home</w:t>
      </w:r>
      <w:r w:rsidR="00924F8B">
        <w:rPr>
          <w:color w:val="000000" w:themeColor="text1"/>
        </w:rPr>
        <w:t xml:space="preserve"> ranges were smaller than the minimum distance required to traverse all but one of the 12 BRFAs. These results indic</w:t>
      </w:r>
      <w:r w:rsidR="00A26410">
        <w:rPr>
          <w:color w:val="000000" w:themeColor="text1"/>
        </w:rPr>
        <w:t xml:space="preserve">ate that the scale of the BRFA network </w:t>
      </w:r>
      <w:r w:rsidR="00924F8B">
        <w:rPr>
          <w:color w:val="000000" w:themeColor="text1"/>
        </w:rPr>
        <w:t>is likely to</w:t>
      </w:r>
      <w:r w:rsidR="00A26410">
        <w:rPr>
          <w:color w:val="000000" w:themeColor="text1"/>
        </w:rPr>
        <w:t xml:space="preserve"> </w:t>
      </w:r>
      <w:del w:id="247" w:author="Kevin Weng" w:date="2019-01-08T18:23:00Z">
        <w:r w:rsidR="00A26410" w:rsidDel="001D29EC">
          <w:rPr>
            <w:color w:val="000000" w:themeColor="text1"/>
          </w:rPr>
          <w:delText>be</w:delText>
        </w:r>
        <w:r w:rsidR="00924F8B" w:rsidDel="001D29EC">
          <w:rPr>
            <w:color w:val="000000" w:themeColor="text1"/>
          </w:rPr>
          <w:delText xml:space="preserve"> </w:delText>
        </w:r>
      </w:del>
      <w:r w:rsidR="000D16CC">
        <w:rPr>
          <w:color w:val="000000" w:themeColor="text1"/>
        </w:rPr>
        <w:t xml:space="preserve">confer protection to opakapaka </w:t>
      </w:r>
      <w:del w:id="248" w:author="Kevin Weng" w:date="2019-01-08T18:23:00Z">
        <w:r w:rsidR="00C30CF7" w:rsidDel="001D29EC">
          <w:rPr>
            <w:color w:val="000000" w:themeColor="text1"/>
          </w:rPr>
          <w:delText xml:space="preserve">who </w:delText>
        </w:r>
      </w:del>
      <w:ins w:id="249" w:author="Kevin Weng" w:date="2019-01-08T18:23:00Z">
        <w:r w:rsidR="001D29EC">
          <w:rPr>
            <w:color w:val="000000" w:themeColor="text1"/>
          </w:rPr>
          <w:t>that</w:t>
        </w:r>
        <w:r w:rsidR="001D29EC">
          <w:rPr>
            <w:color w:val="000000" w:themeColor="text1"/>
          </w:rPr>
          <w:t xml:space="preserve"> </w:t>
        </w:r>
      </w:ins>
      <w:r w:rsidR="000D16CC">
        <w:rPr>
          <w:color w:val="000000" w:themeColor="text1"/>
        </w:rPr>
        <w:t>resid</w:t>
      </w:r>
      <w:r w:rsidR="00C30CF7">
        <w:rPr>
          <w:color w:val="000000" w:themeColor="text1"/>
        </w:rPr>
        <w:t>e</w:t>
      </w:r>
      <w:r w:rsidR="000D16CC">
        <w:rPr>
          <w:color w:val="000000" w:themeColor="text1"/>
        </w:rPr>
        <w:t xml:space="preserve"> within </w:t>
      </w:r>
      <w:r w:rsidR="00C30CF7">
        <w:rPr>
          <w:color w:val="000000" w:themeColor="text1"/>
        </w:rPr>
        <w:t xml:space="preserve">their </w:t>
      </w:r>
      <w:r w:rsidR="00A26410">
        <w:rPr>
          <w:color w:val="000000" w:themeColor="text1"/>
        </w:rPr>
        <w:t>protective</w:t>
      </w:r>
      <w:r w:rsidR="000D16CC">
        <w:rPr>
          <w:color w:val="000000" w:themeColor="text1"/>
        </w:rPr>
        <w:t xml:space="preserve"> boundaries. </w:t>
      </w:r>
      <w:r w:rsidR="00C30CF7">
        <w:rPr>
          <w:color w:val="000000" w:themeColor="text1"/>
        </w:rPr>
        <w:t>W</w:t>
      </w:r>
      <w:r w:rsidR="000D16CC">
        <w:rPr>
          <w:color w:val="000000" w:themeColor="text1"/>
        </w:rPr>
        <w:t>e</w:t>
      </w:r>
      <w:r w:rsidR="001C7374">
        <w:rPr>
          <w:color w:val="000000" w:themeColor="text1"/>
        </w:rPr>
        <w:t xml:space="preserve"> </w:t>
      </w:r>
      <w:r w:rsidR="000D16CC">
        <w:rPr>
          <w:color w:val="000000" w:themeColor="text1"/>
        </w:rPr>
        <w:t xml:space="preserve">were unable to detect any long-range movements of opakapaka because it is not possible to detect acoustic tags beyond the range of the detection </w:t>
      </w:r>
      <w:r w:rsidR="003C0D0E">
        <w:rPr>
          <w:color w:val="000000" w:themeColor="text1"/>
        </w:rPr>
        <w:t>array</w:t>
      </w:r>
      <w:r w:rsidR="00C30CF7">
        <w:rPr>
          <w:color w:val="000000" w:themeColor="text1"/>
        </w:rPr>
        <w:t xml:space="preserve"> but our</w:t>
      </w:r>
      <w:r w:rsidR="001C7374">
        <w:rPr>
          <w:color w:val="000000" w:themeColor="text1"/>
        </w:rPr>
        <w:t xml:space="preserve"> findings</w:t>
      </w:r>
      <w:r w:rsidR="00C30CF7">
        <w:rPr>
          <w:color w:val="000000" w:themeColor="text1"/>
        </w:rPr>
        <w:t xml:space="preserve"> are</w:t>
      </w:r>
      <w:r w:rsidR="001C7374">
        <w:rPr>
          <w:color w:val="000000" w:themeColor="text1"/>
        </w:rPr>
        <w:t xml:space="preserve"> support</w:t>
      </w:r>
      <w:r w:rsidR="00C30CF7">
        <w:rPr>
          <w:color w:val="000000" w:themeColor="text1"/>
        </w:rPr>
        <w:t>ed by</w:t>
      </w:r>
      <w:r w:rsidR="001C7374">
        <w:rPr>
          <w:color w:val="000000" w:themeColor="text1"/>
        </w:rPr>
        <w:t xml:space="preserve"> </w:t>
      </w:r>
      <w:r w:rsidR="00C30CF7">
        <w:rPr>
          <w:color w:val="000000" w:themeColor="text1"/>
        </w:rPr>
        <w:t xml:space="preserve">other </w:t>
      </w:r>
      <w:r w:rsidR="001C7374">
        <w:rPr>
          <w:color w:val="000000" w:themeColor="text1"/>
        </w:rPr>
        <w:t>conventional and acoustic tagging experiments for the species</w:t>
      </w:r>
      <w:r w:rsidR="000D16CC">
        <w:rPr>
          <w:color w:val="000000" w:themeColor="text1"/>
        </w:rPr>
        <w:t xml:space="preserve">. </w:t>
      </w:r>
    </w:p>
    <w:p w14:paraId="6065AF73" w14:textId="2B4D95C6" w:rsidR="009C28CE" w:rsidRDefault="00C30CF7" w:rsidP="009C28CE">
      <w:pPr>
        <w:spacing w:line="480" w:lineRule="auto"/>
        <w:ind w:firstLine="720"/>
        <w:rPr>
          <w:color w:val="000000" w:themeColor="text1"/>
        </w:rPr>
      </w:pPr>
      <w:r>
        <w:rPr>
          <w:color w:val="000000" w:themeColor="text1"/>
        </w:rPr>
        <w:t>There were small differences in depth preference for i</w:t>
      </w:r>
      <w:r w:rsidR="001C7374">
        <w:rPr>
          <w:color w:val="000000" w:themeColor="text1"/>
        </w:rPr>
        <w:t>ndividual</w:t>
      </w:r>
      <w:r w:rsidR="00252B03">
        <w:rPr>
          <w:color w:val="000000" w:themeColor="text1"/>
        </w:rPr>
        <w:t xml:space="preserve"> fish</w:t>
      </w:r>
      <w:r w:rsidR="001C7374">
        <w:rPr>
          <w:color w:val="000000" w:themeColor="text1"/>
        </w:rPr>
        <w:t xml:space="preserve"> across dawn, day, dusk, and night periods but the degree of variability in depth </w:t>
      </w:r>
      <w:r w:rsidR="00406458">
        <w:rPr>
          <w:color w:val="000000" w:themeColor="text1"/>
        </w:rPr>
        <w:t xml:space="preserve">distribution </w:t>
      </w:r>
      <w:r w:rsidR="001C7374">
        <w:rPr>
          <w:color w:val="000000" w:themeColor="text1"/>
        </w:rPr>
        <w:t>varied</w:t>
      </w:r>
      <w:r>
        <w:rPr>
          <w:color w:val="000000" w:themeColor="text1"/>
        </w:rPr>
        <w:t xml:space="preserve"> significantly</w:t>
      </w:r>
      <w:r w:rsidR="001C7374">
        <w:rPr>
          <w:color w:val="000000" w:themeColor="text1"/>
        </w:rPr>
        <w:t xml:space="preserve"> across these periods. Six out of ten fish distributed their time between stations </w:t>
      </w:r>
      <w:r>
        <w:rPr>
          <w:color w:val="000000" w:themeColor="text1"/>
        </w:rPr>
        <w:t xml:space="preserve">differently </w:t>
      </w:r>
      <w:del w:id="250" w:author="Kevin Weng" w:date="2019-01-08T18:24:00Z">
        <w:r w:rsidDel="001D29EC">
          <w:rPr>
            <w:color w:val="000000" w:themeColor="text1"/>
          </w:rPr>
          <w:delText>durring</w:delText>
        </w:r>
      </w:del>
      <w:ins w:id="251" w:author="Kevin Weng" w:date="2019-01-08T18:24:00Z">
        <w:r w:rsidR="001D29EC">
          <w:rPr>
            <w:color w:val="000000" w:themeColor="text1"/>
          </w:rPr>
          <w:t>during</w:t>
        </w:r>
      </w:ins>
      <w:r>
        <w:rPr>
          <w:color w:val="000000" w:themeColor="text1"/>
        </w:rPr>
        <w:t xml:space="preserve"> </w:t>
      </w:r>
      <w:r>
        <w:rPr>
          <w:color w:val="000000" w:themeColor="text1"/>
        </w:rPr>
        <w:lastRenderedPageBreak/>
        <w:t xml:space="preserve">different </w:t>
      </w:r>
      <w:r w:rsidR="001C7374">
        <w:rPr>
          <w:color w:val="000000" w:themeColor="text1"/>
        </w:rPr>
        <w:t>diurnal period</w:t>
      </w:r>
      <w:r>
        <w:rPr>
          <w:color w:val="000000" w:themeColor="text1"/>
        </w:rPr>
        <w:t>s.</w:t>
      </w:r>
      <w:r w:rsidR="001C7374">
        <w:rPr>
          <w:color w:val="000000" w:themeColor="text1"/>
        </w:rPr>
        <w:t xml:space="preserve"> </w:t>
      </w:r>
      <w:r>
        <w:rPr>
          <w:color w:val="000000" w:themeColor="text1"/>
        </w:rPr>
        <w:t>The direction of r</w:t>
      </w:r>
      <w:r w:rsidR="00256132">
        <w:rPr>
          <w:color w:val="000000" w:themeColor="text1"/>
        </w:rPr>
        <w:t xml:space="preserve">edistribution </w:t>
      </w:r>
      <w:r w:rsidR="005A3045">
        <w:rPr>
          <w:color w:val="000000" w:themeColor="text1"/>
        </w:rPr>
        <w:t>between</w:t>
      </w:r>
      <w:r>
        <w:rPr>
          <w:color w:val="000000" w:themeColor="text1"/>
        </w:rPr>
        <w:t xml:space="preserve"> individuals</w:t>
      </w:r>
      <w:r w:rsidR="00256132">
        <w:rPr>
          <w:color w:val="000000" w:themeColor="text1"/>
        </w:rPr>
        <w:t xml:space="preserve"> </w:t>
      </w:r>
      <w:r w:rsidR="005A3045">
        <w:rPr>
          <w:color w:val="000000" w:themeColor="text1"/>
        </w:rPr>
        <w:t>was not explained by diurnal period.</w:t>
      </w:r>
      <w:r w:rsidR="00256132">
        <w:rPr>
          <w:color w:val="000000" w:themeColor="text1"/>
        </w:rPr>
        <w:t xml:space="preserve"> </w:t>
      </w:r>
    </w:p>
    <w:p w14:paraId="3B9734CD" w14:textId="6E6C471C" w:rsidR="00C11E0C" w:rsidRPr="00C11E0C" w:rsidRDefault="00406458" w:rsidP="009F0D71">
      <w:pPr>
        <w:spacing w:line="480" w:lineRule="auto"/>
        <w:ind w:firstLine="720"/>
        <w:rPr>
          <w:color w:val="000000" w:themeColor="text1"/>
        </w:rPr>
      </w:pPr>
      <w:r>
        <w:rPr>
          <w:color w:val="000000" w:themeColor="text1"/>
        </w:rPr>
        <w:t>High mortality rates were an issue following release of tagged opakapaka.</w:t>
      </w:r>
      <w:r w:rsidR="009C28CE">
        <w:rPr>
          <w:color w:val="000000" w:themeColor="text1"/>
        </w:rPr>
        <w:t xml:space="preserve"> This was likely driven by a combination of barotrauma and predation. Because of the effort and cost associated with tagging large numbers of fish, a comprehensive study to determine methods for improving survivorship across all size classes should be explored prior to undertaking future tagging efforts, both in this species and for similar deep-water demersal fish.</w:t>
      </w:r>
    </w:p>
    <w:p w14:paraId="7AB2CEBC" w14:textId="77777777" w:rsidR="00501C32" w:rsidRDefault="00501C32" w:rsidP="007A7567">
      <w:pPr>
        <w:spacing w:line="480" w:lineRule="auto"/>
        <w:rPr>
          <w:b/>
          <w:color w:val="000000" w:themeColor="text1"/>
        </w:rPr>
      </w:pPr>
    </w:p>
    <w:p w14:paraId="1479C3BC" w14:textId="4CF1FE3A" w:rsidR="005A551E" w:rsidRPr="005A551E" w:rsidRDefault="005A551E" w:rsidP="007A7567">
      <w:pPr>
        <w:spacing w:line="480" w:lineRule="auto"/>
        <w:rPr>
          <w:color w:val="000000" w:themeColor="text1"/>
        </w:rPr>
      </w:pPr>
      <w:r>
        <w:rPr>
          <w:b/>
          <w:color w:val="000000" w:themeColor="text1"/>
        </w:rPr>
        <w:t>Acknowledgements</w:t>
      </w:r>
    </w:p>
    <w:p w14:paraId="78479272" w14:textId="2897805D" w:rsidR="005A551E" w:rsidRPr="005A551E" w:rsidRDefault="005A551E" w:rsidP="005A551E">
      <w:pPr>
        <w:sectPr w:rsidR="005A551E" w:rsidRPr="005A551E" w:rsidSect="00207A09">
          <w:footerReference w:type="even" r:id="rId11"/>
          <w:footerReference w:type="default" r:id="rId12"/>
          <w:type w:val="continuous"/>
          <w:pgSz w:w="12240" w:h="15840"/>
          <w:pgMar w:top="1440" w:right="1440" w:bottom="1440" w:left="1440" w:header="720" w:footer="720" w:gutter="0"/>
          <w:lnNumType w:countBy="1" w:restart="continuous"/>
          <w:cols w:space="720"/>
          <w:docGrid w:linePitch="360"/>
        </w:sectPr>
      </w:pPr>
    </w:p>
    <w:p w14:paraId="1BE52219" w14:textId="40E770C7" w:rsidR="00453908" w:rsidRDefault="00501C32" w:rsidP="00453908">
      <w:pPr>
        <w:spacing w:line="480" w:lineRule="auto"/>
        <w:rPr>
          <w:rFonts w:eastAsiaTheme="majorEastAsia"/>
          <w:color w:val="000000" w:themeColor="text1"/>
        </w:rPr>
      </w:pPr>
      <w:r>
        <w:rPr>
          <w:rFonts w:eastAsiaTheme="majorEastAsia"/>
          <w:color w:val="000000" w:themeColor="text1"/>
        </w:rPr>
        <w:t>Leonard Yama</w:t>
      </w:r>
      <w:r w:rsidR="0077512F">
        <w:rPr>
          <w:rFonts w:eastAsiaTheme="majorEastAsia"/>
          <w:color w:val="000000" w:themeColor="text1"/>
        </w:rPr>
        <w:t>d</w:t>
      </w:r>
      <w:r>
        <w:rPr>
          <w:rFonts w:eastAsiaTheme="majorEastAsia"/>
          <w:color w:val="000000" w:themeColor="text1"/>
        </w:rPr>
        <w:t>a, Craig Yama</w:t>
      </w:r>
      <w:r w:rsidR="0077512F">
        <w:rPr>
          <w:rFonts w:eastAsiaTheme="majorEastAsia"/>
          <w:color w:val="000000" w:themeColor="text1"/>
        </w:rPr>
        <w:t>d</w:t>
      </w:r>
      <w:r>
        <w:rPr>
          <w:rFonts w:eastAsiaTheme="majorEastAsia"/>
          <w:color w:val="000000" w:themeColor="text1"/>
        </w:rPr>
        <w:t xml:space="preserve">a and crew. </w:t>
      </w:r>
      <w:r w:rsidR="00D2357B">
        <w:rPr>
          <w:rFonts w:eastAsiaTheme="majorEastAsia"/>
          <w:color w:val="000000" w:themeColor="text1"/>
        </w:rPr>
        <w:t>Mike Abe</w:t>
      </w:r>
      <w:r>
        <w:rPr>
          <w:rFonts w:eastAsiaTheme="majorEastAsia"/>
          <w:color w:val="000000" w:themeColor="text1"/>
        </w:rPr>
        <w:t xml:space="preserve"> and crew</w:t>
      </w:r>
      <w:r w:rsidR="0077512F">
        <w:rPr>
          <w:rFonts w:eastAsiaTheme="majorEastAsia"/>
          <w:color w:val="000000" w:themeColor="text1"/>
        </w:rPr>
        <w:t xml:space="preserve"> of the FV </w:t>
      </w:r>
      <w:proofErr w:type="spellStart"/>
      <w:r w:rsidR="0077512F">
        <w:rPr>
          <w:rFonts w:eastAsiaTheme="majorEastAsia"/>
          <w:color w:val="000000" w:themeColor="text1"/>
        </w:rPr>
        <w:t>Ao</w:t>
      </w:r>
      <w:proofErr w:type="spellEnd"/>
      <w:r w:rsidR="0077512F">
        <w:rPr>
          <w:rFonts w:eastAsiaTheme="majorEastAsia"/>
          <w:color w:val="000000" w:themeColor="text1"/>
        </w:rPr>
        <w:t xml:space="preserve"> </w:t>
      </w:r>
      <w:proofErr w:type="spellStart"/>
      <w:r w:rsidR="0077512F">
        <w:rPr>
          <w:rFonts w:eastAsiaTheme="majorEastAsia"/>
          <w:color w:val="000000" w:themeColor="text1"/>
        </w:rPr>
        <w:t>Shibi</w:t>
      </w:r>
      <w:proofErr w:type="spellEnd"/>
      <w:r w:rsidR="0077512F">
        <w:rPr>
          <w:rFonts w:eastAsiaTheme="majorEastAsia"/>
          <w:color w:val="000000" w:themeColor="text1"/>
        </w:rPr>
        <w:t xml:space="preserve"> IV</w:t>
      </w:r>
      <w:r>
        <w:rPr>
          <w:rFonts w:eastAsiaTheme="majorEastAsia"/>
          <w:color w:val="000000" w:themeColor="text1"/>
        </w:rPr>
        <w:t xml:space="preserve">. </w:t>
      </w:r>
      <w:ins w:id="252" w:author="Kevin Weng" w:date="2019-01-08T18:25:00Z">
        <w:r w:rsidR="00332979">
          <w:rPr>
            <w:rFonts w:eastAsiaTheme="majorEastAsia"/>
            <w:color w:val="000000" w:themeColor="text1"/>
          </w:rPr>
          <w:t xml:space="preserve">Gary </w:t>
        </w:r>
        <w:proofErr w:type="spellStart"/>
        <w:r w:rsidR="00332979">
          <w:rPr>
            <w:rFonts w:eastAsiaTheme="majorEastAsia"/>
            <w:color w:val="000000" w:themeColor="text1"/>
          </w:rPr>
          <w:t>Shirakata</w:t>
        </w:r>
        <w:proofErr w:type="spellEnd"/>
        <w:r w:rsidR="00332979">
          <w:rPr>
            <w:rFonts w:eastAsiaTheme="majorEastAsia"/>
            <w:color w:val="000000" w:themeColor="text1"/>
          </w:rPr>
          <w:t xml:space="preserve"> and the FV </w:t>
        </w:r>
        <w:proofErr w:type="spellStart"/>
        <w:r w:rsidR="00332979">
          <w:rPr>
            <w:rFonts w:eastAsiaTheme="majorEastAsia"/>
            <w:color w:val="000000" w:themeColor="text1"/>
          </w:rPr>
          <w:t>Carole</w:t>
        </w:r>
        <w:proofErr w:type="spellEnd"/>
        <w:r w:rsidR="00332979">
          <w:rPr>
            <w:rFonts w:eastAsiaTheme="majorEastAsia"/>
            <w:color w:val="000000" w:themeColor="text1"/>
          </w:rPr>
          <w:t xml:space="preserve"> S. </w:t>
        </w:r>
      </w:ins>
      <w:r w:rsidR="00906944">
        <w:rPr>
          <w:rFonts w:eastAsiaTheme="majorEastAsia"/>
          <w:color w:val="000000" w:themeColor="text1"/>
        </w:rPr>
        <w:t xml:space="preserve">Kidd Pollock, </w:t>
      </w:r>
      <w:r>
        <w:rPr>
          <w:rFonts w:eastAsiaTheme="majorEastAsia"/>
          <w:color w:val="000000" w:themeColor="text1"/>
        </w:rPr>
        <w:t xml:space="preserve">Alex Filous, Nick </w:t>
      </w:r>
      <w:proofErr w:type="spellStart"/>
      <w:r>
        <w:rPr>
          <w:rFonts w:eastAsiaTheme="majorEastAsia"/>
          <w:color w:val="000000" w:themeColor="text1"/>
        </w:rPr>
        <w:t>Cuittifetteli</w:t>
      </w:r>
      <w:proofErr w:type="spellEnd"/>
      <w:r>
        <w:rPr>
          <w:rFonts w:eastAsiaTheme="majorEastAsia"/>
          <w:color w:val="000000" w:themeColor="text1"/>
        </w:rPr>
        <w:t xml:space="preserve">, Kate Berry, Gen Del Rey, Greg Burgess, Christian Squire, Keith </w:t>
      </w:r>
      <w:proofErr w:type="spellStart"/>
      <w:r>
        <w:rPr>
          <w:rFonts w:eastAsiaTheme="majorEastAsia"/>
          <w:color w:val="000000" w:themeColor="text1"/>
        </w:rPr>
        <w:t>Kamikawa</w:t>
      </w:r>
      <w:proofErr w:type="spellEnd"/>
      <w:r>
        <w:rPr>
          <w:rFonts w:eastAsiaTheme="majorEastAsia"/>
          <w:color w:val="000000" w:themeColor="text1"/>
        </w:rPr>
        <w:t xml:space="preserve">, </w:t>
      </w:r>
      <w:proofErr w:type="spellStart"/>
      <w:r>
        <w:rPr>
          <w:rFonts w:eastAsiaTheme="majorEastAsia"/>
          <w:color w:val="000000" w:themeColor="text1"/>
        </w:rPr>
        <w:t>Keoni</w:t>
      </w:r>
      <w:proofErr w:type="spellEnd"/>
      <w:r>
        <w:rPr>
          <w:rFonts w:eastAsiaTheme="majorEastAsia"/>
          <w:color w:val="000000" w:themeColor="text1"/>
        </w:rPr>
        <w:t xml:space="preserve"> Erikson, Tom </w:t>
      </w:r>
      <w:proofErr w:type="spellStart"/>
      <w:r>
        <w:rPr>
          <w:rFonts w:eastAsiaTheme="majorEastAsia"/>
          <w:color w:val="000000" w:themeColor="text1"/>
        </w:rPr>
        <w:t>Swenarton</w:t>
      </w:r>
      <w:proofErr w:type="spellEnd"/>
      <w:r>
        <w:rPr>
          <w:rFonts w:eastAsiaTheme="majorEastAsia"/>
          <w:color w:val="000000" w:themeColor="text1"/>
        </w:rPr>
        <w:t>, Jeremy Harden</w:t>
      </w:r>
      <w:r w:rsidR="00906944">
        <w:rPr>
          <w:rFonts w:eastAsiaTheme="majorEastAsia"/>
          <w:color w:val="000000" w:themeColor="text1"/>
        </w:rPr>
        <w:t xml:space="preserve">, Jeff </w:t>
      </w:r>
      <w:proofErr w:type="spellStart"/>
      <w:r w:rsidR="00906944">
        <w:rPr>
          <w:rFonts w:eastAsiaTheme="majorEastAsia"/>
          <w:color w:val="000000" w:themeColor="text1"/>
        </w:rPr>
        <w:t>Drazen</w:t>
      </w:r>
      <w:proofErr w:type="spellEnd"/>
      <w:r w:rsidR="00906944">
        <w:rPr>
          <w:rFonts w:eastAsiaTheme="majorEastAsia"/>
          <w:color w:val="000000" w:themeColor="text1"/>
        </w:rPr>
        <w:t xml:space="preserve">, Virginia </w:t>
      </w:r>
      <w:proofErr w:type="spellStart"/>
      <w:r w:rsidR="00906944">
        <w:rPr>
          <w:rFonts w:eastAsiaTheme="majorEastAsia"/>
          <w:color w:val="000000" w:themeColor="text1"/>
        </w:rPr>
        <w:t>Moriwake</w:t>
      </w:r>
      <w:proofErr w:type="spellEnd"/>
      <w:r w:rsidR="00906944">
        <w:rPr>
          <w:rFonts w:eastAsiaTheme="majorEastAsia"/>
          <w:color w:val="000000" w:themeColor="text1"/>
        </w:rPr>
        <w:t xml:space="preserve">, Chris </w:t>
      </w:r>
      <w:proofErr w:type="spellStart"/>
      <w:r w:rsidR="00906944">
        <w:rPr>
          <w:rFonts w:eastAsiaTheme="majorEastAsia"/>
          <w:color w:val="000000" w:themeColor="text1"/>
        </w:rPr>
        <w:t>DeMarke</w:t>
      </w:r>
      <w:proofErr w:type="spellEnd"/>
      <w:r w:rsidR="00906944">
        <w:rPr>
          <w:rFonts w:eastAsiaTheme="majorEastAsia"/>
          <w:color w:val="000000" w:themeColor="text1"/>
        </w:rPr>
        <w:t>.</w:t>
      </w:r>
      <w:r w:rsidR="00924F8B">
        <w:rPr>
          <w:rFonts w:eastAsiaTheme="majorEastAsia"/>
          <w:color w:val="000000" w:themeColor="text1"/>
        </w:rPr>
        <w:t xml:space="preserve"> </w:t>
      </w:r>
      <w:ins w:id="253" w:author="Kevin Weng" w:date="2018-12-28T11:30:00Z">
        <w:r w:rsidR="00CB372D">
          <w:rPr>
            <w:rFonts w:eastAsiaTheme="majorEastAsia"/>
            <w:color w:val="000000" w:themeColor="text1"/>
          </w:rPr>
          <w:t xml:space="preserve">A. Shor, R. Barnes and the University of Hawaii Marine Center. </w:t>
        </w:r>
      </w:ins>
      <w:r w:rsidR="00924F8B">
        <w:rPr>
          <w:rFonts w:eastAsiaTheme="majorEastAsia"/>
          <w:color w:val="000000" w:themeColor="text1"/>
        </w:rPr>
        <w:t>This work was funded by the State of Hawaii Department of Land and Natural Resources’ Division of Aquatic Resources</w:t>
      </w:r>
      <w:r w:rsidR="0053402B">
        <w:rPr>
          <w:rFonts w:eastAsiaTheme="majorEastAsia"/>
          <w:color w:val="000000" w:themeColor="text1"/>
        </w:rPr>
        <w:t xml:space="preserve"> through the </w:t>
      </w:r>
      <w:ins w:id="254" w:author="Kevin Weng" w:date="2018-12-28T11:31:00Z">
        <w:r w:rsidR="00594742">
          <w:rPr>
            <w:rFonts w:eastAsiaTheme="majorEastAsia"/>
            <w:color w:val="000000" w:themeColor="text1"/>
          </w:rPr>
          <w:t>Sportfish Restoration (</w:t>
        </w:r>
      </w:ins>
      <w:r w:rsidR="0053402B">
        <w:rPr>
          <w:rFonts w:eastAsiaTheme="majorEastAsia"/>
          <w:color w:val="000000" w:themeColor="text1"/>
        </w:rPr>
        <w:t>Dingell</w:t>
      </w:r>
      <w:ins w:id="255" w:author="Kevin Weng" w:date="2018-12-28T11:31:00Z">
        <w:r w:rsidR="00594742">
          <w:rPr>
            <w:rFonts w:eastAsiaTheme="majorEastAsia"/>
            <w:color w:val="000000" w:themeColor="text1"/>
          </w:rPr>
          <w:t>-</w:t>
        </w:r>
      </w:ins>
      <w:del w:id="256" w:author="Kevin Weng" w:date="2018-12-28T11:31:00Z">
        <w:r w:rsidR="0053402B" w:rsidDel="00594742">
          <w:rPr>
            <w:rFonts w:eastAsiaTheme="majorEastAsia"/>
            <w:color w:val="000000" w:themeColor="text1"/>
          </w:rPr>
          <w:delText xml:space="preserve"> </w:delText>
        </w:r>
      </w:del>
      <w:r w:rsidR="0053402B">
        <w:rPr>
          <w:rFonts w:eastAsiaTheme="majorEastAsia"/>
          <w:color w:val="000000" w:themeColor="text1"/>
        </w:rPr>
        <w:t>Johnson</w:t>
      </w:r>
      <w:ins w:id="257" w:author="Kevin Weng" w:date="2018-12-28T11:31:00Z">
        <w:r w:rsidR="00594742">
          <w:rPr>
            <w:rFonts w:eastAsiaTheme="majorEastAsia"/>
            <w:color w:val="000000" w:themeColor="text1"/>
          </w:rPr>
          <w:t>)</w:t>
        </w:r>
      </w:ins>
      <w:r w:rsidR="0053402B">
        <w:rPr>
          <w:rFonts w:eastAsiaTheme="majorEastAsia"/>
          <w:color w:val="000000" w:themeColor="text1"/>
        </w:rPr>
        <w:t xml:space="preserve"> Program. Additional support was provided by the Pelagic Fisheries Research Program</w:t>
      </w:r>
      <w:r w:rsidR="006B47C6">
        <w:rPr>
          <w:rFonts w:eastAsiaTheme="majorEastAsia"/>
          <w:color w:val="000000" w:themeColor="text1"/>
        </w:rPr>
        <w:t xml:space="preserve"> </w:t>
      </w:r>
      <w:ins w:id="258" w:author="Kevin Weng" w:date="2018-12-28T11:27:00Z">
        <w:r w:rsidR="006B47C6">
          <w:rPr>
            <w:rFonts w:eastAsiaTheme="majorEastAsia"/>
            <w:color w:val="000000" w:themeColor="text1"/>
          </w:rPr>
          <w:t xml:space="preserve">of the </w:t>
        </w:r>
        <w:r w:rsidR="006B47C6" w:rsidRPr="00C82A49">
          <w:rPr>
            <w:noProof/>
          </w:rPr>
          <w:t>Joint Institute for Marine and Atmospheric Research (JIMAR)</w:t>
        </w:r>
      </w:ins>
      <w:r w:rsidR="0053402B">
        <w:rPr>
          <w:rFonts w:eastAsiaTheme="majorEastAsia"/>
          <w:color w:val="000000" w:themeColor="text1"/>
        </w:rPr>
        <w:t xml:space="preserve"> and the Virginia Institute of Marine Science</w:t>
      </w:r>
      <w:ins w:id="259" w:author="Kevin Weng" w:date="2018-12-28T11:27:00Z">
        <w:r w:rsidR="00F82528">
          <w:rPr>
            <w:rFonts w:eastAsiaTheme="majorEastAsia"/>
            <w:color w:val="000000" w:themeColor="text1"/>
          </w:rPr>
          <w:t xml:space="preserve"> of the College of William &amp; Mary</w:t>
        </w:r>
      </w:ins>
      <w:r w:rsidR="0053402B">
        <w:rPr>
          <w:rFonts w:eastAsiaTheme="majorEastAsia"/>
          <w:color w:val="000000" w:themeColor="text1"/>
        </w:rPr>
        <w:t xml:space="preserve">. </w:t>
      </w:r>
    </w:p>
    <w:p w14:paraId="35FD8995" w14:textId="77777777" w:rsidR="00453908" w:rsidRDefault="00453908">
      <w:pPr>
        <w:rPr>
          <w:rFonts w:eastAsiaTheme="majorEastAsia"/>
          <w:color w:val="000000" w:themeColor="text1"/>
        </w:rPr>
      </w:pPr>
      <w:r>
        <w:rPr>
          <w:rFonts w:eastAsiaTheme="majorEastAsia"/>
          <w:color w:val="000000" w:themeColor="text1"/>
        </w:rPr>
        <w:br w:type="page"/>
      </w:r>
    </w:p>
    <w:p w14:paraId="00FF8AB2" w14:textId="77777777" w:rsidR="007D745F" w:rsidRPr="00453908" w:rsidRDefault="007D745F" w:rsidP="00453908">
      <w:pPr>
        <w:spacing w:line="480" w:lineRule="auto"/>
        <w:rPr>
          <w:rFonts w:eastAsiaTheme="majorEastAsia"/>
          <w:color w:val="000000" w:themeColor="text1"/>
        </w:rPr>
      </w:pPr>
    </w:p>
    <w:p w14:paraId="0B4731E8" w14:textId="0CE2BB40" w:rsidR="00D63739" w:rsidRDefault="00A53375" w:rsidP="00453908">
      <w:pPr>
        <w:pStyle w:val="Heading1"/>
        <w:spacing w:line="480" w:lineRule="auto"/>
        <w:rPr>
          <w:rFonts w:ascii="Times New Roman" w:hAnsi="Times New Roman" w:cs="Times New Roman"/>
          <w:b/>
          <w:color w:val="000000" w:themeColor="text1"/>
          <w:sz w:val="24"/>
          <w:szCs w:val="24"/>
        </w:rPr>
      </w:pPr>
      <w:r w:rsidRPr="00616930">
        <w:rPr>
          <w:rFonts w:ascii="Times New Roman" w:hAnsi="Times New Roman" w:cs="Times New Roman"/>
          <w:b/>
          <w:color w:val="000000" w:themeColor="text1"/>
          <w:sz w:val="24"/>
          <w:szCs w:val="24"/>
        </w:rPr>
        <w:t>Literature Cited</w:t>
      </w:r>
    </w:p>
    <w:p w14:paraId="3187CEDF" w14:textId="20F90900" w:rsidR="00E40567" w:rsidRPr="00E40567" w:rsidRDefault="00453908" w:rsidP="00E4056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40567" w:rsidRPr="00E40567">
        <w:rPr>
          <w:noProof/>
        </w:rPr>
        <w:br/>
        <w:t>Arnold, G., and Dewar, H. 2001. Electronic tags in marine fisheries research: A 30-year perspective. Electron. Tagging Track. Mar. Fish. 7–64</w:t>
      </w:r>
    </w:p>
    <w:p w14:paraId="42180AAB" w14:textId="77777777" w:rsidR="00E40567" w:rsidRPr="00E40567" w:rsidRDefault="00E40567" w:rsidP="00E40567">
      <w:pPr>
        <w:widowControl w:val="0"/>
        <w:autoSpaceDE w:val="0"/>
        <w:autoSpaceDN w:val="0"/>
        <w:adjustRightInd w:val="0"/>
        <w:ind w:left="480" w:hanging="480"/>
        <w:rPr>
          <w:noProof/>
        </w:rPr>
      </w:pPr>
      <w:r w:rsidRPr="00E40567">
        <w:rPr>
          <w:noProof/>
        </w:rPr>
        <w:br/>
        <w:t>Biavati, G. 2014. RAtmosphere: standard atompsheric profiles</w:t>
      </w:r>
    </w:p>
    <w:p w14:paraId="2F5E0ACE" w14:textId="77777777" w:rsidR="00E40567" w:rsidRPr="00E40567" w:rsidRDefault="00E40567" w:rsidP="00E40567">
      <w:pPr>
        <w:widowControl w:val="0"/>
        <w:autoSpaceDE w:val="0"/>
        <w:autoSpaceDN w:val="0"/>
        <w:adjustRightInd w:val="0"/>
        <w:ind w:left="480" w:hanging="480"/>
        <w:rPr>
          <w:noProof/>
        </w:rPr>
      </w:pPr>
      <w:r w:rsidRPr="00E40567">
        <w:rPr>
          <w:noProof/>
        </w:rPr>
        <w:br/>
        <w:t>Botsford, L.W., Micheli, F., and Hastings, A. 2003. Principles for the design of marine reserves. Ecol. Appl. 13:25–31. https://doi.org/10.1890/1051-0761(2003)013[0025:PFTDOM]2.0.CO;2.</w:t>
      </w:r>
    </w:p>
    <w:p w14:paraId="45D13BA8" w14:textId="77777777" w:rsidR="00E40567" w:rsidRPr="00E40567" w:rsidRDefault="00E40567" w:rsidP="00E40567">
      <w:pPr>
        <w:widowControl w:val="0"/>
        <w:autoSpaceDE w:val="0"/>
        <w:autoSpaceDN w:val="0"/>
        <w:adjustRightInd w:val="0"/>
        <w:ind w:left="480" w:hanging="480"/>
        <w:rPr>
          <w:noProof/>
        </w:rPr>
      </w:pPr>
      <w:r w:rsidRPr="00E40567">
        <w:rPr>
          <w:noProof/>
        </w:rPr>
        <w:br/>
        <w:t>Brown, R.S., Cooke, S.J., Anderson, W.G., and McKinley, R.S. 1999. Evidence to challenge the “2% rule” for biotelemetry. North Am. J. Fish. Manag. 19:867–871. https://doi.org/10.1577/1548-8675(1999)019&lt;0867:ETCTRF&gt;2.0.CO;2.</w:t>
      </w:r>
    </w:p>
    <w:p w14:paraId="06EA6610" w14:textId="77777777" w:rsidR="00E40567" w:rsidRPr="00E40567" w:rsidRDefault="00E40567" w:rsidP="00E40567">
      <w:pPr>
        <w:widowControl w:val="0"/>
        <w:autoSpaceDE w:val="0"/>
        <w:autoSpaceDN w:val="0"/>
        <w:adjustRightInd w:val="0"/>
        <w:ind w:left="480" w:hanging="480"/>
        <w:rPr>
          <w:noProof/>
        </w:rPr>
      </w:pPr>
      <w:r w:rsidRPr="00E40567">
        <w:rPr>
          <w:noProof/>
        </w:rPr>
        <w:br/>
        <w:t>Comfort, C.M., and Weng, K.C. 2014. Vertical habitat and behaviour of the bluntnose sixgill shark in Hawaii. Deep. Res. Part II Top. Stud. Oceanogr. 1–11. https://doi.org/10.1016/j.dsr2.2014.04.005.</w:t>
      </w:r>
    </w:p>
    <w:p w14:paraId="695A38F8" w14:textId="77777777" w:rsidR="00E40567" w:rsidRPr="00E40567" w:rsidRDefault="00E40567" w:rsidP="00E40567">
      <w:pPr>
        <w:widowControl w:val="0"/>
        <w:autoSpaceDE w:val="0"/>
        <w:autoSpaceDN w:val="0"/>
        <w:adjustRightInd w:val="0"/>
        <w:ind w:left="480" w:hanging="480"/>
        <w:rPr>
          <w:noProof/>
        </w:rPr>
      </w:pPr>
      <w:r w:rsidRPr="00E40567">
        <w:rPr>
          <w:noProof/>
        </w:rPr>
        <w:br/>
        <w:t>DeMartini, E.E., Parrish, F. a., and Ellis, D.M. 1996. Barotrauma-associated regurgitation of food: Implications for diet studies of Hawaiian pink snapper, Pristipomoides filamentosus (family Lutjanidae). Fish. Bull. 94:250–256</w:t>
      </w:r>
    </w:p>
    <w:p w14:paraId="45487509" w14:textId="77777777" w:rsidR="00E40567" w:rsidRPr="00E40567" w:rsidRDefault="00E40567" w:rsidP="00E40567">
      <w:pPr>
        <w:widowControl w:val="0"/>
        <w:autoSpaceDE w:val="0"/>
        <w:autoSpaceDN w:val="0"/>
        <w:adjustRightInd w:val="0"/>
        <w:ind w:left="480" w:hanging="480"/>
        <w:rPr>
          <w:noProof/>
        </w:rPr>
      </w:pPr>
      <w:r w:rsidRPr="00E40567">
        <w:rPr>
          <w:noProof/>
        </w:rPr>
        <w:br/>
        <w:t>Dwyer, R.G., Campbell, H.A., Irwin, T.R., and Franklin, C.E. 2015. Does the telemetry technology matter? Comparing estimates of aquatic animal space-use generated from GPS-based and passive acoustic tracking. Mar. Freshw. Res. 66:654–664. https://doi.org/10.1071/MF14042.</w:t>
      </w:r>
    </w:p>
    <w:p w14:paraId="07BEA62D" w14:textId="77777777" w:rsidR="00E40567" w:rsidRPr="00E40567" w:rsidRDefault="00E40567" w:rsidP="00E40567">
      <w:pPr>
        <w:widowControl w:val="0"/>
        <w:autoSpaceDE w:val="0"/>
        <w:autoSpaceDN w:val="0"/>
        <w:adjustRightInd w:val="0"/>
        <w:ind w:left="480" w:hanging="480"/>
        <w:rPr>
          <w:noProof/>
        </w:rPr>
      </w:pPr>
      <w:r w:rsidRPr="00E40567">
        <w:rPr>
          <w:noProof/>
        </w:rPr>
        <w:br/>
        <w:t>Gantz, A., Meschi, F., Manica, A., and Coulson, T.I.M. 2006. Effects of sampling regime on the mean and variance of home range size estimates 1393–1405. https://doi.org/10.1111/j.1365-2656.2006.01164.x.</w:t>
      </w:r>
    </w:p>
    <w:p w14:paraId="37F9BFE6" w14:textId="77777777" w:rsidR="00E40567" w:rsidRPr="00E40567" w:rsidRDefault="00E40567" w:rsidP="00E40567">
      <w:pPr>
        <w:widowControl w:val="0"/>
        <w:autoSpaceDE w:val="0"/>
        <w:autoSpaceDN w:val="0"/>
        <w:adjustRightInd w:val="0"/>
        <w:ind w:left="480" w:hanging="480"/>
        <w:rPr>
          <w:noProof/>
        </w:rPr>
      </w:pPr>
      <w:r w:rsidRPr="00E40567">
        <w:rPr>
          <w:noProof/>
        </w:rPr>
        <w:br/>
        <w:t>Glazier, E. 2007. Hawai‘i pelagic handline fisheries: History, trends, and current status. Honolulu, HI.</w:t>
      </w:r>
    </w:p>
    <w:p w14:paraId="0343B333"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Grothues, T.M. 2009. A review of acoustic telemetry technology and a perspective on its diversification relative to coastal tracking arrays. </w:t>
      </w:r>
      <w:r w:rsidRPr="00E40567">
        <w:rPr>
          <w:i/>
          <w:iCs/>
          <w:noProof/>
        </w:rPr>
        <w:t>In</w:t>
      </w:r>
      <w:r w:rsidRPr="00E40567">
        <w:rPr>
          <w:noProof/>
        </w:rPr>
        <w:t xml:space="preserve"> Tagging Track. Mar. Anim. with Electron. Devices. Vol 9. p. 77–90. Springer Science+Business Media B.V. https://doi.org/10.1007/978-1-4020-9640-2_5.</w:t>
      </w:r>
    </w:p>
    <w:p w14:paraId="573E5A6E" w14:textId="77777777" w:rsidR="00E40567" w:rsidRPr="00E40567" w:rsidRDefault="00E40567" w:rsidP="00E40567">
      <w:pPr>
        <w:widowControl w:val="0"/>
        <w:autoSpaceDE w:val="0"/>
        <w:autoSpaceDN w:val="0"/>
        <w:adjustRightInd w:val="0"/>
        <w:ind w:left="480" w:hanging="480"/>
        <w:rPr>
          <w:noProof/>
        </w:rPr>
      </w:pPr>
      <w:r w:rsidRPr="00E40567">
        <w:rPr>
          <w:noProof/>
        </w:rPr>
        <w:br/>
        <w:t>Haight, W.R. 1989. Trophic relationships, density and habitat associations of deepwater snappers (Lutjanidae) from Penguin Bank, Hawaii. University of Hawaii at Manoa.</w:t>
      </w:r>
    </w:p>
    <w:p w14:paraId="0E2022EE" w14:textId="77777777" w:rsidR="00E40567" w:rsidRPr="00E40567" w:rsidRDefault="00E40567" w:rsidP="00E40567">
      <w:pPr>
        <w:widowControl w:val="0"/>
        <w:autoSpaceDE w:val="0"/>
        <w:autoSpaceDN w:val="0"/>
        <w:adjustRightInd w:val="0"/>
        <w:ind w:left="480" w:hanging="480"/>
        <w:rPr>
          <w:noProof/>
        </w:rPr>
      </w:pPr>
      <w:r w:rsidRPr="00E40567">
        <w:rPr>
          <w:noProof/>
        </w:rPr>
        <w:br/>
      </w:r>
      <w:r w:rsidRPr="00E40567">
        <w:rPr>
          <w:noProof/>
        </w:rPr>
        <w:lastRenderedPageBreak/>
        <w:t>Haight, W.R., Kobayashi, D.R., and Kawamoto, K.E. 1993. Biology and management of deepwater snappers of the Hawaiian archipelago.pdf. p. 20–27. Marine Fisheries Review 55(2).</w:t>
      </w:r>
    </w:p>
    <w:p w14:paraId="01E8BD56" w14:textId="77777777" w:rsidR="00E40567" w:rsidRPr="00E40567" w:rsidRDefault="00E40567" w:rsidP="00E40567">
      <w:pPr>
        <w:widowControl w:val="0"/>
        <w:autoSpaceDE w:val="0"/>
        <w:autoSpaceDN w:val="0"/>
        <w:adjustRightInd w:val="0"/>
        <w:ind w:left="480" w:hanging="480"/>
        <w:rPr>
          <w:noProof/>
        </w:rPr>
      </w:pPr>
      <w:r w:rsidRPr="00E40567">
        <w:rPr>
          <w:noProof/>
        </w:rPr>
        <w:br/>
        <w:t>Heupel, M.R., Semmens, J.M., and Hobday,  a. J. 2006. Automated acoustic tracking of aquatic animals: Scales, design and deployment of listening station arrays. Mar. Freshw. Res. 57:113. https://doi.org/10.1071/MF05091.</w:t>
      </w:r>
    </w:p>
    <w:p w14:paraId="58B43A8C" w14:textId="77777777" w:rsidR="00E40567" w:rsidRPr="00E40567" w:rsidRDefault="00E40567" w:rsidP="00E40567">
      <w:pPr>
        <w:widowControl w:val="0"/>
        <w:autoSpaceDE w:val="0"/>
        <w:autoSpaceDN w:val="0"/>
        <w:adjustRightInd w:val="0"/>
        <w:ind w:left="480" w:hanging="480"/>
        <w:rPr>
          <w:noProof/>
        </w:rPr>
      </w:pPr>
      <w:r w:rsidRPr="00E40567">
        <w:rPr>
          <w:noProof/>
        </w:rPr>
        <w:br/>
        <w:t>Hochhalter, S.J., and Reed, D.J. 2011. The effectiveness of deepwater release at improving the survival of discarded yelloweye rockfish. North Am. J. Fish. Manag. 31:852–860. https://doi.org/10.1080/02755947.2011.629718.</w:t>
      </w:r>
    </w:p>
    <w:p w14:paraId="1536F072" w14:textId="77777777" w:rsidR="00E40567" w:rsidRPr="00E40567" w:rsidRDefault="00E40567" w:rsidP="00E40567">
      <w:pPr>
        <w:widowControl w:val="0"/>
        <w:autoSpaceDE w:val="0"/>
        <w:autoSpaceDN w:val="0"/>
        <w:adjustRightInd w:val="0"/>
        <w:ind w:left="480" w:hanging="480"/>
        <w:rPr>
          <w:noProof/>
        </w:rPr>
      </w:pPr>
      <w:r w:rsidRPr="00E40567">
        <w:rPr>
          <w:noProof/>
        </w:rPr>
        <w:br/>
        <w:t>Hospital, J., and Beavers, C. 2011. Management of the Main Hawaiian Islands Bottomfish Fishery: Fishers’ Attitudes, Perceptions, and Comments. Honolulu, HI.</w:t>
      </w:r>
    </w:p>
    <w:p w14:paraId="77B2F8E3" w14:textId="77777777" w:rsidR="00E40567" w:rsidRPr="00E40567" w:rsidRDefault="00E40567" w:rsidP="00E40567">
      <w:pPr>
        <w:widowControl w:val="0"/>
        <w:autoSpaceDE w:val="0"/>
        <w:autoSpaceDN w:val="0"/>
        <w:adjustRightInd w:val="0"/>
        <w:ind w:left="480" w:hanging="480"/>
        <w:rPr>
          <w:noProof/>
        </w:rPr>
      </w:pPr>
      <w:r w:rsidRPr="00E40567">
        <w:rPr>
          <w:noProof/>
        </w:rPr>
        <w:br/>
        <w:t>Jarvis, E.T., and Lowe, C.G. 2008. The effects of barotrauma on the catch-and-release survival of southern California nearshore and shelf rockfish (Scorpaenidae, Sebastes spp.). Can. J. Fish. Aquat. Sci. 65:1286–1296. https://doi.org/10.1139/F08-071.</w:t>
      </w:r>
    </w:p>
    <w:p w14:paraId="28031480" w14:textId="77777777" w:rsidR="00E40567" w:rsidRPr="00E40567" w:rsidRDefault="00E40567" w:rsidP="00E40567">
      <w:pPr>
        <w:widowControl w:val="0"/>
        <w:autoSpaceDE w:val="0"/>
        <w:autoSpaceDN w:val="0"/>
        <w:adjustRightInd w:val="0"/>
        <w:ind w:left="480" w:hanging="480"/>
        <w:rPr>
          <w:noProof/>
        </w:rPr>
      </w:pPr>
      <w:r w:rsidRPr="00E40567">
        <w:rPr>
          <w:noProof/>
        </w:rPr>
        <w:br/>
        <w:t>Johnson, P., and Potemra, J. 2011. Main Hawaiian Islands Multibeam Bathymetry Synthesis: 50-m Bathymetry and Topography. University of Hawaii at Manoa Hawaii Mapping Research Group, Honolulu, HI.</w:t>
      </w:r>
    </w:p>
    <w:p w14:paraId="19364C0B" w14:textId="77777777" w:rsidR="00E40567" w:rsidRPr="00E40567" w:rsidRDefault="00E40567" w:rsidP="00E40567">
      <w:pPr>
        <w:widowControl w:val="0"/>
        <w:autoSpaceDE w:val="0"/>
        <w:autoSpaceDN w:val="0"/>
        <w:adjustRightInd w:val="0"/>
        <w:ind w:left="480" w:hanging="480"/>
        <w:rPr>
          <w:noProof/>
        </w:rPr>
      </w:pPr>
      <w:r w:rsidRPr="00E40567">
        <w:rPr>
          <w:noProof/>
        </w:rPr>
        <w:br/>
        <w:t>Kelley, C.D., and Moriwake, V.N. 2012. Appendix 3: essential fish habitat descriptions, Part 1: Hawaiian bottomfish. WPRFMC Final Fish. Manag. plan coral reef Ecosyst. West. 596 Pacific Reg. Vol. III, Essent. Fish Habitat Manag. ment Unit Species 597</w:t>
      </w:r>
    </w:p>
    <w:p w14:paraId="530FF7CB" w14:textId="77777777" w:rsidR="00E40567" w:rsidRPr="00E40567" w:rsidRDefault="00E40567" w:rsidP="00E40567">
      <w:pPr>
        <w:widowControl w:val="0"/>
        <w:autoSpaceDE w:val="0"/>
        <w:autoSpaceDN w:val="0"/>
        <w:adjustRightInd w:val="0"/>
        <w:ind w:left="480" w:hanging="480"/>
        <w:rPr>
          <w:noProof/>
        </w:rPr>
      </w:pPr>
      <w:r w:rsidRPr="00E40567">
        <w:rPr>
          <w:noProof/>
        </w:rPr>
        <w:br/>
        <w:t>Kessel, S.T., Hussey, N.E., Webber, D.M., Gruber, S.H., Young, J.M., Smale, M.J., and Fisk, A.T. 2015. Close proximity detection interference with acoustic telemetry: the importance of considering tag power output in low ambient noise environments. Anim. Biotelemetry 3:5. https://doi.org/10.1186/s40317-015-0023-1.</w:t>
      </w:r>
    </w:p>
    <w:p w14:paraId="26A2109F" w14:textId="77777777" w:rsidR="00E40567" w:rsidRPr="00E40567" w:rsidRDefault="00E40567" w:rsidP="00E40567">
      <w:pPr>
        <w:widowControl w:val="0"/>
        <w:autoSpaceDE w:val="0"/>
        <w:autoSpaceDN w:val="0"/>
        <w:adjustRightInd w:val="0"/>
        <w:ind w:left="480" w:hanging="480"/>
        <w:rPr>
          <w:noProof/>
        </w:rPr>
      </w:pPr>
      <w:r w:rsidRPr="00E40567">
        <w:rPr>
          <w:noProof/>
        </w:rPr>
        <w:br/>
        <w:t>Kobayashi, D.R., Okamoto, H.Y., and Oishi, F.G. 2008. Movement of the deepwater snapper opakapaka , Pristipomoides filamentosus , in Hawaii : Insights from a large-scale tagging program and computer simulation</w:t>
      </w:r>
    </w:p>
    <w:p w14:paraId="3264707D" w14:textId="77777777" w:rsidR="00E40567" w:rsidRPr="00E40567" w:rsidRDefault="00E40567" w:rsidP="00E40567">
      <w:pPr>
        <w:widowControl w:val="0"/>
        <w:autoSpaceDE w:val="0"/>
        <w:autoSpaceDN w:val="0"/>
        <w:adjustRightInd w:val="0"/>
        <w:ind w:left="480" w:hanging="480"/>
        <w:rPr>
          <w:noProof/>
        </w:rPr>
      </w:pPr>
      <w:r w:rsidRPr="00E40567">
        <w:rPr>
          <w:noProof/>
        </w:rPr>
        <w:br/>
        <w:t>Kramer, D.L., and Chapman, M.R. 1999. Implications of fish home range size and relocation for marine reserve function. Environ. Biol. Fishes 55:65–79. https://doi.org/10.1023/A:1007481206399.</w:t>
      </w:r>
    </w:p>
    <w:p w14:paraId="523C4540" w14:textId="77777777" w:rsidR="00E40567" w:rsidRPr="00E40567" w:rsidRDefault="00E40567" w:rsidP="00E40567">
      <w:pPr>
        <w:widowControl w:val="0"/>
        <w:autoSpaceDE w:val="0"/>
        <w:autoSpaceDN w:val="0"/>
        <w:adjustRightInd w:val="0"/>
        <w:ind w:left="480" w:hanging="480"/>
        <w:rPr>
          <w:noProof/>
        </w:rPr>
      </w:pPr>
      <w:r w:rsidRPr="00E40567">
        <w:rPr>
          <w:noProof/>
        </w:rPr>
        <w:br/>
        <w:t>Martell, S.J.D., Christensen, L.B., and Zeller, D. 2006. Status and Trends of the Hawaiian Bottomfish Stocks : 1948-2004 1948–2004</w:t>
      </w:r>
    </w:p>
    <w:p w14:paraId="6D3979EB" w14:textId="77777777" w:rsidR="00E40567" w:rsidRPr="00E40567" w:rsidRDefault="00E40567" w:rsidP="00E40567">
      <w:pPr>
        <w:widowControl w:val="0"/>
        <w:autoSpaceDE w:val="0"/>
        <w:autoSpaceDN w:val="0"/>
        <w:adjustRightInd w:val="0"/>
        <w:ind w:left="480" w:hanging="480"/>
        <w:rPr>
          <w:noProof/>
        </w:rPr>
      </w:pPr>
      <w:r w:rsidRPr="00E40567">
        <w:rPr>
          <w:noProof/>
        </w:rPr>
        <w:br/>
        <w:t>Moffitt, R.B., Kobayashi, D.R., and Dinardo, G.T. 2006. Status of the Hawaiian Bottomfish Stocks, 2004. Honolulu, HI.</w:t>
      </w:r>
    </w:p>
    <w:p w14:paraId="51072C20" w14:textId="77777777" w:rsidR="00E40567" w:rsidRPr="00E40567" w:rsidRDefault="00E40567" w:rsidP="00E40567">
      <w:pPr>
        <w:widowControl w:val="0"/>
        <w:autoSpaceDE w:val="0"/>
        <w:autoSpaceDN w:val="0"/>
        <w:adjustRightInd w:val="0"/>
        <w:ind w:left="480" w:hanging="480"/>
        <w:rPr>
          <w:noProof/>
        </w:rPr>
      </w:pPr>
      <w:r w:rsidRPr="00E40567">
        <w:rPr>
          <w:noProof/>
        </w:rPr>
        <w:br/>
      </w:r>
      <w:r w:rsidRPr="00E40567">
        <w:rPr>
          <w:noProof/>
        </w:rPr>
        <w:lastRenderedPageBreak/>
        <w:t>National Marine Fisheries Service 2006. Draft Supplmental Environmental Impact Statementbottomfish and Seamount Groundfish Fisheries of the Western Pacific Regionmeasures To End Bottomfish Overfishing in the Hawaii Archipelago. Honolulu, HI.</w:t>
      </w:r>
    </w:p>
    <w:p w14:paraId="1B3495ED" w14:textId="77777777" w:rsidR="00E40567" w:rsidRPr="00E40567" w:rsidRDefault="00E40567" w:rsidP="00E40567">
      <w:pPr>
        <w:widowControl w:val="0"/>
        <w:autoSpaceDE w:val="0"/>
        <w:autoSpaceDN w:val="0"/>
        <w:adjustRightInd w:val="0"/>
        <w:ind w:left="480" w:hanging="480"/>
        <w:rPr>
          <w:noProof/>
        </w:rPr>
      </w:pPr>
      <w:r w:rsidRPr="00E40567">
        <w:rPr>
          <w:noProof/>
        </w:rPr>
        <w:br/>
        <w:t>O’Dor, R., Lindholm, J., Oxenford, H., and Parsons, D. 2004. Acoustic Tracking of Fish : How Continuous Data on Fish Movement Could Change the Planning of MPAs. MPA news 5:1–6</w:t>
      </w:r>
    </w:p>
    <w:p w14:paraId="4B6877D1" w14:textId="77777777" w:rsidR="00E40567" w:rsidRPr="00E40567" w:rsidRDefault="00E40567" w:rsidP="00E40567">
      <w:pPr>
        <w:widowControl w:val="0"/>
        <w:autoSpaceDE w:val="0"/>
        <w:autoSpaceDN w:val="0"/>
        <w:adjustRightInd w:val="0"/>
        <w:ind w:left="480" w:hanging="480"/>
        <w:rPr>
          <w:noProof/>
        </w:rPr>
      </w:pPr>
      <w:r w:rsidRPr="00E40567">
        <w:rPr>
          <w:noProof/>
        </w:rPr>
        <w:br/>
        <w:t>O’Malley, J. 2015. A Review of the Cooperative Hawaiian Bottomfish Tagging Program of the Pacific Islands Fisheries Science Center and the Pacific Islands Fisheries Group 47. https://doi.org/10.7289/V59W0CF7.</w:t>
      </w:r>
    </w:p>
    <w:p w14:paraId="01C97B26" w14:textId="77777777" w:rsidR="00E40567" w:rsidRPr="00E40567" w:rsidRDefault="00E40567" w:rsidP="00E40567">
      <w:pPr>
        <w:widowControl w:val="0"/>
        <w:autoSpaceDE w:val="0"/>
        <w:autoSpaceDN w:val="0"/>
        <w:adjustRightInd w:val="0"/>
        <w:ind w:left="480" w:hanging="480"/>
        <w:rPr>
          <w:noProof/>
        </w:rPr>
      </w:pPr>
      <w:r w:rsidRPr="00E40567">
        <w:rPr>
          <w:noProof/>
        </w:rPr>
        <w:br/>
        <w:t>Oishi, F.G., and Devick, W.S. 2000. Job Progress Report - Opakapaka Resource Assessment Island of Oahu. Honolulu, HI.</w:t>
      </w:r>
    </w:p>
    <w:p w14:paraId="29861BB3" w14:textId="77777777" w:rsidR="00E40567" w:rsidRPr="00E40567" w:rsidRDefault="00E40567" w:rsidP="00E40567">
      <w:pPr>
        <w:widowControl w:val="0"/>
        <w:autoSpaceDE w:val="0"/>
        <w:autoSpaceDN w:val="0"/>
        <w:adjustRightInd w:val="0"/>
        <w:ind w:left="480" w:hanging="480"/>
        <w:rPr>
          <w:noProof/>
        </w:rPr>
      </w:pPr>
      <w:r w:rsidRPr="00E40567">
        <w:rPr>
          <w:noProof/>
        </w:rPr>
        <w:br/>
        <w:t>Pante, E., and Simon-Bouhet, B. 2013. Marmap: a package for importing, plotting and analyzing bathymetric and topographic data in R. PLoS One 8:e73051. https://doi.org/10.1371/journal.pone.0083051.</w:t>
      </w:r>
    </w:p>
    <w:p w14:paraId="18E17308" w14:textId="77777777" w:rsidR="00E40567" w:rsidRPr="00E40567" w:rsidRDefault="00E40567" w:rsidP="00E40567">
      <w:pPr>
        <w:widowControl w:val="0"/>
        <w:autoSpaceDE w:val="0"/>
        <w:autoSpaceDN w:val="0"/>
        <w:adjustRightInd w:val="0"/>
        <w:ind w:left="480" w:hanging="480"/>
        <w:rPr>
          <w:noProof/>
        </w:rPr>
      </w:pPr>
      <w:r w:rsidRPr="00E40567">
        <w:rPr>
          <w:noProof/>
        </w:rPr>
        <w:br/>
        <w:t>Parke, M. 2007. Linking Hawaii Fisherman Reported Commercial Bottomfish Catch Data to Potential Bottomfish Habitat and Proposed Restricted Fishing Areas using GIS and Spatial Analysis. Fish. Sci. 1–45</w:t>
      </w:r>
    </w:p>
    <w:p w14:paraId="1C06AB96" w14:textId="77777777" w:rsidR="00E40567" w:rsidRPr="00E40567" w:rsidRDefault="00E40567" w:rsidP="00E40567">
      <w:pPr>
        <w:widowControl w:val="0"/>
        <w:autoSpaceDE w:val="0"/>
        <w:autoSpaceDN w:val="0"/>
        <w:adjustRightInd w:val="0"/>
        <w:ind w:left="480" w:hanging="480"/>
        <w:rPr>
          <w:noProof/>
        </w:rPr>
      </w:pPr>
      <w:r w:rsidRPr="00E40567">
        <w:rPr>
          <w:noProof/>
        </w:rPr>
        <w:br/>
        <w:t>Parker, S.J., McElderry, H.I., Rankin, P.S., and Hannah, R.W. 2006. Buoyancy Regulation and Barotrauma in Two Species of Nearshore Rockfish. Trans. Am. Fish. Soc. 135:1213–1223. https://doi.org/10.1577/T06-014.1.</w:t>
      </w:r>
    </w:p>
    <w:p w14:paraId="46F15D61" w14:textId="77777777" w:rsidR="00E40567" w:rsidRPr="00E40567" w:rsidRDefault="00E40567" w:rsidP="00E40567">
      <w:pPr>
        <w:widowControl w:val="0"/>
        <w:autoSpaceDE w:val="0"/>
        <w:autoSpaceDN w:val="0"/>
        <w:adjustRightInd w:val="0"/>
        <w:ind w:left="480" w:hanging="480"/>
        <w:rPr>
          <w:noProof/>
        </w:rPr>
      </w:pPr>
      <w:r w:rsidRPr="00E40567">
        <w:rPr>
          <w:noProof/>
        </w:rPr>
        <w:br/>
        <w:t>Pedersen, M.W., Burgess, G., and Weng, K.C. 2014. A quantitative approach to static sensor network design. Methods Ecol. Evol. 5:1043–1051. https://doi.org/10.1111/2041-210X.12255.</w:t>
      </w:r>
    </w:p>
    <w:p w14:paraId="34981B72" w14:textId="77777777" w:rsidR="00E40567" w:rsidRPr="00E40567" w:rsidRDefault="00E40567" w:rsidP="00E40567">
      <w:pPr>
        <w:widowControl w:val="0"/>
        <w:autoSpaceDE w:val="0"/>
        <w:autoSpaceDN w:val="0"/>
        <w:adjustRightInd w:val="0"/>
        <w:ind w:left="480" w:hanging="480"/>
        <w:rPr>
          <w:noProof/>
        </w:rPr>
      </w:pPr>
      <w:r w:rsidRPr="00E40567">
        <w:rPr>
          <w:noProof/>
        </w:rPr>
        <w:br/>
        <w:t>Polovina, J.J., Moffitt, R.B., Ralston, S., Shiota, P.M., and Williams, H. a 1985. Fisheries Resource Assessment of the Mariana Archipelago, 1982-85. Mar. Fish. Rev. 47:19–25</w:t>
      </w:r>
    </w:p>
    <w:p w14:paraId="4A61A9A6" w14:textId="77777777" w:rsidR="00E40567" w:rsidRPr="00E40567" w:rsidRDefault="00E40567" w:rsidP="00E40567">
      <w:pPr>
        <w:widowControl w:val="0"/>
        <w:autoSpaceDE w:val="0"/>
        <w:autoSpaceDN w:val="0"/>
        <w:adjustRightInd w:val="0"/>
        <w:ind w:left="480" w:hanging="480"/>
        <w:rPr>
          <w:noProof/>
        </w:rPr>
      </w:pPr>
      <w:r w:rsidRPr="00E40567">
        <w:rPr>
          <w:noProof/>
        </w:rPr>
        <w:br/>
        <w:t>Pribyl, A.L., Schreck, C.B., Parker, S.J., and Weis, V.M. 2012. Identification of biomarkers indicative of barotrauma and recovery in black rockfish Sebastes melanops. J. Fish Biol. 81:181–196. https://doi.org/10.1111/j.1095-8649.2012.03322.x.</w:t>
      </w:r>
    </w:p>
    <w:p w14:paraId="1FB618DA" w14:textId="77777777" w:rsidR="00E40567" w:rsidRPr="00E40567" w:rsidRDefault="00E40567" w:rsidP="00E40567">
      <w:pPr>
        <w:widowControl w:val="0"/>
        <w:autoSpaceDE w:val="0"/>
        <w:autoSpaceDN w:val="0"/>
        <w:adjustRightInd w:val="0"/>
        <w:ind w:left="480" w:hanging="480"/>
        <w:rPr>
          <w:noProof/>
        </w:rPr>
      </w:pPr>
      <w:r w:rsidRPr="00E40567">
        <w:rPr>
          <w:noProof/>
        </w:rPr>
        <w:br/>
        <w:t>R Core Team 2014. R: A Language and Environment for Statistical Computing. Vienna, Austria.</w:t>
      </w:r>
    </w:p>
    <w:p w14:paraId="27E42AFA" w14:textId="77777777" w:rsidR="00E40567" w:rsidRPr="00E40567" w:rsidRDefault="00E40567" w:rsidP="00E40567">
      <w:pPr>
        <w:widowControl w:val="0"/>
        <w:autoSpaceDE w:val="0"/>
        <w:autoSpaceDN w:val="0"/>
        <w:adjustRightInd w:val="0"/>
        <w:ind w:left="480" w:hanging="480"/>
        <w:rPr>
          <w:noProof/>
        </w:rPr>
      </w:pPr>
      <w:r w:rsidRPr="00E40567">
        <w:rPr>
          <w:noProof/>
        </w:rPr>
        <w:br/>
        <w:t>Rogers, B.L., Lowe, C.G., and Fernández-Juricic, E. 2011. Recovery of visual performance in rosy rockfish (Sebastes rosaceus) following exophthalmia resulting from barotrauma. Fish. Res. 112:1–7. https://doi.org/10.1016/j.fishres.2011.08.001.</w:t>
      </w:r>
    </w:p>
    <w:p w14:paraId="7751931B"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Sackett, D.K., Drazen, J.C., Moriwake, V.N., Kelley, C.D., Schumacher, B.D., and Misa, </w:t>
      </w:r>
      <w:r w:rsidRPr="00E40567">
        <w:rPr>
          <w:noProof/>
        </w:rPr>
        <w:lastRenderedPageBreak/>
        <w:t>W.F.X.E. 2014. Marine protected areas for deepwater fish populations: An evaluation of their effects in Hawai’i. Mar. Biol. 161:411–425. https://doi.org/10.1007/s00227-013-2347-9.</w:t>
      </w:r>
    </w:p>
    <w:p w14:paraId="0F856E4B" w14:textId="77777777" w:rsidR="00E40567" w:rsidRPr="00E40567" w:rsidRDefault="00E40567" w:rsidP="00E40567">
      <w:pPr>
        <w:widowControl w:val="0"/>
        <w:autoSpaceDE w:val="0"/>
        <w:autoSpaceDN w:val="0"/>
        <w:adjustRightInd w:val="0"/>
        <w:ind w:left="480" w:hanging="480"/>
        <w:rPr>
          <w:noProof/>
        </w:rPr>
      </w:pPr>
      <w:r w:rsidRPr="00E40567">
        <w:rPr>
          <w:noProof/>
        </w:rPr>
        <w:br/>
        <w:t>Sale, P.F., Cowen, R.K., Danilowicz, B.S., Jones, G.P., Kritzer, J.P., Lindeman, K.C., Planes, S., Polunin, N.V.C., Russ, G.R., Sadovy, Y.J., and Steneck, R.S. 2005. Critical science gaps impede use of no-take fishery reserves. Trends Ecol. Evol. 20:74–80. https://doi.org/10.1016/j.tree.2004.11.007.</w:t>
      </w:r>
    </w:p>
    <w:p w14:paraId="0CE4F3EA" w14:textId="77777777" w:rsidR="00E40567" w:rsidRPr="00E40567" w:rsidRDefault="00E40567" w:rsidP="00E40567">
      <w:pPr>
        <w:widowControl w:val="0"/>
        <w:autoSpaceDE w:val="0"/>
        <w:autoSpaceDN w:val="0"/>
        <w:adjustRightInd w:val="0"/>
        <w:ind w:left="480" w:hanging="480"/>
        <w:rPr>
          <w:noProof/>
        </w:rPr>
      </w:pPr>
      <w:r w:rsidRPr="00E40567">
        <w:rPr>
          <w:noProof/>
        </w:rPr>
        <w:br/>
        <w:t>Scherrer, S.R., Rideout, B.P., Giorli, G., Nosal, E.-M., and Weng, K.C. 2018. Depth- and range-dependent variation in the performance of aquatic telemetry systems: understanding and predicting the susceptibility of acoustic tag–receiver pairs to close proximity detection interference. PeerJ 6:e4249. https://doi.org/10.7717/peerj.4249.</w:t>
      </w:r>
    </w:p>
    <w:p w14:paraId="466E021E" w14:textId="77777777" w:rsidR="00E40567" w:rsidRPr="00E40567" w:rsidRDefault="00E40567" w:rsidP="00E40567">
      <w:pPr>
        <w:widowControl w:val="0"/>
        <w:autoSpaceDE w:val="0"/>
        <w:autoSpaceDN w:val="0"/>
        <w:adjustRightInd w:val="0"/>
        <w:ind w:left="480" w:hanging="480"/>
        <w:rPr>
          <w:noProof/>
        </w:rPr>
      </w:pPr>
      <w:r w:rsidRPr="00E40567">
        <w:rPr>
          <w:noProof/>
        </w:rPr>
        <w:br/>
        <w:t>Smith, J.R. 2016. Multibeam backscatter and bathymetry synthesis for the Main Hawaiian Islands, Final Technical Report</w:t>
      </w:r>
    </w:p>
    <w:p w14:paraId="055415E3" w14:textId="77777777" w:rsidR="00E40567" w:rsidRPr="00E40567" w:rsidRDefault="00E40567" w:rsidP="00E40567">
      <w:pPr>
        <w:widowControl w:val="0"/>
        <w:autoSpaceDE w:val="0"/>
        <w:autoSpaceDN w:val="0"/>
        <w:adjustRightInd w:val="0"/>
        <w:ind w:left="480" w:hanging="480"/>
        <w:rPr>
          <w:noProof/>
        </w:rPr>
      </w:pPr>
      <w:r w:rsidRPr="00E40567">
        <w:rPr>
          <w:noProof/>
        </w:rPr>
        <w:br/>
        <w:t>Uchiyama, J.H., and Kazama, T.K. 2003. Updated Weight-on-Length Relationships for Pelagic Fishes Caught in the Central North Pacific Ocean and Bottomfishes from the Northwestern Hawaiian Islands. Fish. Sci. 1–34</w:t>
      </w:r>
    </w:p>
    <w:p w14:paraId="05D868E7" w14:textId="77777777" w:rsidR="00E40567" w:rsidRPr="00E40567" w:rsidRDefault="00E40567" w:rsidP="00E40567">
      <w:pPr>
        <w:widowControl w:val="0"/>
        <w:autoSpaceDE w:val="0"/>
        <w:autoSpaceDN w:val="0"/>
        <w:adjustRightInd w:val="0"/>
        <w:ind w:left="480" w:hanging="480"/>
        <w:rPr>
          <w:noProof/>
        </w:rPr>
      </w:pPr>
      <w:r w:rsidRPr="00E40567">
        <w:rPr>
          <w:noProof/>
        </w:rPr>
        <w:br/>
        <w:t>Weng, K.C. 2013. A pilot study of deepwater fish movement with respect to marine reserves. Anim. Biotelemetry 1:17. https://doi.org/10.1186/2050-3385-1-17.</w:t>
      </w:r>
    </w:p>
    <w:p w14:paraId="5A3D2BAD" w14:textId="77777777" w:rsidR="00E40567" w:rsidRPr="00E40567" w:rsidRDefault="00E40567" w:rsidP="00E40567">
      <w:pPr>
        <w:widowControl w:val="0"/>
        <w:autoSpaceDE w:val="0"/>
        <w:autoSpaceDN w:val="0"/>
        <w:adjustRightInd w:val="0"/>
        <w:ind w:left="480" w:hanging="480"/>
        <w:rPr>
          <w:noProof/>
        </w:rPr>
      </w:pPr>
      <w:r w:rsidRPr="00E40567">
        <w:rPr>
          <w:noProof/>
        </w:rPr>
        <w:br/>
        <w:t>Western Pacific Regional Fishery Management Council 2009. Fishery Ecosystem Plan for the Hawaii Archipelago. Honolulu, HI.</w:t>
      </w:r>
    </w:p>
    <w:p w14:paraId="77C169CE" w14:textId="77777777" w:rsidR="00E40567" w:rsidRPr="00E40567" w:rsidRDefault="00E40567" w:rsidP="00E40567">
      <w:pPr>
        <w:widowControl w:val="0"/>
        <w:autoSpaceDE w:val="0"/>
        <w:autoSpaceDN w:val="0"/>
        <w:adjustRightInd w:val="0"/>
        <w:ind w:left="480" w:hanging="480"/>
        <w:rPr>
          <w:noProof/>
        </w:rPr>
      </w:pPr>
      <w:r w:rsidRPr="00E40567">
        <w:rPr>
          <w:noProof/>
        </w:rPr>
        <w:br/>
        <w:t>Western Pacific Regional Fishery Management Council 2013. Minutes of the 158th Meeting of the Western Pacific Regional Fishery Management Council. Honolulu, HI. https://doi.org/10.1017/CBO9781107415324.004.</w:t>
      </w:r>
    </w:p>
    <w:p w14:paraId="5204FB7F" w14:textId="77777777" w:rsidR="00E40567" w:rsidRPr="00E40567" w:rsidRDefault="00E40567" w:rsidP="00E40567">
      <w:pPr>
        <w:widowControl w:val="0"/>
        <w:autoSpaceDE w:val="0"/>
        <w:autoSpaceDN w:val="0"/>
        <w:adjustRightInd w:val="0"/>
        <w:ind w:left="480" w:hanging="480"/>
        <w:rPr>
          <w:noProof/>
        </w:rPr>
      </w:pPr>
      <w:r w:rsidRPr="00E40567">
        <w:rPr>
          <w:noProof/>
        </w:rPr>
        <w:br/>
        <w:t>Western Pacific Regional Fishery Management Council 2014. WPRFMC Five-year Research Priorities under the MSRA 2014-2019. Honolulu, HI.</w:t>
      </w:r>
    </w:p>
    <w:p w14:paraId="24311420"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Winter, J.D. 1983. Underwater biotelemetry. </w:t>
      </w:r>
      <w:r w:rsidRPr="00E40567">
        <w:rPr>
          <w:i/>
          <w:iCs/>
          <w:noProof/>
        </w:rPr>
        <w:t>In</w:t>
      </w:r>
      <w:r w:rsidRPr="00E40567">
        <w:rPr>
          <w:noProof/>
        </w:rPr>
        <w:t xml:space="preserve"> Fish. Tech. (Nielsen, L.A., and D.L. Johnson, eds). p. 371–395. American Fisheries Society, Bathesda, Maryland.</w:t>
      </w:r>
    </w:p>
    <w:p w14:paraId="09DDD310" w14:textId="77777777" w:rsidR="00E40567" w:rsidRPr="00E40567" w:rsidRDefault="00E40567" w:rsidP="00E40567">
      <w:pPr>
        <w:widowControl w:val="0"/>
        <w:autoSpaceDE w:val="0"/>
        <w:autoSpaceDN w:val="0"/>
        <w:adjustRightInd w:val="0"/>
        <w:ind w:left="480" w:hanging="480"/>
        <w:rPr>
          <w:noProof/>
        </w:rPr>
      </w:pPr>
      <w:r w:rsidRPr="00E40567">
        <w:rPr>
          <w:noProof/>
        </w:rPr>
        <w:br/>
        <w:t>Ziemann, D.A., and Kelley, C.D. 2008. Detection and Documentation of Bottomfish Spillover from the Kahoolawe Island Reserve, Phase III. Honolulu, HI.</w:t>
      </w:r>
    </w:p>
    <w:p w14:paraId="71363288" w14:textId="1F5DC102" w:rsidR="00453908" w:rsidRPr="00453908" w:rsidRDefault="00453908" w:rsidP="00E40567">
      <w:pPr>
        <w:widowControl w:val="0"/>
        <w:autoSpaceDE w:val="0"/>
        <w:autoSpaceDN w:val="0"/>
        <w:adjustRightInd w:val="0"/>
        <w:ind w:left="480" w:hanging="480"/>
      </w:pPr>
      <w:r>
        <w:fldChar w:fldCharType="end"/>
      </w:r>
    </w:p>
    <w:p w14:paraId="7FC2DC8B" w14:textId="7193B2E9" w:rsidR="00D63739" w:rsidRPr="00616930" w:rsidRDefault="00D63739">
      <w:pPr>
        <w:rPr>
          <w:color w:val="000000" w:themeColor="text1"/>
        </w:rPr>
      </w:pPr>
      <w:r w:rsidRPr="00616930">
        <w:rPr>
          <w:color w:val="000000" w:themeColor="text1"/>
        </w:rPr>
        <w:br w:type="page"/>
      </w:r>
    </w:p>
    <w:p w14:paraId="53445ADF" w14:textId="4AF10158" w:rsidR="00DC5812" w:rsidRPr="00DC5812" w:rsidRDefault="00DC5812">
      <w:pPr>
        <w:rPr>
          <w:b/>
          <w:color w:val="000000" w:themeColor="text1"/>
        </w:rPr>
      </w:pPr>
      <w:r w:rsidRPr="00DC5812">
        <w:rPr>
          <w:b/>
          <w:color w:val="000000" w:themeColor="text1"/>
        </w:rPr>
        <w:lastRenderedPageBreak/>
        <w:t>Table</w:t>
      </w:r>
      <w:r w:rsidR="00900E36">
        <w:rPr>
          <w:b/>
          <w:color w:val="000000" w:themeColor="text1"/>
        </w:rPr>
        <w:t>s</w:t>
      </w:r>
    </w:p>
    <w:p w14:paraId="2370DB45" w14:textId="40BD52F1" w:rsidR="00DC5812" w:rsidRDefault="00BB0613">
      <w:pPr>
        <w:rPr>
          <w:b/>
          <w:color w:val="000000" w:themeColor="text1"/>
        </w:rPr>
      </w:pPr>
      <w:r>
        <w:rPr>
          <w:b/>
          <w:noProof/>
          <w:color w:val="000000" w:themeColor="text1"/>
        </w:rPr>
        <w:drawing>
          <wp:inline distT="0" distB="0" distL="0" distR="0" wp14:anchorId="02F29402" wp14:editId="6510A33A">
            <wp:extent cx="1965960" cy="79248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8-12-20 at 5.53.01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65960" cy="7924800"/>
                    </a:xfrm>
                    <a:prstGeom prst="rect">
                      <a:avLst/>
                    </a:prstGeom>
                  </pic:spPr>
                </pic:pic>
              </a:graphicData>
            </a:graphic>
          </wp:inline>
        </w:drawing>
      </w:r>
      <w:r w:rsidR="00DC5812">
        <w:rPr>
          <w:b/>
          <w:color w:val="000000" w:themeColor="text1"/>
        </w:rPr>
        <w:br w:type="page"/>
      </w:r>
    </w:p>
    <w:p w14:paraId="4A437C92" w14:textId="21931A9E" w:rsidR="00D63739" w:rsidRPr="00616930" w:rsidRDefault="00D63739" w:rsidP="00B84950">
      <w:pPr>
        <w:spacing w:line="480" w:lineRule="auto"/>
        <w:rPr>
          <w:b/>
          <w:color w:val="000000" w:themeColor="text1"/>
        </w:rPr>
      </w:pPr>
      <w:r w:rsidRPr="00616930">
        <w:rPr>
          <w:b/>
          <w:color w:val="000000" w:themeColor="text1"/>
        </w:rPr>
        <w:lastRenderedPageBreak/>
        <w:t>Figures</w:t>
      </w:r>
    </w:p>
    <w:p w14:paraId="150287E3" w14:textId="1D23DD18" w:rsidR="00D63739" w:rsidRPr="00616930" w:rsidRDefault="00D63739" w:rsidP="00B84950">
      <w:pPr>
        <w:spacing w:line="480" w:lineRule="auto"/>
        <w:rPr>
          <w:b/>
          <w:color w:val="000000" w:themeColor="text1"/>
        </w:rPr>
      </w:pPr>
    </w:p>
    <w:p w14:paraId="1AA1E4F1" w14:textId="77777777" w:rsidR="00D63739" w:rsidRPr="00616930" w:rsidRDefault="00D63739" w:rsidP="00D63739">
      <w:pPr>
        <w:keepNext/>
        <w:spacing w:line="480" w:lineRule="auto"/>
      </w:pPr>
      <w:r w:rsidRPr="00616930">
        <w:rPr>
          <w:noProof/>
          <w:color w:val="000000" w:themeColor="text1"/>
        </w:rPr>
        <w:drawing>
          <wp:inline distT="0" distB="0" distL="0" distR="0" wp14:anchorId="45DB083B" wp14:editId="7ED7A076">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496275802.39515-GoodnessGrid.png"/>
                    <pic:cNvPicPr/>
                  </pic:nvPicPr>
                  <pic:blipFill>
                    <a:blip r:embed="rId14"/>
                    <a:stretch>
                      <a:fillRect/>
                    </a:stretch>
                  </pic:blipFill>
                  <pic:spPr>
                    <a:xfrm>
                      <a:off x="0" y="0"/>
                      <a:ext cx="5486400" cy="3657600"/>
                    </a:xfrm>
                    <a:prstGeom prst="rect">
                      <a:avLst/>
                    </a:prstGeom>
                  </pic:spPr>
                </pic:pic>
              </a:graphicData>
            </a:graphic>
          </wp:inline>
        </w:drawing>
      </w:r>
    </w:p>
    <w:p w14:paraId="4FD8A912" w14:textId="1EFE1651" w:rsidR="00D63739" w:rsidRPr="00616930" w:rsidRDefault="00D63739" w:rsidP="00D63739">
      <w:pPr>
        <w:pStyle w:val="Caption"/>
        <w:spacing w:line="480" w:lineRule="auto"/>
        <w:rPr>
          <w:color w:val="000000" w:themeColor="text1"/>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BA2879">
        <w:rPr>
          <w:noProof/>
          <w:sz w:val="24"/>
          <w:szCs w:val="24"/>
        </w:rPr>
        <w:t>1</w:t>
      </w:r>
      <w:r w:rsidRPr="00616930">
        <w:rPr>
          <w:noProof/>
          <w:sz w:val="24"/>
          <w:szCs w:val="24"/>
        </w:rPr>
        <w:fldChar w:fldCharType="end"/>
      </w:r>
      <w:r w:rsidRPr="00616930">
        <w:rPr>
          <w:sz w:val="24"/>
          <w:szCs w:val="24"/>
        </w:rPr>
        <w:t>: Combined outputs from the Acoustic Web App showing the coverage of</w:t>
      </w:r>
      <w:r w:rsidR="00A07E47">
        <w:rPr>
          <w:sz w:val="24"/>
          <w:szCs w:val="24"/>
        </w:rPr>
        <w:t xml:space="preserve"> the receiver array in </w:t>
      </w:r>
      <w:r w:rsidRPr="00616930">
        <w:rPr>
          <w:sz w:val="24"/>
          <w:szCs w:val="24"/>
        </w:rPr>
        <w:t>BRFA-E and the surrounding study site.</w:t>
      </w:r>
      <w:r w:rsidR="00903429">
        <w:rPr>
          <w:sz w:val="24"/>
          <w:szCs w:val="24"/>
        </w:rPr>
        <w:t xml:space="preserve"> </w:t>
      </w:r>
      <w:r w:rsidRPr="00616930">
        <w:rPr>
          <w:sz w:val="24"/>
          <w:szCs w:val="24"/>
        </w:rPr>
        <w:t xml:space="preserve">Positions of each receiver station (grey numbered circles) and the probability of detecting a tag at range (heat colored circles around each receiver) relative to adult </w:t>
      </w:r>
      <w:proofErr w:type="spellStart"/>
      <w:r w:rsidRPr="00616930">
        <w:rPr>
          <w:sz w:val="24"/>
          <w:szCs w:val="24"/>
        </w:rPr>
        <w:t>bottomfish</w:t>
      </w:r>
      <w:proofErr w:type="spellEnd"/>
      <w:r w:rsidRPr="00616930">
        <w:rPr>
          <w:sz w:val="24"/>
          <w:szCs w:val="24"/>
        </w:rPr>
        <w:t xml:space="preserve"> habitat </w:t>
      </w:r>
      <w:r w:rsidR="00D543EC">
        <w:rPr>
          <w:sz w:val="24"/>
          <w:szCs w:val="24"/>
        </w:rPr>
        <w:t xml:space="preserve">between the 100 and </w:t>
      </w:r>
      <w:r w:rsidRPr="00616930">
        <w:rPr>
          <w:sz w:val="24"/>
          <w:szCs w:val="24"/>
        </w:rPr>
        <w:t>400</w:t>
      </w:r>
      <w:r w:rsidR="00A07E47">
        <w:rPr>
          <w:sz w:val="24"/>
          <w:szCs w:val="24"/>
        </w:rPr>
        <w:t xml:space="preserve">-m </w:t>
      </w:r>
      <w:r w:rsidRPr="00616930">
        <w:rPr>
          <w:sz w:val="24"/>
          <w:szCs w:val="24"/>
        </w:rPr>
        <w:t>bathymetric contour</w:t>
      </w:r>
      <w:r w:rsidR="00D543EC">
        <w:rPr>
          <w:sz w:val="24"/>
          <w:szCs w:val="24"/>
        </w:rPr>
        <w:t>s</w:t>
      </w:r>
      <w:r w:rsidRPr="00616930">
        <w:rPr>
          <w:sz w:val="24"/>
          <w:szCs w:val="24"/>
        </w:rPr>
        <w:t xml:space="preserve"> (</w:t>
      </w:r>
      <w:commentRangeStart w:id="260"/>
      <w:r w:rsidRPr="00616930">
        <w:rPr>
          <w:sz w:val="24"/>
          <w:szCs w:val="24"/>
        </w:rPr>
        <w:t>pink-teal heat map swath</w:t>
      </w:r>
      <w:commentRangeEnd w:id="260"/>
      <w:r w:rsidR="00E36DD9">
        <w:rPr>
          <w:rStyle w:val="CommentReference"/>
          <w:rFonts w:eastAsiaTheme="minorHAnsi"/>
          <w:i w:val="0"/>
          <w:iCs w:val="0"/>
          <w:color w:val="auto"/>
        </w:rPr>
        <w:commentReference w:id="260"/>
      </w:r>
      <w:r w:rsidRPr="00616930">
        <w:rPr>
          <w:sz w:val="24"/>
          <w:szCs w:val="24"/>
        </w:rPr>
        <w:t>). Note that receiver numbers assigned by the Acoustic Web App are arbitrary and do not correspond to the station IDs referenced below.</w:t>
      </w:r>
    </w:p>
    <w:p w14:paraId="03E59C18" w14:textId="2CE6487D" w:rsidR="00D63739" w:rsidRPr="00616930" w:rsidRDefault="00D63739">
      <w:pPr>
        <w:rPr>
          <w:b/>
          <w:color w:val="000000" w:themeColor="text1"/>
        </w:rPr>
      </w:pPr>
      <w:r w:rsidRPr="00616930">
        <w:rPr>
          <w:b/>
          <w:color w:val="000000" w:themeColor="text1"/>
        </w:rPr>
        <w:br w:type="page"/>
      </w:r>
    </w:p>
    <w:p w14:paraId="794AE658" w14:textId="77777777" w:rsidR="00D63739" w:rsidRPr="00616930" w:rsidRDefault="00D63739" w:rsidP="00D63739">
      <w:pPr>
        <w:keepNext/>
        <w:spacing w:line="480" w:lineRule="auto"/>
      </w:pPr>
      <w:r w:rsidRPr="00616930">
        <w:rPr>
          <w:noProof/>
        </w:rPr>
        <w:lastRenderedPageBreak/>
        <w:drawing>
          <wp:inline distT="0" distB="0" distL="0" distR="0" wp14:anchorId="7919C6BB" wp14:editId="6CE9E3E0">
            <wp:extent cx="4688807" cy="46050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tion Map 2017-07-01.pdf"/>
                    <pic:cNvPicPr/>
                  </pic:nvPicPr>
                  <pic:blipFill>
                    <a:blip r:embed="rId15"/>
                    <a:stretch>
                      <a:fillRect/>
                    </a:stretch>
                  </pic:blipFill>
                  <pic:spPr>
                    <a:xfrm>
                      <a:off x="0" y="0"/>
                      <a:ext cx="4691552" cy="4607716"/>
                    </a:xfrm>
                    <a:prstGeom prst="rect">
                      <a:avLst/>
                    </a:prstGeom>
                  </pic:spPr>
                </pic:pic>
              </a:graphicData>
            </a:graphic>
          </wp:inline>
        </w:drawing>
      </w:r>
    </w:p>
    <w:p w14:paraId="4973C357" w14:textId="6EBCC1A0" w:rsidR="008205EC" w:rsidRPr="00616930" w:rsidRDefault="00D63739" w:rsidP="00D63739">
      <w:pPr>
        <w:pStyle w:val="Caption"/>
        <w:spacing w:line="480" w:lineRule="auto"/>
        <w:rPr>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BA2879">
        <w:rPr>
          <w:noProof/>
          <w:sz w:val="24"/>
          <w:szCs w:val="24"/>
        </w:rPr>
        <w:t>2</w:t>
      </w:r>
      <w:r w:rsidRPr="00616930">
        <w:rPr>
          <w:noProof/>
          <w:sz w:val="24"/>
          <w:szCs w:val="24"/>
        </w:rPr>
        <w:fldChar w:fldCharType="end"/>
      </w:r>
      <w:r w:rsidRPr="00616930">
        <w:rPr>
          <w:sz w:val="24"/>
          <w:szCs w:val="24"/>
        </w:rPr>
        <w:t>: Chart showing the station array deployed during FY2018. The boundaries of BRFA-E are shown by the purple bounding box.</w:t>
      </w:r>
      <w:r w:rsidR="00903429">
        <w:rPr>
          <w:sz w:val="24"/>
          <w:szCs w:val="24"/>
        </w:rPr>
        <w:t xml:space="preserve"> </w:t>
      </w:r>
      <w:r w:rsidR="00C0619F">
        <w:rPr>
          <w:sz w:val="24"/>
          <w:szCs w:val="24"/>
        </w:rPr>
        <w:t>Solid red circles show r</w:t>
      </w:r>
      <w:r w:rsidRPr="00616930">
        <w:rPr>
          <w:sz w:val="24"/>
          <w:szCs w:val="24"/>
        </w:rPr>
        <w:t>eceiver stations that were successfully deployed, recovered, and downloaded.</w:t>
      </w:r>
      <w:r w:rsidR="00903429">
        <w:rPr>
          <w:sz w:val="24"/>
          <w:szCs w:val="24"/>
        </w:rPr>
        <w:t xml:space="preserve"> </w:t>
      </w:r>
      <w:r w:rsidR="00C0619F">
        <w:rPr>
          <w:sz w:val="24"/>
          <w:szCs w:val="24"/>
        </w:rPr>
        <w:t xml:space="preserve">Open red circles show </w:t>
      </w:r>
      <w:r w:rsidRPr="00616930">
        <w:rPr>
          <w:sz w:val="24"/>
          <w:szCs w:val="24"/>
        </w:rPr>
        <w:t>station</w:t>
      </w:r>
      <w:r w:rsidR="00C0619F">
        <w:rPr>
          <w:sz w:val="24"/>
          <w:szCs w:val="24"/>
        </w:rPr>
        <w:t>s</w:t>
      </w:r>
      <w:r w:rsidRPr="00616930">
        <w:rPr>
          <w:sz w:val="24"/>
          <w:szCs w:val="24"/>
        </w:rPr>
        <w:t xml:space="preserve"> </w:t>
      </w:r>
      <w:r w:rsidR="00C0619F">
        <w:rPr>
          <w:sz w:val="24"/>
          <w:szCs w:val="24"/>
        </w:rPr>
        <w:t xml:space="preserve">that </w:t>
      </w:r>
      <w:r w:rsidRPr="00616930">
        <w:rPr>
          <w:sz w:val="24"/>
          <w:szCs w:val="24"/>
        </w:rPr>
        <w:t xml:space="preserve">could not be recovered (station loss, data failure). Adult </w:t>
      </w:r>
      <w:proofErr w:type="spellStart"/>
      <w:r w:rsidRPr="00616930">
        <w:rPr>
          <w:sz w:val="24"/>
          <w:szCs w:val="24"/>
        </w:rPr>
        <w:t>bottomfish</w:t>
      </w:r>
      <w:proofErr w:type="spellEnd"/>
      <w:r w:rsidRPr="00616930">
        <w:rPr>
          <w:sz w:val="24"/>
          <w:szCs w:val="24"/>
        </w:rPr>
        <w:t xml:space="preserve"> habitat (100-400 m) is highlighted in light blue.</w:t>
      </w:r>
    </w:p>
    <w:p w14:paraId="0EA98801" w14:textId="77777777" w:rsidR="008205EC" w:rsidRPr="00616930" w:rsidRDefault="008205EC">
      <w:pPr>
        <w:rPr>
          <w:rFonts w:eastAsiaTheme="minorEastAsia"/>
          <w:i/>
          <w:iCs/>
          <w:color w:val="44546A" w:themeColor="text2"/>
        </w:rPr>
      </w:pPr>
      <w:r w:rsidRPr="00616930">
        <w:br w:type="page"/>
      </w:r>
    </w:p>
    <w:p w14:paraId="18D350D4" w14:textId="77777777" w:rsidR="008205EC" w:rsidRPr="00616930" w:rsidRDefault="008205EC" w:rsidP="008205EC">
      <w:r w:rsidRPr="00616930">
        <w:rPr>
          <w:noProof/>
        </w:rPr>
        <w:lastRenderedPageBreak/>
        <w:drawing>
          <wp:inline distT="0" distB="0" distL="0" distR="0" wp14:anchorId="4991256D" wp14:editId="6055B1E5">
            <wp:extent cx="5486400" cy="3910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7-18 at 12.33.53 PM.png"/>
                    <pic:cNvPicPr/>
                  </pic:nvPicPr>
                  <pic:blipFill>
                    <a:blip r:embed="rId16"/>
                    <a:stretch>
                      <a:fillRect/>
                    </a:stretch>
                  </pic:blipFill>
                  <pic:spPr>
                    <a:xfrm>
                      <a:off x="0" y="0"/>
                      <a:ext cx="5486400" cy="3910965"/>
                    </a:xfrm>
                    <a:prstGeom prst="rect">
                      <a:avLst/>
                    </a:prstGeom>
                  </pic:spPr>
                </pic:pic>
              </a:graphicData>
            </a:graphic>
          </wp:inline>
        </w:drawing>
      </w:r>
    </w:p>
    <w:p w14:paraId="7DD08CE9" w14:textId="77777777" w:rsidR="008205EC" w:rsidRPr="00616930" w:rsidRDefault="008205EC" w:rsidP="008205EC">
      <w:pPr>
        <w:keepNext/>
      </w:pPr>
    </w:p>
    <w:p w14:paraId="44BAB3D1" w14:textId="3625D8AA" w:rsidR="008205EC" w:rsidRPr="00616930" w:rsidRDefault="008205EC" w:rsidP="008205EC">
      <w:pPr>
        <w:pStyle w:val="Caption"/>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3</w:t>
      </w:r>
      <w:r w:rsidRPr="00616930">
        <w:rPr>
          <w:noProof/>
        </w:rPr>
        <w:fldChar w:fldCharType="end"/>
      </w:r>
      <w:r w:rsidRPr="00616930">
        <w:t>: The FY2018 mortality decision algorithm that was used to classify each tagged fish from their detection record.</w:t>
      </w:r>
    </w:p>
    <w:p w14:paraId="67795D15" w14:textId="77777777" w:rsidR="00D63739" w:rsidRPr="00616930" w:rsidRDefault="00D63739" w:rsidP="00D63739">
      <w:pPr>
        <w:pStyle w:val="Caption"/>
        <w:spacing w:line="480" w:lineRule="auto"/>
        <w:rPr>
          <w:sz w:val="24"/>
          <w:szCs w:val="24"/>
        </w:rPr>
      </w:pPr>
    </w:p>
    <w:p w14:paraId="1977BD2D" w14:textId="6E3610E5" w:rsidR="00D63739" w:rsidRPr="00616930" w:rsidRDefault="00D63739">
      <w:pPr>
        <w:rPr>
          <w:b/>
          <w:color w:val="000000" w:themeColor="text1"/>
        </w:rPr>
      </w:pPr>
      <w:r w:rsidRPr="00616930">
        <w:rPr>
          <w:b/>
          <w:color w:val="000000" w:themeColor="text1"/>
        </w:rPr>
        <w:br w:type="page"/>
      </w:r>
    </w:p>
    <w:p w14:paraId="4F55FCEF" w14:textId="0BD93E8D" w:rsidR="00D63739" w:rsidRPr="00616930" w:rsidRDefault="00A71B1E" w:rsidP="00D63739">
      <w:pPr>
        <w:spacing w:line="480" w:lineRule="auto"/>
      </w:pPr>
      <w:r>
        <w:rPr>
          <w:noProof/>
        </w:rPr>
        <w:lastRenderedPageBreak/>
        <w:drawing>
          <wp:inline distT="0" distB="0" distL="0" distR="0" wp14:anchorId="2F682DD5" wp14:editId="43FD45C1">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lid_tags_size_distribution.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0D532EB" w14:textId="77777777" w:rsidR="00D63739" w:rsidRPr="00616930" w:rsidRDefault="00D63739" w:rsidP="00D63739">
      <w:pPr>
        <w:keepNext/>
        <w:spacing w:line="480" w:lineRule="auto"/>
      </w:pPr>
      <w:r w:rsidRPr="00616930">
        <w:t xml:space="preserve"> </w:t>
      </w:r>
    </w:p>
    <w:p w14:paraId="7E0F2FE4" w14:textId="69B227DA"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4</w:t>
      </w:r>
      <w:r w:rsidRPr="00616930">
        <w:rPr>
          <w:noProof/>
        </w:rPr>
        <w:fldChar w:fldCharType="end"/>
      </w:r>
      <w:r w:rsidRPr="00616930">
        <w:t xml:space="preserve">: </w:t>
      </w:r>
      <w:r w:rsidR="00A71B1E">
        <w:t>Orange bars show the</w:t>
      </w:r>
      <w:r w:rsidR="00A71B1E" w:rsidRPr="00616930">
        <w:t xml:space="preserve"> </w:t>
      </w:r>
      <w:r w:rsidRPr="00616930">
        <w:t xml:space="preserve">distribution of fork lengths for tagged </w:t>
      </w:r>
      <w:r w:rsidRPr="00616930">
        <w:rPr>
          <w:u w:val="single"/>
        </w:rPr>
        <w:t xml:space="preserve">P. </w:t>
      </w:r>
      <w:proofErr w:type="spellStart"/>
      <w:r w:rsidRPr="00616930">
        <w:rPr>
          <w:u w:val="single"/>
        </w:rPr>
        <w:t>filamentosus</w:t>
      </w:r>
      <w:proofErr w:type="spellEnd"/>
      <w:r w:rsidRPr="00616930">
        <w:t xml:space="preserve"> with valid tracks and</w:t>
      </w:r>
      <w:r w:rsidR="00A71B1E">
        <w:t xml:space="preserve"> blue bars indicate</w:t>
      </w:r>
      <w:r w:rsidRPr="00616930">
        <w:t xml:space="preserve"> all </w:t>
      </w:r>
      <w:r w:rsidRPr="00616930">
        <w:rPr>
          <w:u w:val="single"/>
        </w:rPr>
        <w:t xml:space="preserve">P. </w:t>
      </w:r>
      <w:proofErr w:type="spellStart"/>
      <w:r w:rsidRPr="00616930">
        <w:rPr>
          <w:u w:val="single"/>
        </w:rPr>
        <w:t>filamentosus</w:t>
      </w:r>
      <w:proofErr w:type="spellEnd"/>
      <w:r w:rsidRPr="00616930">
        <w:t xml:space="preserve"> tagged during the duration of the project</w:t>
      </w:r>
      <w:r w:rsidR="00A71B1E">
        <w:t xml:space="preserve"> </w:t>
      </w:r>
      <w:r w:rsidRPr="00616930">
        <w:t>(</w:t>
      </w:r>
      <w:r w:rsidR="00A71B1E">
        <w:t>top</w:t>
      </w:r>
      <w:r w:rsidRPr="00616930">
        <w:t xml:space="preserve">). Simulation results show that the observed distribution mean for fork lengths of fish with tracks classified valid (blue line) fell </w:t>
      </w:r>
      <w:r w:rsidR="00A71B1E">
        <w:t>outside</w:t>
      </w:r>
      <w:r w:rsidR="00A71B1E" w:rsidRPr="00616930">
        <w:t xml:space="preserve"> </w:t>
      </w:r>
      <w:r w:rsidRPr="00616930">
        <w:t>the range expected from the total population data (</w:t>
      </w:r>
      <w:r w:rsidR="00A71B1E">
        <w:t>middle</w:t>
      </w:r>
      <w:r w:rsidRPr="00616930">
        <w:t xml:space="preserve">), the observed standard deviation of the distribution (blue line) was </w:t>
      </w:r>
      <w:r w:rsidR="00A71B1E">
        <w:t xml:space="preserve">also </w:t>
      </w:r>
      <w:r w:rsidRPr="00616930">
        <w:t>smaller than would be expected if survivorship was random (</w:t>
      </w:r>
      <w:r w:rsidR="00A71B1E">
        <w:t>bottom</w:t>
      </w:r>
      <w:r w:rsidRPr="00616930">
        <w:t xml:space="preserve">). </w:t>
      </w:r>
    </w:p>
    <w:p w14:paraId="2B330FF0" w14:textId="42BDC0F5" w:rsidR="00D63739" w:rsidRPr="00616930" w:rsidRDefault="00D63739">
      <w:pPr>
        <w:rPr>
          <w:b/>
          <w:color w:val="000000" w:themeColor="text1"/>
        </w:rPr>
      </w:pPr>
      <w:r w:rsidRPr="00616930">
        <w:rPr>
          <w:b/>
          <w:color w:val="000000" w:themeColor="text1"/>
        </w:rPr>
        <w:br w:type="page"/>
      </w:r>
    </w:p>
    <w:p w14:paraId="413A3BDB" w14:textId="77777777" w:rsidR="00D63739" w:rsidRPr="00616930" w:rsidRDefault="00D63739" w:rsidP="00D63739">
      <w:pPr>
        <w:keepNext/>
        <w:spacing w:line="480" w:lineRule="auto"/>
      </w:pPr>
      <w:r w:rsidRPr="00616930">
        <w:rPr>
          <w:noProof/>
        </w:rPr>
        <w:lastRenderedPageBreak/>
        <w:drawing>
          <wp:inline distT="0" distB="0" distL="0" distR="0" wp14:anchorId="7B42ADE3" wp14:editId="21689ACF">
            <wp:extent cx="6766078" cy="5505444"/>
            <wp:effectExtent l="0" t="4445"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7-11 at 4.08.39 PM.png"/>
                    <pic:cNvPicPr/>
                  </pic:nvPicPr>
                  <pic:blipFill>
                    <a:blip r:embed="rId18"/>
                    <a:stretch>
                      <a:fillRect/>
                    </a:stretch>
                  </pic:blipFill>
                  <pic:spPr>
                    <a:xfrm rot="16200000">
                      <a:off x="0" y="0"/>
                      <a:ext cx="6794989" cy="5528969"/>
                    </a:xfrm>
                    <a:prstGeom prst="rect">
                      <a:avLst/>
                    </a:prstGeom>
                  </pic:spPr>
                </pic:pic>
              </a:graphicData>
            </a:graphic>
          </wp:inline>
        </w:drawing>
      </w:r>
    </w:p>
    <w:p w14:paraId="04A04755" w14:textId="2453D61C" w:rsidR="00E84623" w:rsidRDefault="00D63739" w:rsidP="00E84623">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5</w:t>
      </w:r>
      <w:r w:rsidRPr="00616930">
        <w:rPr>
          <w:noProof/>
        </w:rPr>
        <w:fldChar w:fldCharType="end"/>
      </w:r>
      <w:r w:rsidRPr="00616930">
        <w:t xml:space="preserve">: Maps of the 12 BRFAs used to calculate their linear habitat dimension. </w:t>
      </w:r>
      <w:r w:rsidR="00E84623">
        <w:t xml:space="preserve">BRFA Boundaries correspond to the boundaries of each plot. </w:t>
      </w:r>
      <w:r w:rsidRPr="00616930">
        <w:t>The least cost path approach calculated the distance across the BRFA starting and ending at the 120</w:t>
      </w:r>
      <w:r w:rsidR="00A07E47">
        <w:t xml:space="preserve">-m </w:t>
      </w:r>
      <w:r w:rsidRPr="00616930">
        <w:t>contour. The blue highlighted area indicates the 100 – 400</w:t>
      </w:r>
      <w:r w:rsidR="00A07E47">
        <w:t xml:space="preserve">-m </w:t>
      </w:r>
      <w:r w:rsidRPr="00616930">
        <w:t>depth range used to constrain each path. The red line shows the shortest (least-cost) path through the BRFA.</w:t>
      </w:r>
    </w:p>
    <w:p w14:paraId="1F5721EA" w14:textId="77777777" w:rsidR="00E84623" w:rsidRDefault="00E84623">
      <w:pPr>
        <w:rPr>
          <w:rFonts w:eastAsiaTheme="minorEastAsia"/>
          <w:i/>
          <w:iCs/>
          <w:color w:val="44546A" w:themeColor="text2"/>
          <w:sz w:val="18"/>
          <w:szCs w:val="18"/>
        </w:rPr>
      </w:pPr>
      <w:r>
        <w:lastRenderedPageBreak/>
        <w:br w:type="page"/>
      </w:r>
    </w:p>
    <w:p w14:paraId="582FF41A" w14:textId="77777777" w:rsidR="00D63739" w:rsidRPr="00E84623" w:rsidRDefault="00D63739" w:rsidP="00E84623">
      <w:pPr>
        <w:pStyle w:val="Caption"/>
        <w:spacing w:line="480" w:lineRule="auto"/>
      </w:pPr>
    </w:p>
    <w:p w14:paraId="2F5A6257" w14:textId="648BED13" w:rsidR="00D63739" w:rsidRPr="00616930" w:rsidRDefault="001D29A8" w:rsidP="00D63739">
      <w:pPr>
        <w:keepNext/>
        <w:spacing w:line="480" w:lineRule="auto"/>
        <w:outlineLvl w:val="0"/>
      </w:pPr>
      <w:r>
        <w:rPr>
          <w:noProof/>
        </w:rPr>
        <w:drawing>
          <wp:inline distT="0" distB="0" distL="0" distR="0" wp14:anchorId="6712E60A" wp14:editId="63F39D7B">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2 - Z-Constrained Homerange vs. Z-Constrained BRFA Area.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97B6C83" w14:textId="23D0E68F"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6</w:t>
      </w:r>
      <w:r w:rsidRPr="00616930">
        <w:rPr>
          <w:noProof/>
        </w:rPr>
        <w:fldChar w:fldCharType="end"/>
      </w:r>
      <w:r w:rsidRPr="00616930">
        <w:t xml:space="preserve">: Comparison of the maximum movement distances observed for </w:t>
      </w:r>
      <w:r w:rsidRPr="00616930">
        <w:rPr>
          <w:u w:val="single"/>
        </w:rPr>
        <w:t xml:space="preserve">P. </w:t>
      </w:r>
      <w:proofErr w:type="spellStart"/>
      <w:r w:rsidRPr="00616930">
        <w:rPr>
          <w:u w:val="single"/>
        </w:rPr>
        <w:t>filamentosus</w:t>
      </w:r>
      <w:proofErr w:type="spellEnd"/>
      <w:ins w:id="261" w:author="Kevin Weng" w:date="2019-01-08T18:27:00Z">
        <w:r w:rsidR="00004344">
          <w:rPr>
            <w:u w:val="single"/>
          </w:rPr>
          <w:t xml:space="preserve"> </w:t>
        </w:r>
        <w:r w:rsidR="000659FF" w:rsidRPr="00616930">
          <w:t>(Valid tracks only)</w:t>
        </w:r>
      </w:ins>
      <w:r w:rsidRPr="00616930">
        <w:t xml:space="preserve"> to the linear habitat dimensions of the </w:t>
      </w:r>
      <w:ins w:id="262" w:author="Kevin Weng" w:date="2019-01-08T18:28:00Z">
        <w:r w:rsidR="00004344">
          <w:t>12 BRFAs</w:t>
        </w:r>
      </w:ins>
      <w:del w:id="263" w:author="Kevin Weng" w:date="2019-01-08T18:27:00Z">
        <w:r w:rsidRPr="00616930" w:rsidDel="000659FF">
          <w:delText>(Valid tracks only).</w:delText>
        </w:r>
      </w:del>
    </w:p>
    <w:p w14:paraId="6F50E719" w14:textId="080713DA" w:rsidR="001D29A8" w:rsidRDefault="00890C5D" w:rsidP="009F0D71">
      <w:r>
        <w:rPr>
          <w:b/>
          <w:color w:val="000000" w:themeColor="text1"/>
        </w:rPr>
        <w:br w:type="page"/>
      </w:r>
    </w:p>
    <w:p w14:paraId="663A31EF" w14:textId="3BD0B8AA" w:rsidR="00F47DDE" w:rsidRDefault="00602EDB" w:rsidP="00F47DDE">
      <w:pPr>
        <w:keepNext/>
        <w:spacing w:line="480" w:lineRule="auto"/>
      </w:pPr>
      <w:r>
        <w:rPr>
          <w:noProof/>
        </w:rPr>
        <w:lastRenderedPageBreak/>
        <w:drawing>
          <wp:inline distT="0" distB="0" distL="0" distR="0" wp14:anchorId="4D301D49" wp14:editId="3129F6B9">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pth Analysis Plot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18B3E1" w14:textId="7D8EB92F" w:rsidR="00DD6583" w:rsidRPr="00004344" w:rsidRDefault="00602EDB">
      <w:pPr>
        <w:rPr>
          <w:rFonts w:eastAsiaTheme="minorEastAsia"/>
          <w:i/>
          <w:iCs/>
          <w:noProof/>
          <w:color w:val="44546A" w:themeColor="text2"/>
          <w:sz w:val="18"/>
          <w:szCs w:val="18"/>
        </w:rPr>
      </w:pPr>
      <w:r w:rsidRPr="00004344">
        <w:rPr>
          <w:i/>
          <w:sz w:val="18"/>
          <w:szCs w:val="18"/>
          <w:rPrChange w:id="264" w:author="Kevin Weng" w:date="2019-01-08T18:28:00Z">
            <w:rPr/>
          </w:rPrChange>
        </w:rPr>
        <w:t xml:space="preserve">Figure </w:t>
      </w:r>
      <w:r w:rsidR="00393A4D" w:rsidRPr="00004344">
        <w:rPr>
          <w:i/>
          <w:noProof/>
          <w:sz w:val="18"/>
          <w:szCs w:val="18"/>
          <w:rPrChange w:id="265" w:author="Kevin Weng" w:date="2019-01-08T18:28:00Z">
            <w:rPr>
              <w:noProof/>
            </w:rPr>
          </w:rPrChange>
        </w:rPr>
        <w:t>7</w:t>
      </w:r>
      <w:r w:rsidRPr="00004344">
        <w:rPr>
          <w:i/>
          <w:sz w:val="18"/>
          <w:szCs w:val="18"/>
          <w:rPrChange w:id="266" w:author="Kevin Weng" w:date="2019-01-08T18:28:00Z">
            <w:rPr/>
          </w:rPrChange>
        </w:rPr>
        <w:t xml:space="preserve">: Comparison of depths by period of day for the 10 valid </w:t>
      </w:r>
      <w:ins w:id="267" w:author="Kevin Weng" w:date="2019-01-08T18:28:00Z">
        <w:r w:rsidR="00004344">
          <w:rPr>
            <w:i/>
            <w:sz w:val="18"/>
            <w:szCs w:val="18"/>
          </w:rPr>
          <w:t xml:space="preserve">opakapaka </w:t>
        </w:r>
      </w:ins>
      <w:del w:id="268" w:author="Kevin Weng" w:date="2019-01-08T18:28:00Z">
        <w:r w:rsidRPr="00004344" w:rsidDel="00004344">
          <w:rPr>
            <w:i/>
            <w:sz w:val="18"/>
            <w:szCs w:val="18"/>
            <w:rPrChange w:id="269" w:author="Kevin Weng" w:date="2019-01-08T18:28:00Z">
              <w:rPr/>
            </w:rPrChange>
          </w:rPr>
          <w:delText>tags</w:delText>
        </w:r>
      </w:del>
      <w:ins w:id="270" w:author="Kevin Weng" w:date="2019-01-08T18:28:00Z">
        <w:r w:rsidR="00004344">
          <w:rPr>
            <w:i/>
            <w:sz w:val="18"/>
            <w:szCs w:val="18"/>
          </w:rPr>
          <w:t>tracks</w:t>
        </w:r>
      </w:ins>
      <w:r w:rsidRPr="00004344">
        <w:rPr>
          <w:i/>
          <w:sz w:val="18"/>
          <w:szCs w:val="18"/>
          <w:rPrChange w:id="271" w:author="Kevin Weng" w:date="2019-01-08T18:28:00Z">
            <w:rPr/>
          </w:rPrChange>
        </w:rPr>
        <w:t>. (a) Observed depths were available for two fish tagged with V13P tags. (b) For all 10 tags, depth was also inferred using depth of the receiver at which a detection occurred as a proxy</w:t>
      </w:r>
      <w:ins w:id="272" w:author="Kevin Weng" w:date="2019-01-08T18:29:00Z">
        <w:r w:rsidR="00845569">
          <w:rPr>
            <w:i/>
            <w:sz w:val="18"/>
            <w:szCs w:val="18"/>
          </w:rPr>
          <w:t xml:space="preserve"> for fish depth.</w:t>
        </w:r>
      </w:ins>
      <w:r w:rsidR="00DD6583" w:rsidRPr="00004344">
        <w:rPr>
          <w:i/>
          <w:noProof/>
          <w:sz w:val="18"/>
          <w:szCs w:val="18"/>
          <w:rPrChange w:id="273" w:author="Kevin Weng" w:date="2019-01-08T18:28:00Z">
            <w:rPr>
              <w:noProof/>
            </w:rPr>
          </w:rPrChange>
        </w:rPr>
        <w:br w:type="page"/>
      </w:r>
    </w:p>
    <w:p w14:paraId="619A7BEF" w14:textId="7C2025C0" w:rsidR="00F47DDE" w:rsidRDefault="00F47DDE" w:rsidP="00F47DDE">
      <w:pPr>
        <w:pStyle w:val="Caption"/>
      </w:pPr>
    </w:p>
    <w:p w14:paraId="67B52E4C" w14:textId="3D49DB87" w:rsidR="00602EDB" w:rsidRDefault="00602EDB" w:rsidP="00602EDB">
      <w:pPr>
        <w:keepNext/>
        <w:spacing w:line="480" w:lineRule="auto"/>
      </w:pPr>
      <w:r>
        <w:rPr>
          <w:noProof/>
        </w:rPr>
        <w:drawing>
          <wp:inline distT="0" distB="0" distL="0" distR="0" wp14:anchorId="107BBA12" wp14:editId="759DFADC">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de Locations by Diurnal Period.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CBE02BC" w14:textId="0ED94493" w:rsidR="00602EDB" w:rsidRDefault="00602EDB" w:rsidP="00602EDB">
      <w:pPr>
        <w:pStyle w:val="Caption"/>
      </w:pPr>
      <w:r>
        <w:t>Figure</w:t>
      </w:r>
      <w:r w:rsidR="00393A4D">
        <w:t xml:space="preserve"> </w:t>
      </w:r>
      <w:r w:rsidR="00393A4D">
        <w:rPr>
          <w:noProof/>
        </w:rPr>
        <w:t>8</w:t>
      </w:r>
      <w:r>
        <w:t xml:space="preserve">: </w:t>
      </w:r>
      <w:r w:rsidRPr="00225B26">
        <w:t xml:space="preserve">Mean location of </w:t>
      </w:r>
      <w:commentRangeStart w:id="274"/>
      <w:r w:rsidRPr="00225B26">
        <w:t xml:space="preserve">individuals </w:t>
      </w:r>
      <w:commentRangeEnd w:id="274"/>
      <w:r w:rsidR="00845569">
        <w:rPr>
          <w:rStyle w:val="CommentReference"/>
          <w:rFonts w:eastAsiaTheme="minorHAnsi"/>
          <w:i w:val="0"/>
          <w:iCs w:val="0"/>
          <w:color w:val="auto"/>
        </w:rPr>
        <w:commentReference w:id="274"/>
      </w:r>
      <w:r w:rsidRPr="00225B26">
        <w:t>with significant diurnal movement</w:t>
      </w:r>
      <w:r w:rsidR="0018076B">
        <w:t>s</w:t>
      </w:r>
      <w:r w:rsidRPr="00225B26">
        <w:t xml:space="preserve">. Pink, green, and blue points represent individual </w:t>
      </w:r>
      <w:r w:rsidR="00393A4D" w:rsidRPr="00225B26">
        <w:t>mean positions</w:t>
      </w:r>
      <w:r w:rsidRPr="00225B26">
        <w:t xml:space="preserve"> during </w:t>
      </w:r>
      <w:commentRangeStart w:id="276"/>
      <w:commentRangeStart w:id="277"/>
      <w:r w:rsidRPr="00225B26">
        <w:t xml:space="preserve">dawn, day, and night </w:t>
      </w:r>
      <w:commentRangeEnd w:id="276"/>
      <w:r>
        <w:rPr>
          <w:rStyle w:val="CommentReference"/>
          <w:rFonts w:eastAsiaTheme="minorHAnsi"/>
          <w:i w:val="0"/>
          <w:iCs w:val="0"/>
          <w:color w:val="auto"/>
        </w:rPr>
        <w:commentReference w:id="276"/>
      </w:r>
      <w:commentRangeEnd w:id="277"/>
      <w:r w:rsidR="000C4957">
        <w:rPr>
          <w:rStyle w:val="CommentReference"/>
          <w:rFonts w:eastAsiaTheme="minorHAnsi"/>
          <w:i w:val="0"/>
          <w:iCs w:val="0"/>
          <w:color w:val="auto"/>
        </w:rPr>
        <w:commentReference w:id="277"/>
      </w:r>
      <w:r w:rsidRPr="00225B26">
        <w:t xml:space="preserve">periods respectively. Hollow red circles indicate </w:t>
      </w:r>
      <w:r>
        <w:t xml:space="preserve">the location of </w:t>
      </w:r>
      <w:r w:rsidRPr="00225B26">
        <w:t>receiver</w:t>
      </w:r>
      <w:r>
        <w:t>s and the purple bounding box is the border of BRFA E.</w:t>
      </w:r>
    </w:p>
    <w:p w14:paraId="41993FEB" w14:textId="2D15DC4D" w:rsidR="0077723F" w:rsidRDefault="0077723F" w:rsidP="00B84950">
      <w:pPr>
        <w:spacing w:line="480" w:lineRule="auto"/>
        <w:rPr>
          <w:b/>
          <w:color w:val="000000" w:themeColor="text1"/>
        </w:rPr>
      </w:pPr>
    </w:p>
    <w:p w14:paraId="6425C504" w14:textId="77777777" w:rsidR="0077723F" w:rsidRDefault="0077723F" w:rsidP="00B84950">
      <w:pPr>
        <w:spacing w:line="480" w:lineRule="auto"/>
        <w:rPr>
          <w:b/>
          <w:color w:val="000000" w:themeColor="text1"/>
        </w:rPr>
      </w:pPr>
    </w:p>
    <w:p w14:paraId="63AC2568" w14:textId="041107C1"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1C632BDE" wp14:editId="6A7B223F">
            <wp:extent cx="5943600" cy="7691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7691755"/>
                    </a:xfrm>
                    <a:prstGeom prst="rect">
                      <a:avLst/>
                    </a:prstGeom>
                  </pic:spPr>
                </pic:pic>
              </a:graphicData>
            </a:graphic>
          </wp:inline>
        </w:drawing>
      </w:r>
    </w:p>
    <w:p w14:paraId="62CCF775" w14:textId="3B3F6A84"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46706C9A" wp14:editId="6D8452D8">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0AE6279E" wp14:editId="57891C52">
            <wp:extent cx="5943600" cy="7691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9B2225C" wp14:editId="2B37EE34">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7691755"/>
                    </a:xfrm>
                    <a:prstGeom prst="rect">
                      <a:avLst/>
                    </a:prstGeom>
                  </pic:spPr>
                </pic:pic>
              </a:graphicData>
            </a:graphic>
          </wp:inline>
        </w:drawing>
      </w:r>
    </w:p>
    <w:p w14:paraId="6DD9F110" w14:textId="3C07813B" w:rsidR="00D63739" w:rsidRPr="00616930"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3279B914" wp14:editId="75429C14">
            <wp:extent cx="5943600" cy="7691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4FE22BD" wp14:editId="628D66B3">
            <wp:extent cx="5943600" cy="7691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7691755"/>
                    </a:xfrm>
                    <a:prstGeom prst="rect">
                      <a:avLst/>
                    </a:prstGeom>
                  </pic:spPr>
                </pic:pic>
              </a:graphicData>
            </a:graphic>
          </wp:inline>
        </w:drawing>
      </w:r>
    </w:p>
    <w:sectPr w:rsidR="00D63739" w:rsidRPr="00616930" w:rsidSect="00207A09">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Kevin Weng" w:date="2018-12-28T10:33:00Z" w:initials="KW">
    <w:p w14:paraId="0F1DB130" w14:textId="77777777" w:rsidR="002A2932" w:rsidRDefault="002A2932">
      <w:pPr>
        <w:pStyle w:val="CommentText"/>
      </w:pPr>
      <w:r>
        <w:rPr>
          <w:rStyle w:val="CommentReference"/>
        </w:rPr>
        <w:annotationRef/>
      </w:r>
      <w:r>
        <w:t>You might want to think about an email address you’ll have for a long time … after graduation this one might go away. Though my 1997 UH email still worked when I came back in 2007 !!!</w:t>
      </w:r>
    </w:p>
    <w:p w14:paraId="2D03D9C9" w14:textId="0123494C" w:rsidR="002A2932" w:rsidRDefault="002A2932">
      <w:pPr>
        <w:pStyle w:val="CommentText"/>
      </w:pPr>
      <w:r>
        <w:t xml:space="preserve"> </w:t>
      </w:r>
    </w:p>
  </w:comment>
  <w:comment w:id="25" w:author="Kevin Weng" w:date="2018-12-28T10:50:00Z" w:initials="KW">
    <w:p w14:paraId="3E66D7EF" w14:textId="25CA4949" w:rsidR="002A2932" w:rsidRDefault="002A2932">
      <w:pPr>
        <w:pStyle w:val="CommentText"/>
      </w:pPr>
      <w:r>
        <w:rPr>
          <w:rStyle w:val="CommentReference"/>
        </w:rPr>
        <w:annotationRef/>
      </w:r>
      <w:r>
        <w:t>2017 Sackett paper is more about spillover</w:t>
      </w:r>
    </w:p>
  </w:comment>
  <w:comment w:id="28" w:author="Kevin Weng" w:date="2018-12-28T11:46:00Z" w:initials="KW">
    <w:p w14:paraId="5CBACBF5" w14:textId="1E550256" w:rsidR="002A2932" w:rsidRDefault="002A2932">
      <w:pPr>
        <w:pStyle w:val="CommentText"/>
      </w:pPr>
      <w:r>
        <w:rPr>
          <w:rStyle w:val="CommentReference"/>
        </w:rPr>
        <w:annotationRef/>
      </w:r>
      <w:r>
        <w:t>The years that you are giving – are those the years when the tracking was done, or the publication years?  For simplicity I’d say we don’t particularly care when tracking was done – we just need to report what they learned and then cite the pubs.</w:t>
      </w:r>
    </w:p>
  </w:comment>
  <w:comment w:id="29" w:author="Kevin Weng" w:date="2018-12-01T17:26:00Z" w:initials="KW">
    <w:p w14:paraId="21E60EC9" w14:textId="43092156" w:rsidR="002A2932" w:rsidRDefault="002A2932">
      <w:pPr>
        <w:pStyle w:val="CommentText"/>
      </w:pPr>
      <w:r>
        <w:rPr>
          <w:rStyle w:val="CommentReference"/>
        </w:rPr>
        <w:annotationRef/>
      </w:r>
      <w:r>
        <w:t xml:space="preserve">Be careful of putting results in the methods; or of interpreting things in the methods (those go in different sections). </w:t>
      </w:r>
    </w:p>
    <w:p w14:paraId="2F6EA6FE" w14:textId="77777777" w:rsidR="002A2932" w:rsidRDefault="002A2932">
      <w:pPr>
        <w:pStyle w:val="CommentText"/>
      </w:pPr>
    </w:p>
    <w:p w14:paraId="0A79BE87" w14:textId="36F03A24" w:rsidR="002A2932" w:rsidRDefault="002A2932">
      <w:pPr>
        <w:pStyle w:val="CommentText"/>
      </w:pPr>
      <w:r>
        <w:t xml:space="preserve">The inclusion of the shark tag data in the methods, to design and parameterize the classification algorithm, is justified. </w:t>
      </w:r>
    </w:p>
  </w:comment>
  <w:comment w:id="34" w:author="Kevin Weng" w:date="2018-12-01T17:30:00Z" w:initials="KW">
    <w:p w14:paraId="18F62308" w14:textId="2FE20A7D" w:rsidR="002A2932" w:rsidRDefault="002A2932">
      <w:pPr>
        <w:pStyle w:val="CommentText"/>
      </w:pPr>
      <w:r>
        <w:rPr>
          <w:rStyle w:val="CommentReference"/>
        </w:rPr>
        <w:annotationRef/>
      </w:r>
      <w:r>
        <w:t>How hard would it be to calculate this for all BRFAs?  Then you could put this in the results section (line 405 of version 2.2)</w:t>
      </w:r>
    </w:p>
  </w:comment>
  <w:comment w:id="35" w:author="Stephen Scherrer" w:date="2018-12-23T14:41:00Z" w:initials="SS">
    <w:p w14:paraId="1D314BC6" w14:textId="30B48980" w:rsidR="002A2932" w:rsidRDefault="002A2932">
      <w:pPr>
        <w:pStyle w:val="CommentText"/>
      </w:pPr>
      <w:r>
        <w:rPr>
          <w:rStyle w:val="CommentReference"/>
        </w:rPr>
        <w:annotationRef/>
      </w:r>
      <w:r>
        <w:t>So I’ve gone ahead and done this, but I’m not sure how relevant it is to this analysis. It will be important for the BRFA analysis chapter, so perhaps it’s more relevant to save for there?</w:t>
      </w:r>
    </w:p>
  </w:comment>
  <w:comment w:id="113" w:author="Kevin Weng" w:date="2019-01-08T16:11:00Z" w:initials="KW">
    <w:p w14:paraId="253ED0DA" w14:textId="7B7822F1" w:rsidR="002A2932" w:rsidRDefault="002A2932">
      <w:pPr>
        <w:pStyle w:val="CommentText"/>
      </w:pPr>
      <w:r>
        <w:rPr>
          <w:rStyle w:val="CommentReference"/>
        </w:rPr>
        <w:annotationRef/>
      </w:r>
      <w:r>
        <w:t>that's actually not as large as might be expected</w:t>
      </w:r>
    </w:p>
  </w:comment>
  <w:comment w:id="120" w:author="Stephen Scherrer" w:date="2018-12-20T15:48:00Z" w:initials="SS">
    <w:p w14:paraId="5AC019C0" w14:textId="5A4724A7" w:rsidR="002A2932" w:rsidRDefault="002A2932">
      <w:pPr>
        <w:pStyle w:val="CommentText"/>
      </w:pPr>
      <w:r>
        <w:rPr>
          <w:rStyle w:val="CommentReference"/>
        </w:rPr>
        <w:annotationRef/>
      </w:r>
      <w:r>
        <w:t>Find Source??</w:t>
      </w:r>
    </w:p>
  </w:comment>
  <w:comment w:id="121" w:author="Kevin Weng" w:date="2018-12-28T11:04:00Z" w:initials="KW">
    <w:p w14:paraId="27B80F7D" w14:textId="77777777" w:rsidR="002A2932" w:rsidRDefault="002A2932" w:rsidP="00560C8E">
      <w:pPr>
        <w:pStyle w:val="Heading2"/>
        <w:shd w:val="clear" w:color="auto" w:fill="FFFFFF"/>
        <w:spacing w:before="150" w:after="225" w:line="450" w:lineRule="atLeast"/>
        <w:rPr>
          <w:rFonts w:ascii="Helvetica" w:eastAsia="Times New Roman" w:hAnsi="Helvetica"/>
          <w:color w:val="1C1D1E"/>
          <w:sz w:val="36"/>
          <w:szCs w:val="36"/>
        </w:rPr>
      </w:pPr>
      <w:r>
        <w:rPr>
          <w:rStyle w:val="CommentReference"/>
        </w:rPr>
        <w:annotationRef/>
      </w:r>
      <w:r>
        <w:rPr>
          <w:rFonts w:ascii="Helvetica" w:eastAsia="Times New Roman" w:hAnsi="Helvetica"/>
          <w:color w:val="1C1D1E"/>
        </w:rPr>
        <w:t>Gastric evacuation in the sandbar shark, </w:t>
      </w:r>
      <w:r>
        <w:rPr>
          <w:rFonts w:ascii="Helvetica" w:eastAsia="Times New Roman" w:hAnsi="Helvetica"/>
          <w:i/>
          <w:iCs/>
          <w:color w:val="1C1D1E"/>
        </w:rPr>
        <w:t>Carcharhinus plumbeus</w:t>
      </w:r>
    </w:p>
    <w:p w14:paraId="5B370015" w14:textId="77777777" w:rsidR="002A2932" w:rsidRDefault="002A2932" w:rsidP="00560C8E">
      <w:pPr>
        <w:shd w:val="clear" w:color="auto" w:fill="FFFFFF"/>
        <w:rPr>
          <w:rFonts w:ascii="Helvetica" w:eastAsia="Times New Roman" w:hAnsi="Helvetica"/>
          <w:color w:val="8B8B8B"/>
          <w:sz w:val="21"/>
          <w:szCs w:val="21"/>
        </w:rPr>
      </w:pPr>
      <w:hyperlink r:id="rId1" w:history="1">
        <w:r>
          <w:rPr>
            <w:rStyle w:val="Hyperlink"/>
            <w:rFonts w:ascii="Helvetica" w:eastAsia="Times New Roman" w:hAnsi="Helvetica"/>
            <w:color w:val="005274"/>
            <w:sz w:val="21"/>
            <w:szCs w:val="21"/>
          </w:rPr>
          <w:t>R. J. Medved</w:t>
        </w:r>
      </w:hyperlink>
    </w:p>
    <w:p w14:paraId="680AFF04" w14:textId="77777777" w:rsidR="002A2932" w:rsidRDefault="002A2932" w:rsidP="00560C8E">
      <w:pPr>
        <w:shd w:val="clear" w:color="auto" w:fill="FFFFFF"/>
        <w:rPr>
          <w:rFonts w:ascii="Helvetica" w:eastAsia="Times New Roman" w:hAnsi="Helvetica"/>
          <w:color w:val="767676"/>
          <w:sz w:val="21"/>
          <w:szCs w:val="21"/>
        </w:rPr>
      </w:pPr>
      <w:r>
        <w:rPr>
          <w:rStyle w:val="epub-state"/>
          <w:rFonts w:ascii="Helvetica" w:eastAsia="Times New Roman" w:hAnsi="Helvetica"/>
          <w:color w:val="8B8B8B"/>
          <w:sz w:val="21"/>
          <w:szCs w:val="21"/>
        </w:rPr>
        <w:t>First published: </w:t>
      </w:r>
      <w:r>
        <w:rPr>
          <w:rStyle w:val="epub-date"/>
          <w:rFonts w:ascii="Helvetica" w:eastAsia="Times New Roman" w:hAnsi="Helvetica"/>
          <w:color w:val="1C1D1E"/>
          <w:sz w:val="21"/>
          <w:szCs w:val="21"/>
        </w:rPr>
        <w:t>March 1985</w:t>
      </w:r>
    </w:p>
    <w:p w14:paraId="08E6310C" w14:textId="77777777" w:rsidR="002A2932" w:rsidRDefault="002A2932" w:rsidP="00560C8E">
      <w:pPr>
        <w:shd w:val="clear" w:color="auto" w:fill="FFFFFF"/>
        <w:rPr>
          <w:rFonts w:ascii="Helvetica" w:eastAsia="Times New Roman" w:hAnsi="Helvetica"/>
          <w:color w:val="767676"/>
          <w:sz w:val="21"/>
          <w:szCs w:val="21"/>
        </w:rPr>
      </w:pPr>
      <w:hyperlink r:id="rId2" w:history="1">
        <w:r>
          <w:rPr>
            <w:rStyle w:val="Hyperlink"/>
            <w:rFonts w:ascii="Helvetica" w:eastAsia="Times New Roman" w:hAnsi="Helvetica"/>
            <w:b/>
            <w:bCs/>
            <w:color w:val="005274"/>
            <w:sz w:val="21"/>
            <w:szCs w:val="21"/>
          </w:rPr>
          <w:t>https://doi-org.eres.library.manoa.hawaii.edu/10.1111/j.1095-8649.1985.tb04263.x</w:t>
        </w:r>
      </w:hyperlink>
    </w:p>
    <w:p w14:paraId="7829524B" w14:textId="77777777" w:rsidR="002A2932" w:rsidRDefault="002A2932" w:rsidP="00E22A2B">
      <w:pPr>
        <w:pStyle w:val="Heading1"/>
        <w:spacing w:before="0" w:after="375"/>
        <w:rPr>
          <w:rFonts w:ascii="Arial" w:eastAsia="Times New Roman" w:hAnsi="Arial" w:cs="Arial"/>
          <w:color w:val="111111"/>
          <w:kern w:val="36"/>
          <w:sz w:val="48"/>
          <w:szCs w:val="48"/>
        </w:rPr>
      </w:pPr>
    </w:p>
    <w:p w14:paraId="21229902" w14:textId="77777777" w:rsidR="002A2932" w:rsidRDefault="002A2932" w:rsidP="00E22A2B">
      <w:pPr>
        <w:pStyle w:val="Heading1"/>
        <w:spacing w:before="0" w:after="375"/>
        <w:rPr>
          <w:rFonts w:ascii="Arial" w:eastAsia="Times New Roman" w:hAnsi="Arial" w:cs="Arial"/>
          <w:color w:val="111111"/>
          <w:kern w:val="36"/>
          <w:sz w:val="48"/>
          <w:szCs w:val="48"/>
        </w:rPr>
      </w:pPr>
    </w:p>
    <w:p w14:paraId="0BB49AB0" w14:textId="77777777" w:rsidR="002A2932" w:rsidRDefault="002A2932" w:rsidP="00E22A2B">
      <w:pPr>
        <w:pStyle w:val="Heading1"/>
        <w:spacing w:before="0" w:after="375"/>
        <w:rPr>
          <w:rFonts w:ascii="Arial" w:eastAsia="Times New Roman" w:hAnsi="Arial" w:cs="Arial"/>
          <w:color w:val="111111"/>
          <w:kern w:val="36"/>
          <w:sz w:val="48"/>
          <w:szCs w:val="48"/>
        </w:rPr>
      </w:pPr>
    </w:p>
    <w:p w14:paraId="1C49BDBA" w14:textId="644703DA" w:rsidR="002A2932" w:rsidRPr="00E22A2B" w:rsidRDefault="002A2932" w:rsidP="00E22A2B">
      <w:pPr>
        <w:pStyle w:val="Heading1"/>
        <w:spacing w:before="0" w:after="375"/>
        <w:rPr>
          <w:rFonts w:ascii="Arial" w:eastAsia="Times New Roman" w:hAnsi="Arial" w:cs="Arial"/>
          <w:color w:val="111111"/>
          <w:kern w:val="36"/>
          <w:sz w:val="48"/>
          <w:szCs w:val="48"/>
        </w:rPr>
      </w:pPr>
      <w:r w:rsidRPr="00E22A2B">
        <w:rPr>
          <w:rFonts w:ascii="Arial" w:eastAsia="Times New Roman" w:hAnsi="Arial" w:cs="Arial"/>
          <w:color w:val="111111"/>
          <w:kern w:val="36"/>
          <w:sz w:val="48"/>
          <w:szCs w:val="48"/>
        </w:rPr>
        <w:t>Gastric evacuation in the young lemon shark, Negaprion brevirostris, under field conditions</w:t>
      </w:r>
    </w:p>
    <w:p w14:paraId="54003BE6" w14:textId="77777777" w:rsidR="002A2932" w:rsidRPr="00E22A2B" w:rsidRDefault="002A2932" w:rsidP="00E22A2B">
      <w:pPr>
        <w:rPr>
          <w:rFonts w:ascii="Arial" w:eastAsia="Times New Roman" w:hAnsi="Arial" w:cs="Arial"/>
          <w:color w:val="555555"/>
          <w:sz w:val="18"/>
          <w:szCs w:val="18"/>
        </w:rPr>
      </w:pPr>
      <w:r w:rsidRPr="00E22A2B">
        <w:rPr>
          <w:rFonts w:ascii="Arial" w:eastAsia="Times New Roman" w:hAnsi="Arial" w:cs="Arial"/>
          <w:b/>
          <w:bCs/>
          <w:color w:val="111111"/>
          <w:sz w:val="18"/>
          <w:szCs w:val="18"/>
        </w:rPr>
        <w:t>Article (PDF Available)</w:t>
      </w:r>
      <w:r w:rsidRPr="00E22A2B">
        <w:rPr>
          <w:rFonts w:ascii="Arial" w:eastAsia="Times New Roman" w:hAnsi="Arial" w:cs="Arial"/>
          <w:color w:val="555555"/>
          <w:sz w:val="18"/>
          <w:szCs w:val="18"/>
        </w:rPr>
        <w:t> </w:t>
      </w:r>
      <w:r w:rsidRPr="00E22A2B">
        <w:rPr>
          <w:rFonts w:ascii="Arial" w:eastAsia="Times New Roman" w:hAnsi="Arial" w:cs="Arial"/>
          <w:i/>
          <w:iCs/>
          <w:color w:val="888888"/>
          <w:sz w:val="18"/>
          <w:szCs w:val="18"/>
        </w:rPr>
        <w:t>in</w:t>
      </w:r>
      <w:r w:rsidRPr="00E22A2B">
        <w:rPr>
          <w:rFonts w:ascii="Arial" w:eastAsia="Times New Roman" w:hAnsi="Arial" w:cs="Arial"/>
          <w:color w:val="555555"/>
          <w:sz w:val="18"/>
          <w:szCs w:val="18"/>
        </w:rPr>
        <w:t> </w:t>
      </w:r>
      <w:hyperlink r:id="rId3" w:tgtFrame="_blank" w:history="1">
        <w:r w:rsidRPr="00E22A2B">
          <w:rPr>
            <w:rFonts w:ascii="inherit" w:eastAsia="Times New Roman" w:hAnsi="inherit" w:cs="Arial"/>
            <w:color w:val="0080FF"/>
            <w:sz w:val="18"/>
            <w:szCs w:val="18"/>
            <w:u w:val="single"/>
            <w:bdr w:val="none" w:sz="0" w:space="0" w:color="auto" w:frame="1"/>
          </w:rPr>
          <w:t>Environmental Biology of Fishes</w:t>
        </w:r>
      </w:hyperlink>
      <w:r w:rsidRPr="00E22A2B">
        <w:rPr>
          <w:rFonts w:ascii="Arial" w:eastAsia="Times New Roman" w:hAnsi="Arial" w:cs="Arial"/>
          <w:color w:val="555555"/>
          <w:sz w:val="18"/>
          <w:szCs w:val="18"/>
        </w:rPr>
        <w:t> 35(2):205-212 · October 1992</w:t>
      </w:r>
      <w:r w:rsidRPr="00E22A2B">
        <w:rPr>
          <w:rFonts w:ascii="Arial" w:eastAsia="Times New Roman" w:hAnsi="Arial" w:cs="Arial"/>
          <w:color w:val="555555"/>
          <w:sz w:val="18"/>
          <w:szCs w:val="18"/>
        </w:rPr>
        <w:t> </w:t>
      </w:r>
      <w:r w:rsidRPr="00E22A2B">
        <w:rPr>
          <w:rFonts w:ascii="Arial" w:eastAsia="Times New Roman" w:hAnsi="Arial" w:cs="Arial"/>
          <w:i/>
          <w:iCs/>
          <w:color w:val="888888"/>
          <w:sz w:val="18"/>
          <w:szCs w:val="18"/>
        </w:rPr>
        <w:t>with</w:t>
      </w:r>
      <w:r w:rsidRPr="00E22A2B">
        <w:rPr>
          <w:rFonts w:ascii="Arial" w:eastAsia="Times New Roman" w:hAnsi="Arial" w:cs="Arial"/>
          <w:color w:val="555555"/>
          <w:sz w:val="18"/>
          <w:szCs w:val="18"/>
        </w:rPr>
        <w:t> </w:t>
      </w:r>
      <w:r w:rsidRPr="00E22A2B">
        <w:rPr>
          <w:rFonts w:ascii="Arial" w:eastAsia="Times New Roman" w:hAnsi="Arial" w:cs="Arial"/>
          <w:color w:val="555555"/>
          <w:sz w:val="18"/>
          <w:szCs w:val="18"/>
        </w:rPr>
        <w:t>107 Reads</w:t>
      </w:r>
    </w:p>
    <w:p w14:paraId="2806C14B" w14:textId="77777777" w:rsidR="002A2932" w:rsidRPr="00E22A2B" w:rsidRDefault="002A2932" w:rsidP="00E22A2B">
      <w:pPr>
        <w:rPr>
          <w:rFonts w:ascii="Arial" w:eastAsia="Times New Roman" w:hAnsi="Arial" w:cs="Arial"/>
          <w:color w:val="888888"/>
          <w:sz w:val="18"/>
          <w:szCs w:val="18"/>
        </w:rPr>
      </w:pPr>
      <w:r w:rsidRPr="00E22A2B">
        <w:rPr>
          <w:rFonts w:ascii="Arial" w:eastAsia="Times New Roman" w:hAnsi="Arial" w:cs="Arial"/>
          <w:color w:val="888888"/>
          <w:sz w:val="18"/>
          <w:szCs w:val="18"/>
        </w:rPr>
        <w:t>DOI: 10.1007/BF00002195</w:t>
      </w:r>
    </w:p>
    <w:p w14:paraId="4B20F6AA" w14:textId="4AA3B03F" w:rsidR="002A2932" w:rsidRDefault="002A2932">
      <w:pPr>
        <w:pStyle w:val="CommentText"/>
      </w:pPr>
    </w:p>
    <w:p w14:paraId="458B16E4" w14:textId="77777777" w:rsidR="002A2932" w:rsidRDefault="002A2932" w:rsidP="0078405B">
      <w:pPr>
        <w:widowControl w:val="0"/>
        <w:autoSpaceDE w:val="0"/>
        <w:autoSpaceDN w:val="0"/>
        <w:adjustRightInd w:val="0"/>
        <w:spacing w:after="240" w:line="400" w:lineRule="atLeast"/>
        <w:rPr>
          <w:rFonts w:ascii="Times" w:hAnsi="Times" w:cs="Times"/>
          <w:color w:val="000000"/>
        </w:rPr>
      </w:pPr>
      <w:r>
        <w:rPr>
          <w:rFonts w:ascii="Times" w:hAnsi="Times" w:cs="Times"/>
          <w:color w:val="000000"/>
          <w:sz w:val="34"/>
          <w:szCs w:val="34"/>
        </w:rPr>
        <w:t xml:space="preserve">Diet, feeding habits and consumption in sharks, with special reference to the </w:t>
      </w:r>
    </w:p>
    <w:p w14:paraId="03FA072B" w14:textId="77777777" w:rsidR="002A2932" w:rsidRDefault="002A2932" w:rsidP="0078405B">
      <w:pPr>
        <w:widowControl w:val="0"/>
        <w:autoSpaceDE w:val="0"/>
        <w:autoSpaceDN w:val="0"/>
        <w:adjustRightInd w:val="0"/>
        <w:spacing w:after="240" w:line="400" w:lineRule="atLeast"/>
        <w:rPr>
          <w:rFonts w:ascii="Times" w:hAnsi="Times" w:cs="Times"/>
          <w:color w:val="000000"/>
        </w:rPr>
      </w:pPr>
      <w:r>
        <w:rPr>
          <w:rFonts w:ascii="Times" w:hAnsi="Times" w:cs="Times"/>
          <w:color w:val="000000"/>
          <w:sz w:val="34"/>
          <w:szCs w:val="34"/>
        </w:rPr>
        <w:t xml:space="preserve">lemon shark, Negaprion brevirostris </w:t>
      </w:r>
    </w:p>
    <w:p w14:paraId="29F1A409" w14:textId="77777777" w:rsidR="002A2932" w:rsidRDefault="002A2932" w:rsidP="0078405B">
      <w:pPr>
        <w:widowControl w:val="0"/>
        <w:autoSpaceDE w:val="0"/>
        <w:autoSpaceDN w:val="0"/>
        <w:adjustRightInd w:val="0"/>
        <w:spacing w:after="240" w:line="200" w:lineRule="atLeast"/>
        <w:rPr>
          <w:rFonts w:ascii="Times" w:hAnsi="Times" w:cs="Times"/>
          <w:color w:val="000000"/>
        </w:rPr>
      </w:pPr>
      <w:r>
        <w:rPr>
          <w:rFonts w:ascii="Times" w:hAnsi="Times" w:cs="Times"/>
          <w:b/>
          <w:bCs/>
          <w:color w:val="1A1A1A"/>
          <w:sz w:val="18"/>
          <w:szCs w:val="18"/>
        </w:rPr>
        <w:t xml:space="preserve">Article </w:t>
      </w:r>
      <w:r>
        <w:rPr>
          <w:rFonts w:ascii="Times" w:hAnsi="Times" w:cs="Times"/>
          <w:color w:val="262626"/>
          <w:sz w:val="18"/>
          <w:szCs w:val="18"/>
        </w:rPr>
        <w:t xml:space="preserve">· January 1990 </w:t>
      </w:r>
      <w:r>
        <w:rPr>
          <w:rFonts w:ascii="Times" w:hAnsi="Times" w:cs="Times"/>
          <w:color w:val="262626"/>
          <w:sz w:val="13"/>
          <w:szCs w:val="13"/>
        </w:rPr>
        <w:t xml:space="preserve">CITATIONS </w:t>
      </w:r>
    </w:p>
    <w:p w14:paraId="362EB594" w14:textId="77777777" w:rsidR="002A2932" w:rsidRDefault="002A2932" w:rsidP="0078405B">
      <w:pPr>
        <w:widowControl w:val="0"/>
        <w:autoSpaceDE w:val="0"/>
        <w:autoSpaceDN w:val="0"/>
        <w:adjustRightInd w:val="0"/>
        <w:spacing w:after="240" w:line="260" w:lineRule="atLeast"/>
        <w:rPr>
          <w:rFonts w:ascii="Times" w:hAnsi="Times" w:cs="Times"/>
          <w:color w:val="000000"/>
        </w:rPr>
      </w:pPr>
      <w:r>
        <w:rPr>
          <w:rFonts w:ascii="Times" w:hAnsi="Times" w:cs="Times"/>
          <w:color w:val="000000"/>
          <w:sz w:val="21"/>
          <w:szCs w:val="21"/>
        </w:rPr>
        <w:t xml:space="preserve">53 </w:t>
      </w:r>
    </w:p>
    <w:p w14:paraId="38F8AD1B" w14:textId="77777777" w:rsidR="002A2932" w:rsidRDefault="002A2932" w:rsidP="0078405B">
      <w:pPr>
        <w:widowControl w:val="0"/>
        <w:autoSpaceDE w:val="0"/>
        <w:autoSpaceDN w:val="0"/>
        <w:adjustRightInd w:val="0"/>
        <w:spacing w:after="240" w:line="200" w:lineRule="atLeast"/>
        <w:rPr>
          <w:rFonts w:ascii="Times" w:hAnsi="Times" w:cs="Times"/>
          <w:color w:val="000000"/>
        </w:rPr>
      </w:pPr>
      <w:r>
        <w:rPr>
          <w:rFonts w:ascii="Times" w:hAnsi="Times" w:cs="Times"/>
          <w:b/>
          <w:bCs/>
          <w:color w:val="1A1A1A"/>
          <w:sz w:val="18"/>
          <w:szCs w:val="18"/>
        </w:rPr>
        <w:t xml:space="preserve">3 authors: </w:t>
      </w:r>
    </w:p>
    <w:p w14:paraId="3715C372" w14:textId="77777777" w:rsidR="002A2932" w:rsidRDefault="002A2932" w:rsidP="0078405B">
      <w:pPr>
        <w:widowControl w:val="0"/>
        <w:autoSpaceDE w:val="0"/>
        <w:autoSpaceDN w:val="0"/>
        <w:adjustRightInd w:val="0"/>
        <w:spacing w:after="240" w:line="200" w:lineRule="atLeast"/>
        <w:rPr>
          <w:rFonts w:ascii="Times" w:hAnsi="Times" w:cs="Times"/>
          <w:color w:val="000000"/>
        </w:rPr>
      </w:pPr>
      <w:r>
        <w:rPr>
          <w:rFonts w:ascii="Times" w:hAnsi="Times" w:cs="Times"/>
          <w:color w:val="2C6090"/>
          <w:sz w:val="18"/>
          <w:szCs w:val="18"/>
        </w:rPr>
        <w:t xml:space="preserve">Bradley M. Wetherbee </w:t>
      </w:r>
    </w:p>
    <w:p w14:paraId="4F818E8B" w14:textId="77777777" w:rsidR="002A2932" w:rsidRDefault="002A2932">
      <w:pPr>
        <w:pStyle w:val="CommentText"/>
      </w:pPr>
    </w:p>
    <w:p w14:paraId="448C3A83" w14:textId="77777777" w:rsidR="002A2932" w:rsidRDefault="002A2932">
      <w:pPr>
        <w:pStyle w:val="CommentText"/>
      </w:pPr>
    </w:p>
  </w:comment>
  <w:comment w:id="134" w:author="Kevin Weng" w:date="2018-12-01T18:28:00Z" w:initials="KW">
    <w:p w14:paraId="5049B2A0" w14:textId="2EE12F0D" w:rsidR="002A2932" w:rsidRDefault="002A2932">
      <w:pPr>
        <w:pStyle w:val="CommentText"/>
      </w:pPr>
      <w:r>
        <w:rPr>
          <w:rStyle w:val="CommentReference"/>
        </w:rPr>
        <w:annotationRef/>
      </w:r>
      <w:r>
        <w:t>I think this para could be organized a bit better to separate out depth/tide from horizontal movement, and to address the 14 day rule clearly.</w:t>
      </w:r>
    </w:p>
  </w:comment>
  <w:comment w:id="135" w:author="Stephen Scherrer" w:date="2018-12-23T14:42:00Z" w:initials="SS">
    <w:p w14:paraId="77C62354" w14:textId="47EAA6B6" w:rsidR="002A2932" w:rsidRDefault="002A2932">
      <w:pPr>
        <w:pStyle w:val="CommentText"/>
      </w:pPr>
      <w:r>
        <w:rPr>
          <w:rStyle w:val="CommentReference"/>
        </w:rPr>
        <w:annotationRef/>
      </w:r>
      <w:r>
        <w:t>It’s now a few different paragraphs but hopefully reads clearer</w:t>
      </w:r>
    </w:p>
  </w:comment>
  <w:comment w:id="193" w:author="Kevin Weng" w:date="2019-01-08T17:10:00Z" w:initials="KW">
    <w:p w14:paraId="00C9F795" w14:textId="6068CCD2" w:rsidR="002A2932" w:rsidRDefault="002A2932">
      <w:pPr>
        <w:pStyle w:val="CommentText"/>
      </w:pPr>
      <w:r>
        <w:rPr>
          <w:rStyle w:val="CommentReference"/>
        </w:rPr>
        <w:annotationRef/>
      </w:r>
      <w:r>
        <w:t>This section is confusing because the reader is trying to do the math of how many were detected, and what proportion were in each status.  Make a table showing the totals given by the algorithm, and then another column showing the post-facto reclassification numbers. Then you can just refer to the table and you only have to write text about the numbers that are pertinent to your main points ...</w:t>
      </w:r>
    </w:p>
  </w:comment>
  <w:comment w:id="226" w:author="Stephen Scherrer" w:date="2018-12-20T16:25:00Z" w:initials="SS">
    <w:p w14:paraId="24646BC3" w14:textId="5E2FA557" w:rsidR="002A2932" w:rsidRDefault="002A2932">
      <w:pPr>
        <w:pStyle w:val="CommentText"/>
      </w:pPr>
      <w:r>
        <w:rPr>
          <w:rStyle w:val="CommentReference"/>
        </w:rPr>
        <w:annotationRef/>
      </w:r>
      <w:r>
        <w:t>Maybe make a table? See earlier comment about habitat area.</w:t>
      </w:r>
    </w:p>
  </w:comment>
  <w:comment w:id="244" w:author="Kevin Weng" w:date="2018-12-28T11:53:00Z" w:initials="KW">
    <w:p w14:paraId="62354B01" w14:textId="7D64E32E" w:rsidR="002A2932" w:rsidRDefault="002A2932">
      <w:pPr>
        <w:pStyle w:val="CommentText"/>
      </w:pPr>
      <w:r>
        <w:rPr>
          <w:rStyle w:val="CommentReference"/>
        </w:rPr>
        <w:annotationRef/>
      </w:r>
      <w:r>
        <w:t xml:space="preserve">I think it is worth a paragraph stating that, in this study, we were rigorous about deciding if our fish were really alive … and that these rigorous standards reject most of the data in all prior publications … </w:t>
      </w:r>
    </w:p>
  </w:comment>
  <w:comment w:id="260" w:author="Kevin Weng" w:date="2018-12-01T11:23:00Z" w:initials="KW">
    <w:p w14:paraId="1B50370F" w14:textId="0B4FA547" w:rsidR="002A2932" w:rsidRDefault="002A2932">
      <w:pPr>
        <w:pStyle w:val="CommentText"/>
      </w:pPr>
      <w:r>
        <w:rPr>
          <w:rStyle w:val="CommentReference"/>
        </w:rPr>
        <w:annotationRef/>
      </w:r>
      <w:r>
        <w:t>Might be easier to understand if there wasn’t a heatmap for the bathymetry? Maybe colored contour lines instead? Or make the bathy heatmap in greyscale? And the pink-teal heatmap for bathymetry doesn’t correspond to the actual depth, is it a representation of habitat quality, with the middle depths being the best and the 100m and 400m edges being less suitable habitat?</w:t>
      </w:r>
    </w:p>
  </w:comment>
  <w:comment w:id="274" w:author="Kevin Weng" w:date="2019-01-08T18:30:00Z" w:initials="KW">
    <w:p w14:paraId="1987FB94" w14:textId="77777777" w:rsidR="00845569" w:rsidRDefault="00845569">
      <w:pPr>
        <w:pStyle w:val="CommentText"/>
      </w:pPr>
      <w:r>
        <w:rPr>
          <w:rStyle w:val="CommentReference"/>
        </w:rPr>
        <w:annotationRef/>
      </w:r>
      <w:r>
        <w:t xml:space="preserve">Does this figure depict 4 individuals?  is it possible to connect the circles to show which are for a given individual?  </w:t>
      </w:r>
    </w:p>
    <w:p w14:paraId="5AF87826" w14:textId="77777777" w:rsidR="00845569" w:rsidRDefault="00845569">
      <w:pPr>
        <w:pStyle w:val="CommentText"/>
      </w:pPr>
    </w:p>
    <w:p w14:paraId="59807046" w14:textId="45164739" w:rsidR="00845569" w:rsidRDefault="00845569">
      <w:pPr>
        <w:pStyle w:val="CommentText"/>
      </w:pPr>
      <w:r>
        <w:t xml:space="preserve">Where is the dusk </w:t>
      </w:r>
      <w:r>
        <w:t>circle?</w:t>
      </w:r>
      <w:bookmarkStart w:id="275" w:name="_GoBack"/>
      <w:bookmarkEnd w:id="275"/>
    </w:p>
  </w:comment>
  <w:comment w:id="276" w:author="Kevin Weng" w:date="2018-12-01T16:50:00Z" w:initials="KW">
    <w:p w14:paraId="48ADBE36" w14:textId="77777777" w:rsidR="002A2932" w:rsidRDefault="002A2932" w:rsidP="00602EDB">
      <w:pPr>
        <w:pStyle w:val="CommentText"/>
      </w:pPr>
      <w:r>
        <w:rPr>
          <w:rStyle w:val="CommentReference"/>
        </w:rPr>
        <w:annotationRef/>
      </w:r>
      <w:r>
        <w:t>Is it possible that using the timeseries could mask pattern?  What if the fish were moving in response eg. To current direction, but the four fish you have are tracked over different periods so they are experiencing different current directions during day/dawn/dusk/night?</w:t>
      </w:r>
    </w:p>
  </w:comment>
  <w:comment w:id="277" w:author="Stephen Scherrer" w:date="2018-12-20T17:11:00Z" w:initials="SS">
    <w:p w14:paraId="6E7D3659" w14:textId="1A520B0B" w:rsidR="002A2932" w:rsidRDefault="002A2932">
      <w:pPr>
        <w:pStyle w:val="CommentText"/>
      </w:pPr>
      <w:r>
        <w:rPr>
          <w:rStyle w:val="CommentReference"/>
        </w:rPr>
        <w:annotationRef/>
      </w:r>
      <w:r>
        <w:t>Yes. Addressed in methods/discu</w:t>
      </w:r>
      <w:r>
        <w:rPr>
          <w:noProof/>
        </w:rPr>
        <w:t>s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03D9C9" w15:done="0"/>
  <w15:commentEx w15:paraId="3E66D7EF" w15:done="0"/>
  <w15:commentEx w15:paraId="5CBACBF5" w15:done="0"/>
  <w15:commentEx w15:paraId="0A79BE87" w15:done="0"/>
  <w15:commentEx w15:paraId="18F62308" w15:done="0"/>
  <w15:commentEx w15:paraId="1D314BC6" w15:paraIdParent="18F62308" w15:done="0"/>
  <w15:commentEx w15:paraId="253ED0DA" w15:done="0"/>
  <w15:commentEx w15:paraId="5AC019C0" w15:done="0"/>
  <w15:commentEx w15:paraId="448C3A83" w15:paraIdParent="5AC019C0" w15:done="0"/>
  <w15:commentEx w15:paraId="5049B2A0" w15:done="0"/>
  <w15:commentEx w15:paraId="77C62354" w15:paraIdParent="5049B2A0" w15:done="0"/>
  <w15:commentEx w15:paraId="00C9F795" w15:done="0"/>
  <w15:commentEx w15:paraId="24646BC3" w15:done="0"/>
  <w15:commentEx w15:paraId="62354B01" w15:done="0"/>
  <w15:commentEx w15:paraId="1B50370F" w15:done="0"/>
  <w15:commentEx w15:paraId="59807046" w15:done="0"/>
  <w15:commentEx w15:paraId="48ADBE36" w15:done="0"/>
  <w15:commentEx w15:paraId="6E7D3659" w15:paraIdParent="48ADBE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03D9C9" w16cid:durableId="1FD0C2F4"/>
  <w16cid:commentId w16cid:paraId="3E66D7EF" w16cid:durableId="1FD0C2F5"/>
  <w16cid:commentId w16cid:paraId="5CBACBF5" w16cid:durableId="1FD0C2F6"/>
  <w16cid:commentId w16cid:paraId="0A79BE87" w16cid:durableId="1FBA27F1"/>
  <w16cid:commentId w16cid:paraId="18F62308" w16cid:durableId="1FBA27F2"/>
  <w16cid:commentId w16cid:paraId="1D314BC6" w16cid:durableId="1FCA1CFD"/>
  <w16cid:commentId w16cid:paraId="253ED0DA" w16cid:durableId="1FDF4A39"/>
  <w16cid:commentId w16cid:paraId="5AC019C0" w16cid:durableId="1FC63842"/>
  <w16cid:commentId w16cid:paraId="448C3A83" w16cid:durableId="1FD0C2FB"/>
  <w16cid:commentId w16cid:paraId="5049B2A0" w16cid:durableId="1FBA27F5"/>
  <w16cid:commentId w16cid:paraId="77C62354" w16cid:durableId="1FCA1D51"/>
  <w16cid:commentId w16cid:paraId="00C9F795" w16cid:durableId="1FDF5801"/>
  <w16cid:commentId w16cid:paraId="24646BC3" w16cid:durableId="1FC64111"/>
  <w16cid:commentId w16cid:paraId="62354B01" w16cid:durableId="1FD0C2FF"/>
  <w16cid:commentId w16cid:paraId="1B50370F" w16cid:durableId="1FBA27F6"/>
  <w16cid:commentId w16cid:paraId="59807046" w16cid:durableId="1FDF6AE3"/>
  <w16cid:commentId w16cid:paraId="48ADBE36" w16cid:durableId="1FBA27F7"/>
  <w16cid:commentId w16cid:paraId="6E7D3659" w16cid:durableId="1FC64B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3C4A1" w14:textId="77777777" w:rsidR="00A776D3" w:rsidRDefault="00A776D3" w:rsidP="00BE294A">
      <w:r>
        <w:separator/>
      </w:r>
    </w:p>
  </w:endnote>
  <w:endnote w:type="continuationSeparator" w:id="0">
    <w:p w14:paraId="0E45C3F4" w14:textId="77777777" w:rsidR="00A776D3" w:rsidRDefault="00A776D3" w:rsidP="00BE2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MT">
    <w:panose1 w:val="02020603050405020304"/>
    <w:charset w:val="00"/>
    <w:family w:val="roman"/>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2197716"/>
      <w:docPartObj>
        <w:docPartGallery w:val="Page Numbers (Bottom of Page)"/>
        <w:docPartUnique/>
      </w:docPartObj>
    </w:sdtPr>
    <w:sdtContent>
      <w:p w14:paraId="0423852E" w14:textId="0EEA9BB3" w:rsidR="002A2932" w:rsidRDefault="002A2932"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C726AD" w14:textId="77777777" w:rsidR="002A2932" w:rsidRDefault="002A2932" w:rsidP="00BE29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8686712"/>
      <w:docPartObj>
        <w:docPartGallery w:val="Page Numbers (Bottom of Page)"/>
        <w:docPartUnique/>
      </w:docPartObj>
    </w:sdtPr>
    <w:sdtContent>
      <w:p w14:paraId="4556E774" w14:textId="796FCB52" w:rsidR="002A2932" w:rsidRDefault="002A2932"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2B4D08CA" w14:textId="77777777" w:rsidR="002A2932" w:rsidRDefault="002A2932" w:rsidP="00BE29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9AF16" w14:textId="77777777" w:rsidR="00A776D3" w:rsidRDefault="00A776D3" w:rsidP="00BE294A">
      <w:r>
        <w:separator/>
      </w:r>
    </w:p>
  </w:footnote>
  <w:footnote w:type="continuationSeparator" w:id="0">
    <w:p w14:paraId="1D4A91F3" w14:textId="77777777" w:rsidR="00A776D3" w:rsidRDefault="00A776D3" w:rsidP="00BE294A">
      <w:r>
        <w:continuationSeparator/>
      </w:r>
    </w:p>
  </w:footnote>
  <w:footnote w:id="1">
    <w:p w14:paraId="2ACA7D26" w14:textId="77777777" w:rsidR="002A2932" w:rsidRDefault="002A2932" w:rsidP="009D03E7">
      <w:pPr>
        <w:pStyle w:val="FootnoteText"/>
      </w:pPr>
      <w:r>
        <w:rPr>
          <w:rStyle w:val="FootnoteReference"/>
        </w:rPr>
        <w:footnoteRef/>
      </w:r>
      <w:r>
        <w:t xml:space="preserve"> Harding, K. 2018. Personal commun. State of Hawaii Department of Land and Natural Resources Division of Aquatic Resources, Honolulu, HI</w:t>
      </w:r>
    </w:p>
  </w:footnote>
  <w:footnote w:id="2">
    <w:p w14:paraId="139DC4D0" w14:textId="11C88122" w:rsidR="002A2932" w:rsidRDefault="002A2932">
      <w:pPr>
        <w:pStyle w:val="FootnoteText"/>
      </w:pPr>
      <w:r>
        <w:rPr>
          <w:rStyle w:val="FootnoteReference"/>
        </w:rPr>
        <w:footnoteRef/>
      </w:r>
      <w:r>
        <w:t xml:space="preserve"> </w:t>
      </w:r>
      <w:r>
        <w:rPr>
          <w:rFonts w:ascii="TimesNewRomanPSMT" w:hAnsi="TimesNewRomanPSMT" w:cs="TimesNewRomanPSMT"/>
        </w:rPr>
        <w:t>Mention of trade names or commercial companies is for identification purposes only and does not imply endorsement by the National Marine Fisheries Service, NOA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B52EF"/>
    <w:multiLevelType w:val="hybridMultilevel"/>
    <w:tmpl w:val="4E660642"/>
    <w:lvl w:ilvl="0" w:tplc="985A540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C7398"/>
    <w:multiLevelType w:val="hybridMultilevel"/>
    <w:tmpl w:val="8376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B6D0C"/>
    <w:multiLevelType w:val="multilevel"/>
    <w:tmpl w:val="713EC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E62A23"/>
    <w:multiLevelType w:val="hybridMultilevel"/>
    <w:tmpl w:val="9AD8D4AC"/>
    <w:lvl w:ilvl="0" w:tplc="D41E3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Weng">
    <w15:presenceInfo w15:providerId="None" w15:userId="Kevin Weng"/>
  </w15:person>
  <w15:person w15:author="Stephen Scherrer">
    <w15:presenceInfo w15:providerId="AD" w15:userId="S::scherrer@hawaii.edu::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7E5"/>
    <w:rsid w:val="00004344"/>
    <w:rsid w:val="000044A3"/>
    <w:rsid w:val="00006BF5"/>
    <w:rsid w:val="00010EFB"/>
    <w:rsid w:val="00014A52"/>
    <w:rsid w:val="00014CD2"/>
    <w:rsid w:val="0002260E"/>
    <w:rsid w:val="0002346C"/>
    <w:rsid w:val="00025019"/>
    <w:rsid w:val="00025203"/>
    <w:rsid w:val="00025750"/>
    <w:rsid w:val="00030863"/>
    <w:rsid w:val="000327FB"/>
    <w:rsid w:val="0003455F"/>
    <w:rsid w:val="000348F0"/>
    <w:rsid w:val="0004222C"/>
    <w:rsid w:val="00042802"/>
    <w:rsid w:val="00044B4E"/>
    <w:rsid w:val="00045074"/>
    <w:rsid w:val="0004600F"/>
    <w:rsid w:val="0004603F"/>
    <w:rsid w:val="0004655D"/>
    <w:rsid w:val="00046C23"/>
    <w:rsid w:val="000503BF"/>
    <w:rsid w:val="00053BF4"/>
    <w:rsid w:val="000544AA"/>
    <w:rsid w:val="00057E6C"/>
    <w:rsid w:val="00060172"/>
    <w:rsid w:val="000617A6"/>
    <w:rsid w:val="00062B67"/>
    <w:rsid w:val="000659FF"/>
    <w:rsid w:val="00075492"/>
    <w:rsid w:val="000774C9"/>
    <w:rsid w:val="0008174E"/>
    <w:rsid w:val="00082F95"/>
    <w:rsid w:val="0009397A"/>
    <w:rsid w:val="00095185"/>
    <w:rsid w:val="0009573B"/>
    <w:rsid w:val="000958D2"/>
    <w:rsid w:val="00096ACA"/>
    <w:rsid w:val="000A7B4A"/>
    <w:rsid w:val="000B1261"/>
    <w:rsid w:val="000B43E9"/>
    <w:rsid w:val="000B4617"/>
    <w:rsid w:val="000B7057"/>
    <w:rsid w:val="000C0BF8"/>
    <w:rsid w:val="000C4957"/>
    <w:rsid w:val="000C4AFB"/>
    <w:rsid w:val="000C6846"/>
    <w:rsid w:val="000D0516"/>
    <w:rsid w:val="000D16CC"/>
    <w:rsid w:val="000D2AA1"/>
    <w:rsid w:val="000D32F9"/>
    <w:rsid w:val="000D61EC"/>
    <w:rsid w:val="000D6422"/>
    <w:rsid w:val="000E6008"/>
    <w:rsid w:val="000F6CE6"/>
    <w:rsid w:val="000F7525"/>
    <w:rsid w:val="00101C64"/>
    <w:rsid w:val="001043C7"/>
    <w:rsid w:val="00105A79"/>
    <w:rsid w:val="0010797B"/>
    <w:rsid w:val="00117040"/>
    <w:rsid w:val="00117342"/>
    <w:rsid w:val="0011776E"/>
    <w:rsid w:val="00121F17"/>
    <w:rsid w:val="00123B38"/>
    <w:rsid w:val="0012788B"/>
    <w:rsid w:val="0013368B"/>
    <w:rsid w:val="0013638B"/>
    <w:rsid w:val="00136534"/>
    <w:rsid w:val="00141E9C"/>
    <w:rsid w:val="001446B6"/>
    <w:rsid w:val="001446D5"/>
    <w:rsid w:val="00145CD0"/>
    <w:rsid w:val="00157622"/>
    <w:rsid w:val="00157BD3"/>
    <w:rsid w:val="001652D8"/>
    <w:rsid w:val="00166C8B"/>
    <w:rsid w:val="0017297B"/>
    <w:rsid w:val="0017347D"/>
    <w:rsid w:val="001747A1"/>
    <w:rsid w:val="001751C4"/>
    <w:rsid w:val="00175852"/>
    <w:rsid w:val="0017628D"/>
    <w:rsid w:val="0018076B"/>
    <w:rsid w:val="00183166"/>
    <w:rsid w:val="00183AEE"/>
    <w:rsid w:val="00183DD8"/>
    <w:rsid w:val="00183FAC"/>
    <w:rsid w:val="00186DF5"/>
    <w:rsid w:val="001939CA"/>
    <w:rsid w:val="00193C43"/>
    <w:rsid w:val="00196D35"/>
    <w:rsid w:val="001A04F8"/>
    <w:rsid w:val="001A4ACB"/>
    <w:rsid w:val="001A6D6F"/>
    <w:rsid w:val="001B2898"/>
    <w:rsid w:val="001B3078"/>
    <w:rsid w:val="001B3B73"/>
    <w:rsid w:val="001B6301"/>
    <w:rsid w:val="001B6A15"/>
    <w:rsid w:val="001C7374"/>
    <w:rsid w:val="001D29A8"/>
    <w:rsid w:val="001D29EC"/>
    <w:rsid w:val="001D645F"/>
    <w:rsid w:val="001E0E2A"/>
    <w:rsid w:val="001E0FC2"/>
    <w:rsid w:val="001E379B"/>
    <w:rsid w:val="001E6A37"/>
    <w:rsid w:val="001E728B"/>
    <w:rsid w:val="001E7C07"/>
    <w:rsid w:val="001F0098"/>
    <w:rsid w:val="00207A09"/>
    <w:rsid w:val="00223EB5"/>
    <w:rsid w:val="00225B73"/>
    <w:rsid w:val="00241BE5"/>
    <w:rsid w:val="00243C8B"/>
    <w:rsid w:val="002458EE"/>
    <w:rsid w:val="0024591F"/>
    <w:rsid w:val="00245F15"/>
    <w:rsid w:val="002507FD"/>
    <w:rsid w:val="00252B03"/>
    <w:rsid w:val="002535E9"/>
    <w:rsid w:val="002543D4"/>
    <w:rsid w:val="00254603"/>
    <w:rsid w:val="00254737"/>
    <w:rsid w:val="00256132"/>
    <w:rsid w:val="002625CE"/>
    <w:rsid w:val="00264014"/>
    <w:rsid w:val="00266D23"/>
    <w:rsid w:val="0028267E"/>
    <w:rsid w:val="00283DEC"/>
    <w:rsid w:val="00284C1A"/>
    <w:rsid w:val="00293B68"/>
    <w:rsid w:val="00297C7B"/>
    <w:rsid w:val="002A0BF4"/>
    <w:rsid w:val="002A225E"/>
    <w:rsid w:val="002A2932"/>
    <w:rsid w:val="002B1483"/>
    <w:rsid w:val="002B39E2"/>
    <w:rsid w:val="002C07C8"/>
    <w:rsid w:val="002C18EB"/>
    <w:rsid w:val="002C328A"/>
    <w:rsid w:val="002C578F"/>
    <w:rsid w:val="002C74D2"/>
    <w:rsid w:val="002D183B"/>
    <w:rsid w:val="002D22FA"/>
    <w:rsid w:val="002D2C89"/>
    <w:rsid w:val="002D347A"/>
    <w:rsid w:val="002D3705"/>
    <w:rsid w:val="002D491C"/>
    <w:rsid w:val="002D4E41"/>
    <w:rsid w:val="002D616D"/>
    <w:rsid w:val="002E046F"/>
    <w:rsid w:val="002E2012"/>
    <w:rsid w:val="002E2C40"/>
    <w:rsid w:val="002E481A"/>
    <w:rsid w:val="002E48D8"/>
    <w:rsid w:val="002E6505"/>
    <w:rsid w:val="002F011D"/>
    <w:rsid w:val="00304698"/>
    <w:rsid w:val="00306A5F"/>
    <w:rsid w:val="0031183D"/>
    <w:rsid w:val="00315309"/>
    <w:rsid w:val="0031564B"/>
    <w:rsid w:val="00321463"/>
    <w:rsid w:val="0032411E"/>
    <w:rsid w:val="00325F98"/>
    <w:rsid w:val="00330D7B"/>
    <w:rsid w:val="003310B9"/>
    <w:rsid w:val="00332979"/>
    <w:rsid w:val="00334DD8"/>
    <w:rsid w:val="00335682"/>
    <w:rsid w:val="00335AD2"/>
    <w:rsid w:val="0033691F"/>
    <w:rsid w:val="00336AC0"/>
    <w:rsid w:val="00336FAA"/>
    <w:rsid w:val="00347F4B"/>
    <w:rsid w:val="00353752"/>
    <w:rsid w:val="00356899"/>
    <w:rsid w:val="00357533"/>
    <w:rsid w:val="00362D8E"/>
    <w:rsid w:val="00366EB0"/>
    <w:rsid w:val="00367212"/>
    <w:rsid w:val="0037348F"/>
    <w:rsid w:val="00383A64"/>
    <w:rsid w:val="00383F02"/>
    <w:rsid w:val="003854D2"/>
    <w:rsid w:val="0038662E"/>
    <w:rsid w:val="003919F2"/>
    <w:rsid w:val="003920F4"/>
    <w:rsid w:val="00393A4D"/>
    <w:rsid w:val="00395278"/>
    <w:rsid w:val="00395576"/>
    <w:rsid w:val="0039558C"/>
    <w:rsid w:val="00396256"/>
    <w:rsid w:val="003A0796"/>
    <w:rsid w:val="003A2CCE"/>
    <w:rsid w:val="003B020B"/>
    <w:rsid w:val="003B3547"/>
    <w:rsid w:val="003C0D0E"/>
    <w:rsid w:val="003C7DD5"/>
    <w:rsid w:val="003D2F11"/>
    <w:rsid w:val="003D33B4"/>
    <w:rsid w:val="003D4F23"/>
    <w:rsid w:val="003D5D20"/>
    <w:rsid w:val="003D76B4"/>
    <w:rsid w:val="003E26F8"/>
    <w:rsid w:val="003E2D64"/>
    <w:rsid w:val="003F1B42"/>
    <w:rsid w:val="003F38F0"/>
    <w:rsid w:val="003F4820"/>
    <w:rsid w:val="00400578"/>
    <w:rsid w:val="004021B8"/>
    <w:rsid w:val="0040224C"/>
    <w:rsid w:val="004038EE"/>
    <w:rsid w:val="0040510A"/>
    <w:rsid w:val="004052DF"/>
    <w:rsid w:val="00406458"/>
    <w:rsid w:val="004257A3"/>
    <w:rsid w:val="004266D2"/>
    <w:rsid w:val="00426A73"/>
    <w:rsid w:val="004343EB"/>
    <w:rsid w:val="00451BD5"/>
    <w:rsid w:val="0045369E"/>
    <w:rsid w:val="00453908"/>
    <w:rsid w:val="0045452D"/>
    <w:rsid w:val="00455F8A"/>
    <w:rsid w:val="0045645A"/>
    <w:rsid w:val="00456B52"/>
    <w:rsid w:val="00456FA1"/>
    <w:rsid w:val="004603D1"/>
    <w:rsid w:val="00464DF3"/>
    <w:rsid w:val="0047023E"/>
    <w:rsid w:val="004716EC"/>
    <w:rsid w:val="00471D01"/>
    <w:rsid w:val="00472FDC"/>
    <w:rsid w:val="00477C53"/>
    <w:rsid w:val="004805FB"/>
    <w:rsid w:val="004812CC"/>
    <w:rsid w:val="00482FAA"/>
    <w:rsid w:val="0048349E"/>
    <w:rsid w:val="00486CFF"/>
    <w:rsid w:val="00493AB4"/>
    <w:rsid w:val="00496D8C"/>
    <w:rsid w:val="004A1CCD"/>
    <w:rsid w:val="004A3A03"/>
    <w:rsid w:val="004A3BEA"/>
    <w:rsid w:val="004A7F15"/>
    <w:rsid w:val="004B1218"/>
    <w:rsid w:val="004B14DD"/>
    <w:rsid w:val="004B2B3C"/>
    <w:rsid w:val="004B5D71"/>
    <w:rsid w:val="004D3CEF"/>
    <w:rsid w:val="004E023D"/>
    <w:rsid w:val="004E0441"/>
    <w:rsid w:val="004F1F9D"/>
    <w:rsid w:val="004F39E5"/>
    <w:rsid w:val="004F55B4"/>
    <w:rsid w:val="004F6E46"/>
    <w:rsid w:val="00501C32"/>
    <w:rsid w:val="0050538A"/>
    <w:rsid w:val="005109B1"/>
    <w:rsid w:val="005110CF"/>
    <w:rsid w:val="005120FE"/>
    <w:rsid w:val="0051258A"/>
    <w:rsid w:val="00520DD2"/>
    <w:rsid w:val="00522B0F"/>
    <w:rsid w:val="00524626"/>
    <w:rsid w:val="0052617A"/>
    <w:rsid w:val="00527267"/>
    <w:rsid w:val="0053402B"/>
    <w:rsid w:val="0053520A"/>
    <w:rsid w:val="00542548"/>
    <w:rsid w:val="005448F1"/>
    <w:rsid w:val="00551CFB"/>
    <w:rsid w:val="0055648E"/>
    <w:rsid w:val="00560548"/>
    <w:rsid w:val="00560C8E"/>
    <w:rsid w:val="005622B3"/>
    <w:rsid w:val="005631CD"/>
    <w:rsid w:val="00564306"/>
    <w:rsid w:val="00570E4C"/>
    <w:rsid w:val="0057124F"/>
    <w:rsid w:val="00574C76"/>
    <w:rsid w:val="00574FB6"/>
    <w:rsid w:val="00576F28"/>
    <w:rsid w:val="00584089"/>
    <w:rsid w:val="00586D56"/>
    <w:rsid w:val="00590311"/>
    <w:rsid w:val="005914C9"/>
    <w:rsid w:val="00591DAE"/>
    <w:rsid w:val="00594742"/>
    <w:rsid w:val="00596671"/>
    <w:rsid w:val="005A0512"/>
    <w:rsid w:val="005A1A23"/>
    <w:rsid w:val="005A3045"/>
    <w:rsid w:val="005A3CB3"/>
    <w:rsid w:val="005A551E"/>
    <w:rsid w:val="005A5895"/>
    <w:rsid w:val="005A5C88"/>
    <w:rsid w:val="005A7F6F"/>
    <w:rsid w:val="005B35C8"/>
    <w:rsid w:val="005B437F"/>
    <w:rsid w:val="005B5CC5"/>
    <w:rsid w:val="005C0535"/>
    <w:rsid w:val="005C38F6"/>
    <w:rsid w:val="005C6451"/>
    <w:rsid w:val="005C735C"/>
    <w:rsid w:val="005D1A15"/>
    <w:rsid w:val="005D4436"/>
    <w:rsid w:val="005D4BA9"/>
    <w:rsid w:val="005D5264"/>
    <w:rsid w:val="005D59AE"/>
    <w:rsid w:val="005D5B27"/>
    <w:rsid w:val="005D7954"/>
    <w:rsid w:val="005E1770"/>
    <w:rsid w:val="005E579A"/>
    <w:rsid w:val="005E7EF0"/>
    <w:rsid w:val="005F0B46"/>
    <w:rsid w:val="005F42E4"/>
    <w:rsid w:val="005F6174"/>
    <w:rsid w:val="00600A05"/>
    <w:rsid w:val="00602EDB"/>
    <w:rsid w:val="00603B59"/>
    <w:rsid w:val="00604975"/>
    <w:rsid w:val="00605B98"/>
    <w:rsid w:val="0060643B"/>
    <w:rsid w:val="00607503"/>
    <w:rsid w:val="00611C36"/>
    <w:rsid w:val="0061437B"/>
    <w:rsid w:val="00616930"/>
    <w:rsid w:val="00617832"/>
    <w:rsid w:val="006270AF"/>
    <w:rsid w:val="00630EB8"/>
    <w:rsid w:val="00637437"/>
    <w:rsid w:val="00641130"/>
    <w:rsid w:val="006427B7"/>
    <w:rsid w:val="00642BEF"/>
    <w:rsid w:val="006431F4"/>
    <w:rsid w:val="0064426B"/>
    <w:rsid w:val="00644350"/>
    <w:rsid w:val="006470CE"/>
    <w:rsid w:val="00650429"/>
    <w:rsid w:val="006579A5"/>
    <w:rsid w:val="00665B20"/>
    <w:rsid w:val="00670FD9"/>
    <w:rsid w:val="00673D89"/>
    <w:rsid w:val="00673F1E"/>
    <w:rsid w:val="00686669"/>
    <w:rsid w:val="00696D96"/>
    <w:rsid w:val="006A0AC1"/>
    <w:rsid w:val="006A20E0"/>
    <w:rsid w:val="006A2334"/>
    <w:rsid w:val="006A5ACE"/>
    <w:rsid w:val="006A63D8"/>
    <w:rsid w:val="006A6AF4"/>
    <w:rsid w:val="006A7145"/>
    <w:rsid w:val="006B010F"/>
    <w:rsid w:val="006B04F9"/>
    <w:rsid w:val="006B3FA5"/>
    <w:rsid w:val="006B427A"/>
    <w:rsid w:val="006B47C6"/>
    <w:rsid w:val="006B5079"/>
    <w:rsid w:val="006C6759"/>
    <w:rsid w:val="006D28BE"/>
    <w:rsid w:val="006D4A50"/>
    <w:rsid w:val="006D4D0E"/>
    <w:rsid w:val="006E2434"/>
    <w:rsid w:val="006E7A62"/>
    <w:rsid w:val="006F0789"/>
    <w:rsid w:val="006F1B95"/>
    <w:rsid w:val="006F3A19"/>
    <w:rsid w:val="006F602D"/>
    <w:rsid w:val="006F6D3F"/>
    <w:rsid w:val="00701E81"/>
    <w:rsid w:val="00703DAF"/>
    <w:rsid w:val="0070562B"/>
    <w:rsid w:val="007128DE"/>
    <w:rsid w:val="00715993"/>
    <w:rsid w:val="007173FB"/>
    <w:rsid w:val="007214B9"/>
    <w:rsid w:val="007248A6"/>
    <w:rsid w:val="007338EE"/>
    <w:rsid w:val="00742223"/>
    <w:rsid w:val="007423C6"/>
    <w:rsid w:val="00743976"/>
    <w:rsid w:val="00744800"/>
    <w:rsid w:val="00744B65"/>
    <w:rsid w:val="007500CD"/>
    <w:rsid w:val="00751876"/>
    <w:rsid w:val="00753196"/>
    <w:rsid w:val="0075547B"/>
    <w:rsid w:val="00756DDA"/>
    <w:rsid w:val="007608D1"/>
    <w:rsid w:val="00760FD5"/>
    <w:rsid w:val="00766C8F"/>
    <w:rsid w:val="007732FB"/>
    <w:rsid w:val="0077512F"/>
    <w:rsid w:val="00775DE6"/>
    <w:rsid w:val="00776F40"/>
    <w:rsid w:val="0077723F"/>
    <w:rsid w:val="00782F8E"/>
    <w:rsid w:val="0078405B"/>
    <w:rsid w:val="0078542C"/>
    <w:rsid w:val="0079285F"/>
    <w:rsid w:val="00793944"/>
    <w:rsid w:val="007940ED"/>
    <w:rsid w:val="007A201B"/>
    <w:rsid w:val="007A2317"/>
    <w:rsid w:val="007A7567"/>
    <w:rsid w:val="007B48FB"/>
    <w:rsid w:val="007B6193"/>
    <w:rsid w:val="007C14B9"/>
    <w:rsid w:val="007C4D2F"/>
    <w:rsid w:val="007C5119"/>
    <w:rsid w:val="007D745F"/>
    <w:rsid w:val="007D7580"/>
    <w:rsid w:val="007E1F5F"/>
    <w:rsid w:val="007E2FB2"/>
    <w:rsid w:val="007E7CAC"/>
    <w:rsid w:val="007F0FA1"/>
    <w:rsid w:val="00800EF5"/>
    <w:rsid w:val="00806BD5"/>
    <w:rsid w:val="0081180A"/>
    <w:rsid w:val="0081181F"/>
    <w:rsid w:val="0081269A"/>
    <w:rsid w:val="008204F1"/>
    <w:rsid w:val="008205EC"/>
    <w:rsid w:val="0082152D"/>
    <w:rsid w:val="008271E9"/>
    <w:rsid w:val="00827A3B"/>
    <w:rsid w:val="00830E9D"/>
    <w:rsid w:val="00833F03"/>
    <w:rsid w:val="0083422C"/>
    <w:rsid w:val="00835072"/>
    <w:rsid w:val="0083551C"/>
    <w:rsid w:val="0084029D"/>
    <w:rsid w:val="008448F4"/>
    <w:rsid w:val="00845569"/>
    <w:rsid w:val="00845953"/>
    <w:rsid w:val="0085225B"/>
    <w:rsid w:val="0085513C"/>
    <w:rsid w:val="008608A0"/>
    <w:rsid w:val="0086159B"/>
    <w:rsid w:val="0086525D"/>
    <w:rsid w:val="00870786"/>
    <w:rsid w:val="00871529"/>
    <w:rsid w:val="00871809"/>
    <w:rsid w:val="008737FE"/>
    <w:rsid w:val="00875382"/>
    <w:rsid w:val="008753DA"/>
    <w:rsid w:val="00883C0E"/>
    <w:rsid w:val="00886631"/>
    <w:rsid w:val="00887168"/>
    <w:rsid w:val="00890C5D"/>
    <w:rsid w:val="008944CA"/>
    <w:rsid w:val="008956C1"/>
    <w:rsid w:val="00895BC6"/>
    <w:rsid w:val="00897762"/>
    <w:rsid w:val="008A45CB"/>
    <w:rsid w:val="008A5A01"/>
    <w:rsid w:val="008A7603"/>
    <w:rsid w:val="008B3145"/>
    <w:rsid w:val="008B34AE"/>
    <w:rsid w:val="008B368E"/>
    <w:rsid w:val="008B4C54"/>
    <w:rsid w:val="008B6711"/>
    <w:rsid w:val="008C2216"/>
    <w:rsid w:val="008C65F1"/>
    <w:rsid w:val="008D411A"/>
    <w:rsid w:val="008D6153"/>
    <w:rsid w:val="008D7E91"/>
    <w:rsid w:val="008E38DE"/>
    <w:rsid w:val="008E6F52"/>
    <w:rsid w:val="008E73BF"/>
    <w:rsid w:val="008E7D0B"/>
    <w:rsid w:val="008F1E37"/>
    <w:rsid w:val="008F3D36"/>
    <w:rsid w:val="008F5D8B"/>
    <w:rsid w:val="008F69A8"/>
    <w:rsid w:val="00900E36"/>
    <w:rsid w:val="00903429"/>
    <w:rsid w:val="009048FB"/>
    <w:rsid w:val="00905227"/>
    <w:rsid w:val="00906944"/>
    <w:rsid w:val="009076F1"/>
    <w:rsid w:val="009107B0"/>
    <w:rsid w:val="00910814"/>
    <w:rsid w:val="009120EF"/>
    <w:rsid w:val="00912E3E"/>
    <w:rsid w:val="00913B24"/>
    <w:rsid w:val="00917C02"/>
    <w:rsid w:val="00920803"/>
    <w:rsid w:val="009216CC"/>
    <w:rsid w:val="00922134"/>
    <w:rsid w:val="009222DC"/>
    <w:rsid w:val="00924F8B"/>
    <w:rsid w:val="00925C4E"/>
    <w:rsid w:val="0092749E"/>
    <w:rsid w:val="00933F3C"/>
    <w:rsid w:val="0093521B"/>
    <w:rsid w:val="00935CA2"/>
    <w:rsid w:val="00936033"/>
    <w:rsid w:val="009373F7"/>
    <w:rsid w:val="00950D2D"/>
    <w:rsid w:val="00951156"/>
    <w:rsid w:val="00953549"/>
    <w:rsid w:val="00954596"/>
    <w:rsid w:val="00954883"/>
    <w:rsid w:val="00954D46"/>
    <w:rsid w:val="00955942"/>
    <w:rsid w:val="009569BB"/>
    <w:rsid w:val="009608EB"/>
    <w:rsid w:val="00962785"/>
    <w:rsid w:val="00962BC5"/>
    <w:rsid w:val="009658DC"/>
    <w:rsid w:val="009727F5"/>
    <w:rsid w:val="0097343E"/>
    <w:rsid w:val="00973530"/>
    <w:rsid w:val="00973ABF"/>
    <w:rsid w:val="00974B83"/>
    <w:rsid w:val="00980873"/>
    <w:rsid w:val="00982FFF"/>
    <w:rsid w:val="00984A54"/>
    <w:rsid w:val="009863F1"/>
    <w:rsid w:val="00990C74"/>
    <w:rsid w:val="009917A2"/>
    <w:rsid w:val="0099459C"/>
    <w:rsid w:val="00997E6A"/>
    <w:rsid w:val="009A0FA2"/>
    <w:rsid w:val="009A239C"/>
    <w:rsid w:val="009A32FC"/>
    <w:rsid w:val="009A3C03"/>
    <w:rsid w:val="009A468F"/>
    <w:rsid w:val="009A4978"/>
    <w:rsid w:val="009A5FD3"/>
    <w:rsid w:val="009C28CE"/>
    <w:rsid w:val="009C4DB3"/>
    <w:rsid w:val="009D03E7"/>
    <w:rsid w:val="009D5315"/>
    <w:rsid w:val="009D7552"/>
    <w:rsid w:val="009E6504"/>
    <w:rsid w:val="009E7DCF"/>
    <w:rsid w:val="009F0D71"/>
    <w:rsid w:val="009F2857"/>
    <w:rsid w:val="009F5FBA"/>
    <w:rsid w:val="00A005BE"/>
    <w:rsid w:val="00A03454"/>
    <w:rsid w:val="00A03E33"/>
    <w:rsid w:val="00A04F35"/>
    <w:rsid w:val="00A07E47"/>
    <w:rsid w:val="00A1144A"/>
    <w:rsid w:val="00A11949"/>
    <w:rsid w:val="00A1234C"/>
    <w:rsid w:val="00A12402"/>
    <w:rsid w:val="00A15462"/>
    <w:rsid w:val="00A16358"/>
    <w:rsid w:val="00A20EFE"/>
    <w:rsid w:val="00A251FF"/>
    <w:rsid w:val="00A26410"/>
    <w:rsid w:val="00A30E67"/>
    <w:rsid w:val="00A31E91"/>
    <w:rsid w:val="00A32E43"/>
    <w:rsid w:val="00A337C9"/>
    <w:rsid w:val="00A34B65"/>
    <w:rsid w:val="00A44FFD"/>
    <w:rsid w:val="00A45464"/>
    <w:rsid w:val="00A5125E"/>
    <w:rsid w:val="00A523E7"/>
    <w:rsid w:val="00A527E0"/>
    <w:rsid w:val="00A53375"/>
    <w:rsid w:val="00A5363B"/>
    <w:rsid w:val="00A55F38"/>
    <w:rsid w:val="00A6511A"/>
    <w:rsid w:val="00A66540"/>
    <w:rsid w:val="00A665AC"/>
    <w:rsid w:val="00A67320"/>
    <w:rsid w:val="00A71B1E"/>
    <w:rsid w:val="00A72E73"/>
    <w:rsid w:val="00A7453D"/>
    <w:rsid w:val="00A776D3"/>
    <w:rsid w:val="00A92EE6"/>
    <w:rsid w:val="00A93E31"/>
    <w:rsid w:val="00AA17E6"/>
    <w:rsid w:val="00AA2352"/>
    <w:rsid w:val="00AA305D"/>
    <w:rsid w:val="00AA728B"/>
    <w:rsid w:val="00AB138D"/>
    <w:rsid w:val="00AB287A"/>
    <w:rsid w:val="00AB4D38"/>
    <w:rsid w:val="00AB61A6"/>
    <w:rsid w:val="00AC43A1"/>
    <w:rsid w:val="00AC6F3D"/>
    <w:rsid w:val="00AD2AF9"/>
    <w:rsid w:val="00AD3E7B"/>
    <w:rsid w:val="00AD3F25"/>
    <w:rsid w:val="00AE0DB5"/>
    <w:rsid w:val="00AE5373"/>
    <w:rsid w:val="00AF268A"/>
    <w:rsid w:val="00AF27EE"/>
    <w:rsid w:val="00B072B3"/>
    <w:rsid w:val="00B114BC"/>
    <w:rsid w:val="00B13974"/>
    <w:rsid w:val="00B15041"/>
    <w:rsid w:val="00B1776B"/>
    <w:rsid w:val="00B17942"/>
    <w:rsid w:val="00B209A0"/>
    <w:rsid w:val="00B304A9"/>
    <w:rsid w:val="00B340FC"/>
    <w:rsid w:val="00B34189"/>
    <w:rsid w:val="00B347E5"/>
    <w:rsid w:val="00B361DF"/>
    <w:rsid w:val="00B37F10"/>
    <w:rsid w:val="00B40BF8"/>
    <w:rsid w:val="00B41CB7"/>
    <w:rsid w:val="00B42AF5"/>
    <w:rsid w:val="00B45282"/>
    <w:rsid w:val="00B46C92"/>
    <w:rsid w:val="00B508BA"/>
    <w:rsid w:val="00B52068"/>
    <w:rsid w:val="00B555D0"/>
    <w:rsid w:val="00B63024"/>
    <w:rsid w:val="00B649B8"/>
    <w:rsid w:val="00B73062"/>
    <w:rsid w:val="00B73EE3"/>
    <w:rsid w:val="00B74781"/>
    <w:rsid w:val="00B8036E"/>
    <w:rsid w:val="00B82450"/>
    <w:rsid w:val="00B84059"/>
    <w:rsid w:val="00B84950"/>
    <w:rsid w:val="00B86081"/>
    <w:rsid w:val="00B86E4E"/>
    <w:rsid w:val="00B877B0"/>
    <w:rsid w:val="00B87FBC"/>
    <w:rsid w:val="00B94534"/>
    <w:rsid w:val="00B96CF7"/>
    <w:rsid w:val="00BA0879"/>
    <w:rsid w:val="00BA2879"/>
    <w:rsid w:val="00BA4759"/>
    <w:rsid w:val="00BB0613"/>
    <w:rsid w:val="00BB1DCB"/>
    <w:rsid w:val="00BC4349"/>
    <w:rsid w:val="00BC6EBD"/>
    <w:rsid w:val="00BD4E92"/>
    <w:rsid w:val="00BD5E18"/>
    <w:rsid w:val="00BD75E4"/>
    <w:rsid w:val="00BE294A"/>
    <w:rsid w:val="00BE7A0E"/>
    <w:rsid w:val="00BE7DDA"/>
    <w:rsid w:val="00BF476A"/>
    <w:rsid w:val="00BF59A8"/>
    <w:rsid w:val="00C0409D"/>
    <w:rsid w:val="00C056F6"/>
    <w:rsid w:val="00C0619F"/>
    <w:rsid w:val="00C06CE9"/>
    <w:rsid w:val="00C11E0C"/>
    <w:rsid w:val="00C15455"/>
    <w:rsid w:val="00C15D81"/>
    <w:rsid w:val="00C2190A"/>
    <w:rsid w:val="00C21BF5"/>
    <w:rsid w:val="00C232CA"/>
    <w:rsid w:val="00C27774"/>
    <w:rsid w:val="00C30CF7"/>
    <w:rsid w:val="00C36C08"/>
    <w:rsid w:val="00C401C5"/>
    <w:rsid w:val="00C40239"/>
    <w:rsid w:val="00C40AB0"/>
    <w:rsid w:val="00C443BF"/>
    <w:rsid w:val="00C468CD"/>
    <w:rsid w:val="00C469D1"/>
    <w:rsid w:val="00C47944"/>
    <w:rsid w:val="00C53DE2"/>
    <w:rsid w:val="00C57E03"/>
    <w:rsid w:val="00C63E69"/>
    <w:rsid w:val="00C672CA"/>
    <w:rsid w:val="00C679FE"/>
    <w:rsid w:val="00C71E5B"/>
    <w:rsid w:val="00C7502C"/>
    <w:rsid w:val="00C77737"/>
    <w:rsid w:val="00C832C3"/>
    <w:rsid w:val="00C91109"/>
    <w:rsid w:val="00C91B01"/>
    <w:rsid w:val="00C9228F"/>
    <w:rsid w:val="00C930A7"/>
    <w:rsid w:val="00C93678"/>
    <w:rsid w:val="00C9543C"/>
    <w:rsid w:val="00C9695C"/>
    <w:rsid w:val="00C96BE9"/>
    <w:rsid w:val="00CA1063"/>
    <w:rsid w:val="00CA6AA9"/>
    <w:rsid w:val="00CB00E0"/>
    <w:rsid w:val="00CB372D"/>
    <w:rsid w:val="00CB3CC0"/>
    <w:rsid w:val="00CB5938"/>
    <w:rsid w:val="00CB5AC5"/>
    <w:rsid w:val="00CC08E4"/>
    <w:rsid w:val="00CC22B4"/>
    <w:rsid w:val="00CC75A4"/>
    <w:rsid w:val="00CC7D63"/>
    <w:rsid w:val="00CD710F"/>
    <w:rsid w:val="00CE273C"/>
    <w:rsid w:val="00CE3465"/>
    <w:rsid w:val="00CE455E"/>
    <w:rsid w:val="00CE4CEC"/>
    <w:rsid w:val="00CF125C"/>
    <w:rsid w:val="00CF4652"/>
    <w:rsid w:val="00CF6337"/>
    <w:rsid w:val="00CF7A04"/>
    <w:rsid w:val="00D000B3"/>
    <w:rsid w:val="00D0101F"/>
    <w:rsid w:val="00D12631"/>
    <w:rsid w:val="00D14595"/>
    <w:rsid w:val="00D14C4C"/>
    <w:rsid w:val="00D14C61"/>
    <w:rsid w:val="00D154B2"/>
    <w:rsid w:val="00D159E5"/>
    <w:rsid w:val="00D17898"/>
    <w:rsid w:val="00D2210E"/>
    <w:rsid w:val="00D2357B"/>
    <w:rsid w:val="00D257CC"/>
    <w:rsid w:val="00D30A0E"/>
    <w:rsid w:val="00D32AC6"/>
    <w:rsid w:val="00D332C7"/>
    <w:rsid w:val="00D3527A"/>
    <w:rsid w:val="00D37DAD"/>
    <w:rsid w:val="00D37ED5"/>
    <w:rsid w:val="00D53B6C"/>
    <w:rsid w:val="00D543EC"/>
    <w:rsid w:val="00D60080"/>
    <w:rsid w:val="00D60D53"/>
    <w:rsid w:val="00D63739"/>
    <w:rsid w:val="00D70BAF"/>
    <w:rsid w:val="00D70C57"/>
    <w:rsid w:val="00D73CB3"/>
    <w:rsid w:val="00D75C48"/>
    <w:rsid w:val="00D76A66"/>
    <w:rsid w:val="00D842A8"/>
    <w:rsid w:val="00D87494"/>
    <w:rsid w:val="00D90151"/>
    <w:rsid w:val="00D93623"/>
    <w:rsid w:val="00D93BEE"/>
    <w:rsid w:val="00D95241"/>
    <w:rsid w:val="00D95245"/>
    <w:rsid w:val="00D95E18"/>
    <w:rsid w:val="00DA18CA"/>
    <w:rsid w:val="00DA324C"/>
    <w:rsid w:val="00DA5995"/>
    <w:rsid w:val="00DA6825"/>
    <w:rsid w:val="00DA757A"/>
    <w:rsid w:val="00DA7964"/>
    <w:rsid w:val="00DA79C0"/>
    <w:rsid w:val="00DA7C4B"/>
    <w:rsid w:val="00DB0391"/>
    <w:rsid w:val="00DB05C8"/>
    <w:rsid w:val="00DB1A55"/>
    <w:rsid w:val="00DB2861"/>
    <w:rsid w:val="00DB31F4"/>
    <w:rsid w:val="00DC5812"/>
    <w:rsid w:val="00DC72F4"/>
    <w:rsid w:val="00DC7941"/>
    <w:rsid w:val="00DD3E40"/>
    <w:rsid w:val="00DD6583"/>
    <w:rsid w:val="00DE2509"/>
    <w:rsid w:val="00DE3514"/>
    <w:rsid w:val="00DE45E9"/>
    <w:rsid w:val="00DE73B3"/>
    <w:rsid w:val="00DF0FEF"/>
    <w:rsid w:val="00DF199D"/>
    <w:rsid w:val="00DF1A1B"/>
    <w:rsid w:val="00DF4BE9"/>
    <w:rsid w:val="00DF692D"/>
    <w:rsid w:val="00E00DBB"/>
    <w:rsid w:val="00E018BA"/>
    <w:rsid w:val="00E03758"/>
    <w:rsid w:val="00E06158"/>
    <w:rsid w:val="00E06F56"/>
    <w:rsid w:val="00E07456"/>
    <w:rsid w:val="00E10617"/>
    <w:rsid w:val="00E10F7C"/>
    <w:rsid w:val="00E138E4"/>
    <w:rsid w:val="00E201CB"/>
    <w:rsid w:val="00E22A2B"/>
    <w:rsid w:val="00E22E89"/>
    <w:rsid w:val="00E251BF"/>
    <w:rsid w:val="00E30536"/>
    <w:rsid w:val="00E32A09"/>
    <w:rsid w:val="00E335BE"/>
    <w:rsid w:val="00E35368"/>
    <w:rsid w:val="00E36B74"/>
    <w:rsid w:val="00E36DD9"/>
    <w:rsid w:val="00E40567"/>
    <w:rsid w:val="00E43C24"/>
    <w:rsid w:val="00E46C05"/>
    <w:rsid w:val="00E516CC"/>
    <w:rsid w:val="00E54C63"/>
    <w:rsid w:val="00E54CF7"/>
    <w:rsid w:val="00E61395"/>
    <w:rsid w:val="00E66634"/>
    <w:rsid w:val="00E676A5"/>
    <w:rsid w:val="00E73FCD"/>
    <w:rsid w:val="00E751CF"/>
    <w:rsid w:val="00E7752C"/>
    <w:rsid w:val="00E82318"/>
    <w:rsid w:val="00E8243F"/>
    <w:rsid w:val="00E84623"/>
    <w:rsid w:val="00E846F9"/>
    <w:rsid w:val="00E85817"/>
    <w:rsid w:val="00E8657D"/>
    <w:rsid w:val="00E91040"/>
    <w:rsid w:val="00E93B2A"/>
    <w:rsid w:val="00E946D6"/>
    <w:rsid w:val="00E9573A"/>
    <w:rsid w:val="00E97057"/>
    <w:rsid w:val="00E978C6"/>
    <w:rsid w:val="00EA0F23"/>
    <w:rsid w:val="00EA2588"/>
    <w:rsid w:val="00EA4687"/>
    <w:rsid w:val="00EA53A0"/>
    <w:rsid w:val="00EC20C5"/>
    <w:rsid w:val="00ED0A80"/>
    <w:rsid w:val="00ED242D"/>
    <w:rsid w:val="00ED2B6C"/>
    <w:rsid w:val="00ED2D48"/>
    <w:rsid w:val="00ED3956"/>
    <w:rsid w:val="00ED4D7D"/>
    <w:rsid w:val="00EE2822"/>
    <w:rsid w:val="00EF24F2"/>
    <w:rsid w:val="00EF6247"/>
    <w:rsid w:val="00EF7287"/>
    <w:rsid w:val="00EF7941"/>
    <w:rsid w:val="00F011B2"/>
    <w:rsid w:val="00F01790"/>
    <w:rsid w:val="00F04DE5"/>
    <w:rsid w:val="00F0781C"/>
    <w:rsid w:val="00F10756"/>
    <w:rsid w:val="00F2090A"/>
    <w:rsid w:val="00F20AB1"/>
    <w:rsid w:val="00F332DD"/>
    <w:rsid w:val="00F341C5"/>
    <w:rsid w:val="00F347C5"/>
    <w:rsid w:val="00F36366"/>
    <w:rsid w:val="00F36B55"/>
    <w:rsid w:val="00F40A0A"/>
    <w:rsid w:val="00F40E19"/>
    <w:rsid w:val="00F44892"/>
    <w:rsid w:val="00F47524"/>
    <w:rsid w:val="00F47DDE"/>
    <w:rsid w:val="00F504DD"/>
    <w:rsid w:val="00F57415"/>
    <w:rsid w:val="00F605A2"/>
    <w:rsid w:val="00F63595"/>
    <w:rsid w:val="00F64FCB"/>
    <w:rsid w:val="00F65A83"/>
    <w:rsid w:val="00F7012A"/>
    <w:rsid w:val="00F71E26"/>
    <w:rsid w:val="00F7586E"/>
    <w:rsid w:val="00F77A07"/>
    <w:rsid w:val="00F80226"/>
    <w:rsid w:val="00F82528"/>
    <w:rsid w:val="00F8327E"/>
    <w:rsid w:val="00F852F8"/>
    <w:rsid w:val="00F90B32"/>
    <w:rsid w:val="00F91FB1"/>
    <w:rsid w:val="00F92496"/>
    <w:rsid w:val="00F93B21"/>
    <w:rsid w:val="00F975DA"/>
    <w:rsid w:val="00FA4481"/>
    <w:rsid w:val="00FB4024"/>
    <w:rsid w:val="00FB4B9D"/>
    <w:rsid w:val="00FB6CCC"/>
    <w:rsid w:val="00FB71E6"/>
    <w:rsid w:val="00FC5995"/>
    <w:rsid w:val="00FC7A2A"/>
    <w:rsid w:val="00FD1DC1"/>
    <w:rsid w:val="00FD5B0D"/>
    <w:rsid w:val="00FD6040"/>
    <w:rsid w:val="00FD6522"/>
    <w:rsid w:val="00FE320C"/>
    <w:rsid w:val="00FE3FC7"/>
    <w:rsid w:val="00FE4DB1"/>
    <w:rsid w:val="00FF6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B6C1F"/>
  <w15:chartTrackingRefBased/>
  <w15:docId w15:val="{741A943A-07B0-9041-8B60-CB3041C17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D4D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4D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uiPriority w:val="9"/>
    <w:semiHidden/>
    <w:unhideWhenUsed/>
    <w:qFormat/>
    <w:rsid w:val="00ED4D7D"/>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573A"/>
    <w:rPr>
      <w:color w:val="808080"/>
    </w:rPr>
  </w:style>
  <w:style w:type="paragraph" w:styleId="ListParagraph">
    <w:name w:val="List Paragraph"/>
    <w:basedOn w:val="Normal"/>
    <w:uiPriority w:val="34"/>
    <w:qFormat/>
    <w:rsid w:val="007C4D2F"/>
    <w:pPr>
      <w:ind w:left="720"/>
      <w:contextualSpacing/>
    </w:pPr>
  </w:style>
  <w:style w:type="character" w:styleId="CommentReference">
    <w:name w:val="annotation reference"/>
    <w:basedOn w:val="DefaultParagraphFont"/>
    <w:uiPriority w:val="99"/>
    <w:semiHidden/>
    <w:unhideWhenUsed/>
    <w:rsid w:val="008B34AE"/>
    <w:rPr>
      <w:sz w:val="18"/>
      <w:szCs w:val="18"/>
    </w:rPr>
  </w:style>
  <w:style w:type="paragraph" w:styleId="CommentText">
    <w:name w:val="annotation text"/>
    <w:basedOn w:val="Normal"/>
    <w:link w:val="CommentTextChar"/>
    <w:uiPriority w:val="99"/>
    <w:semiHidden/>
    <w:unhideWhenUsed/>
    <w:rsid w:val="008B34AE"/>
  </w:style>
  <w:style w:type="character" w:customStyle="1" w:styleId="CommentTextChar">
    <w:name w:val="Comment Text Char"/>
    <w:basedOn w:val="DefaultParagraphFont"/>
    <w:link w:val="CommentText"/>
    <w:uiPriority w:val="99"/>
    <w:semiHidden/>
    <w:rsid w:val="008B34AE"/>
  </w:style>
  <w:style w:type="paragraph" w:styleId="CommentSubject">
    <w:name w:val="annotation subject"/>
    <w:basedOn w:val="CommentText"/>
    <w:next w:val="CommentText"/>
    <w:link w:val="CommentSubjectChar"/>
    <w:uiPriority w:val="99"/>
    <w:semiHidden/>
    <w:unhideWhenUsed/>
    <w:rsid w:val="008B34AE"/>
    <w:rPr>
      <w:b/>
      <w:bCs/>
      <w:sz w:val="20"/>
      <w:szCs w:val="20"/>
    </w:rPr>
  </w:style>
  <w:style w:type="character" w:customStyle="1" w:styleId="CommentSubjectChar">
    <w:name w:val="Comment Subject Char"/>
    <w:basedOn w:val="CommentTextChar"/>
    <w:link w:val="CommentSubject"/>
    <w:uiPriority w:val="99"/>
    <w:semiHidden/>
    <w:rsid w:val="008B34AE"/>
    <w:rPr>
      <w:b/>
      <w:bCs/>
      <w:sz w:val="20"/>
      <w:szCs w:val="20"/>
    </w:rPr>
  </w:style>
  <w:style w:type="paragraph" w:styleId="BalloonText">
    <w:name w:val="Balloon Text"/>
    <w:basedOn w:val="Normal"/>
    <w:link w:val="BalloonTextChar"/>
    <w:uiPriority w:val="99"/>
    <w:semiHidden/>
    <w:unhideWhenUsed/>
    <w:rsid w:val="008B34AE"/>
    <w:rPr>
      <w:sz w:val="18"/>
      <w:szCs w:val="18"/>
    </w:rPr>
  </w:style>
  <w:style w:type="character" w:customStyle="1" w:styleId="BalloonTextChar">
    <w:name w:val="Balloon Text Char"/>
    <w:basedOn w:val="DefaultParagraphFont"/>
    <w:link w:val="BalloonText"/>
    <w:uiPriority w:val="99"/>
    <w:semiHidden/>
    <w:rsid w:val="008B34AE"/>
    <w:rPr>
      <w:rFonts w:ascii="Times New Roman" w:hAnsi="Times New Roman" w:cs="Times New Roman"/>
      <w:sz w:val="18"/>
      <w:szCs w:val="18"/>
    </w:rPr>
  </w:style>
  <w:style w:type="paragraph" w:styleId="Revision">
    <w:name w:val="Revision"/>
    <w:hidden/>
    <w:uiPriority w:val="99"/>
    <w:semiHidden/>
    <w:rsid w:val="005C6451"/>
  </w:style>
  <w:style w:type="character" w:customStyle="1" w:styleId="Heading2Char">
    <w:name w:val="Heading 2 Char"/>
    <w:basedOn w:val="DefaultParagraphFont"/>
    <w:link w:val="Heading2"/>
    <w:uiPriority w:val="9"/>
    <w:rsid w:val="00ED4D7D"/>
    <w:rPr>
      <w:rFonts w:asciiTheme="majorHAnsi" w:eastAsiaTheme="majorEastAsia" w:hAnsiTheme="majorHAnsi" w:cstheme="majorBidi"/>
      <w:color w:val="2F5496" w:themeColor="accent1" w:themeShade="BF"/>
      <w:sz w:val="26"/>
      <w:szCs w:val="26"/>
    </w:rPr>
  </w:style>
  <w:style w:type="character" w:customStyle="1" w:styleId="Heading7Char">
    <w:name w:val="Heading 7 Char"/>
    <w:basedOn w:val="DefaultParagraphFont"/>
    <w:link w:val="Heading7"/>
    <w:uiPriority w:val="9"/>
    <w:semiHidden/>
    <w:rsid w:val="00ED4D7D"/>
    <w:rPr>
      <w:rFonts w:asciiTheme="majorHAnsi" w:eastAsiaTheme="majorEastAsia" w:hAnsiTheme="majorHAnsi" w:cstheme="majorBidi"/>
      <w:i/>
      <w:iCs/>
      <w:color w:val="1F3763" w:themeColor="accent1" w:themeShade="7F"/>
    </w:rPr>
  </w:style>
  <w:style w:type="character" w:customStyle="1" w:styleId="Heading1Char">
    <w:name w:val="Heading 1 Char"/>
    <w:basedOn w:val="DefaultParagraphFont"/>
    <w:link w:val="Heading1"/>
    <w:uiPriority w:val="9"/>
    <w:rsid w:val="00ED4D7D"/>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C735C"/>
    <w:pPr>
      <w:spacing w:after="200"/>
    </w:pPr>
    <w:rPr>
      <w:rFonts w:eastAsiaTheme="minorEastAsia"/>
      <w:i/>
      <w:iCs/>
      <w:color w:val="44546A" w:themeColor="text2"/>
      <w:sz w:val="18"/>
      <w:szCs w:val="18"/>
    </w:rPr>
  </w:style>
  <w:style w:type="character" w:styleId="LineNumber">
    <w:name w:val="line number"/>
    <w:basedOn w:val="DefaultParagraphFont"/>
    <w:uiPriority w:val="99"/>
    <w:semiHidden/>
    <w:unhideWhenUsed/>
    <w:rsid w:val="00207A09"/>
  </w:style>
  <w:style w:type="paragraph" w:styleId="NormalWeb">
    <w:name w:val="Normal (Web)"/>
    <w:basedOn w:val="Normal"/>
    <w:uiPriority w:val="99"/>
    <w:unhideWhenUsed/>
    <w:rsid w:val="00336AC0"/>
    <w:pPr>
      <w:spacing w:before="100" w:beforeAutospacing="1" w:after="100" w:afterAutospacing="1"/>
    </w:pPr>
    <w:rPr>
      <w:rFonts w:eastAsia="Times New Roman"/>
    </w:rPr>
  </w:style>
  <w:style w:type="paragraph" w:styleId="Footer">
    <w:name w:val="footer"/>
    <w:basedOn w:val="Normal"/>
    <w:link w:val="FooterChar"/>
    <w:uiPriority w:val="99"/>
    <w:unhideWhenUsed/>
    <w:rsid w:val="00BE294A"/>
    <w:pPr>
      <w:tabs>
        <w:tab w:val="center" w:pos="4680"/>
        <w:tab w:val="right" w:pos="9360"/>
      </w:tabs>
    </w:pPr>
  </w:style>
  <w:style w:type="character" w:customStyle="1" w:styleId="FooterChar">
    <w:name w:val="Footer Char"/>
    <w:basedOn w:val="DefaultParagraphFont"/>
    <w:link w:val="Footer"/>
    <w:uiPriority w:val="99"/>
    <w:rsid w:val="00BE294A"/>
  </w:style>
  <w:style w:type="character" w:styleId="PageNumber">
    <w:name w:val="page number"/>
    <w:basedOn w:val="DefaultParagraphFont"/>
    <w:uiPriority w:val="99"/>
    <w:semiHidden/>
    <w:unhideWhenUsed/>
    <w:rsid w:val="00BE294A"/>
  </w:style>
  <w:style w:type="paragraph" w:styleId="Header">
    <w:name w:val="header"/>
    <w:basedOn w:val="Normal"/>
    <w:link w:val="HeaderChar"/>
    <w:uiPriority w:val="99"/>
    <w:unhideWhenUsed/>
    <w:rsid w:val="00DC5812"/>
    <w:pPr>
      <w:tabs>
        <w:tab w:val="center" w:pos="4680"/>
        <w:tab w:val="right" w:pos="9360"/>
      </w:tabs>
    </w:pPr>
  </w:style>
  <w:style w:type="character" w:customStyle="1" w:styleId="HeaderChar">
    <w:name w:val="Header Char"/>
    <w:basedOn w:val="DefaultParagraphFont"/>
    <w:link w:val="Header"/>
    <w:uiPriority w:val="99"/>
    <w:rsid w:val="00DC5812"/>
  </w:style>
  <w:style w:type="paragraph" w:styleId="FootnoteText">
    <w:name w:val="footnote text"/>
    <w:basedOn w:val="Normal"/>
    <w:link w:val="FootnoteTextChar"/>
    <w:uiPriority w:val="99"/>
    <w:semiHidden/>
    <w:unhideWhenUsed/>
    <w:rsid w:val="00DF1A1B"/>
    <w:rPr>
      <w:sz w:val="20"/>
      <w:szCs w:val="20"/>
    </w:rPr>
  </w:style>
  <w:style w:type="character" w:customStyle="1" w:styleId="FootnoteTextChar">
    <w:name w:val="Footnote Text Char"/>
    <w:basedOn w:val="DefaultParagraphFont"/>
    <w:link w:val="FootnoteText"/>
    <w:uiPriority w:val="99"/>
    <w:semiHidden/>
    <w:rsid w:val="00DF1A1B"/>
    <w:rPr>
      <w:sz w:val="20"/>
      <w:szCs w:val="20"/>
    </w:rPr>
  </w:style>
  <w:style w:type="character" w:styleId="FootnoteReference">
    <w:name w:val="footnote reference"/>
    <w:basedOn w:val="DefaultParagraphFont"/>
    <w:uiPriority w:val="99"/>
    <w:semiHidden/>
    <w:unhideWhenUsed/>
    <w:rsid w:val="00DF1A1B"/>
    <w:rPr>
      <w:vertAlign w:val="superscript"/>
    </w:rPr>
  </w:style>
  <w:style w:type="character" w:styleId="Strong">
    <w:name w:val="Strong"/>
    <w:basedOn w:val="DefaultParagraphFont"/>
    <w:uiPriority w:val="22"/>
    <w:qFormat/>
    <w:rsid w:val="00E22A2B"/>
    <w:rPr>
      <w:b/>
      <w:bCs/>
    </w:rPr>
  </w:style>
  <w:style w:type="character" w:styleId="Emphasis">
    <w:name w:val="Emphasis"/>
    <w:basedOn w:val="DefaultParagraphFont"/>
    <w:uiPriority w:val="20"/>
    <w:qFormat/>
    <w:rsid w:val="00E22A2B"/>
    <w:rPr>
      <w:i/>
      <w:iCs/>
    </w:rPr>
  </w:style>
  <w:style w:type="character" w:styleId="Hyperlink">
    <w:name w:val="Hyperlink"/>
    <w:basedOn w:val="DefaultParagraphFont"/>
    <w:uiPriority w:val="99"/>
    <w:semiHidden/>
    <w:unhideWhenUsed/>
    <w:rsid w:val="00E22A2B"/>
    <w:rPr>
      <w:color w:val="0000FF"/>
      <w:u w:val="single"/>
    </w:rPr>
  </w:style>
  <w:style w:type="character" w:customStyle="1" w:styleId="epub-state">
    <w:name w:val="epub-state"/>
    <w:basedOn w:val="DefaultParagraphFont"/>
    <w:rsid w:val="00560C8E"/>
  </w:style>
  <w:style w:type="character" w:customStyle="1" w:styleId="epub-date">
    <w:name w:val="epub-date"/>
    <w:basedOn w:val="DefaultParagraphFont"/>
    <w:rsid w:val="00560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593">
      <w:bodyDiv w:val="1"/>
      <w:marLeft w:val="0"/>
      <w:marRight w:val="0"/>
      <w:marTop w:val="0"/>
      <w:marBottom w:val="0"/>
      <w:divBdr>
        <w:top w:val="none" w:sz="0" w:space="0" w:color="auto"/>
        <w:left w:val="none" w:sz="0" w:space="0" w:color="auto"/>
        <w:bottom w:val="none" w:sz="0" w:space="0" w:color="auto"/>
        <w:right w:val="none" w:sz="0" w:space="0" w:color="auto"/>
      </w:divBdr>
    </w:div>
    <w:div w:id="537426337">
      <w:bodyDiv w:val="1"/>
      <w:marLeft w:val="0"/>
      <w:marRight w:val="0"/>
      <w:marTop w:val="0"/>
      <w:marBottom w:val="0"/>
      <w:divBdr>
        <w:top w:val="none" w:sz="0" w:space="0" w:color="auto"/>
        <w:left w:val="none" w:sz="0" w:space="0" w:color="auto"/>
        <w:bottom w:val="none" w:sz="0" w:space="0" w:color="auto"/>
        <w:right w:val="none" w:sz="0" w:space="0" w:color="auto"/>
      </w:divBdr>
    </w:div>
    <w:div w:id="587427912">
      <w:bodyDiv w:val="1"/>
      <w:marLeft w:val="0"/>
      <w:marRight w:val="0"/>
      <w:marTop w:val="0"/>
      <w:marBottom w:val="0"/>
      <w:divBdr>
        <w:top w:val="none" w:sz="0" w:space="0" w:color="auto"/>
        <w:left w:val="none" w:sz="0" w:space="0" w:color="auto"/>
        <w:bottom w:val="none" w:sz="0" w:space="0" w:color="auto"/>
        <w:right w:val="none" w:sz="0" w:space="0" w:color="auto"/>
      </w:divBdr>
    </w:div>
    <w:div w:id="815994022">
      <w:bodyDiv w:val="1"/>
      <w:marLeft w:val="0"/>
      <w:marRight w:val="0"/>
      <w:marTop w:val="0"/>
      <w:marBottom w:val="0"/>
      <w:divBdr>
        <w:top w:val="none" w:sz="0" w:space="0" w:color="auto"/>
        <w:left w:val="none" w:sz="0" w:space="0" w:color="auto"/>
        <w:bottom w:val="none" w:sz="0" w:space="0" w:color="auto"/>
        <w:right w:val="none" w:sz="0" w:space="0" w:color="auto"/>
      </w:divBdr>
    </w:div>
    <w:div w:id="864827781">
      <w:bodyDiv w:val="1"/>
      <w:marLeft w:val="0"/>
      <w:marRight w:val="0"/>
      <w:marTop w:val="0"/>
      <w:marBottom w:val="0"/>
      <w:divBdr>
        <w:top w:val="none" w:sz="0" w:space="0" w:color="auto"/>
        <w:left w:val="none" w:sz="0" w:space="0" w:color="auto"/>
        <w:bottom w:val="none" w:sz="0" w:space="0" w:color="auto"/>
        <w:right w:val="none" w:sz="0" w:space="0" w:color="auto"/>
      </w:divBdr>
    </w:div>
    <w:div w:id="903569938">
      <w:bodyDiv w:val="1"/>
      <w:marLeft w:val="0"/>
      <w:marRight w:val="0"/>
      <w:marTop w:val="0"/>
      <w:marBottom w:val="0"/>
      <w:divBdr>
        <w:top w:val="none" w:sz="0" w:space="0" w:color="auto"/>
        <w:left w:val="none" w:sz="0" w:space="0" w:color="auto"/>
        <w:bottom w:val="none" w:sz="0" w:space="0" w:color="auto"/>
        <w:right w:val="none" w:sz="0" w:space="0" w:color="auto"/>
      </w:divBdr>
    </w:div>
    <w:div w:id="1091050559">
      <w:bodyDiv w:val="1"/>
      <w:marLeft w:val="0"/>
      <w:marRight w:val="0"/>
      <w:marTop w:val="0"/>
      <w:marBottom w:val="0"/>
      <w:divBdr>
        <w:top w:val="none" w:sz="0" w:space="0" w:color="auto"/>
        <w:left w:val="none" w:sz="0" w:space="0" w:color="auto"/>
        <w:bottom w:val="none" w:sz="0" w:space="0" w:color="auto"/>
        <w:right w:val="none" w:sz="0" w:space="0" w:color="auto"/>
      </w:divBdr>
    </w:div>
    <w:div w:id="1105661020">
      <w:bodyDiv w:val="1"/>
      <w:marLeft w:val="0"/>
      <w:marRight w:val="0"/>
      <w:marTop w:val="0"/>
      <w:marBottom w:val="0"/>
      <w:divBdr>
        <w:top w:val="none" w:sz="0" w:space="0" w:color="auto"/>
        <w:left w:val="none" w:sz="0" w:space="0" w:color="auto"/>
        <w:bottom w:val="none" w:sz="0" w:space="0" w:color="auto"/>
        <w:right w:val="none" w:sz="0" w:space="0" w:color="auto"/>
      </w:divBdr>
    </w:div>
    <w:div w:id="1238979695">
      <w:bodyDiv w:val="1"/>
      <w:marLeft w:val="0"/>
      <w:marRight w:val="0"/>
      <w:marTop w:val="0"/>
      <w:marBottom w:val="0"/>
      <w:divBdr>
        <w:top w:val="none" w:sz="0" w:space="0" w:color="auto"/>
        <w:left w:val="none" w:sz="0" w:space="0" w:color="auto"/>
        <w:bottom w:val="none" w:sz="0" w:space="0" w:color="auto"/>
        <w:right w:val="none" w:sz="0" w:space="0" w:color="auto"/>
      </w:divBdr>
    </w:div>
    <w:div w:id="1393577115">
      <w:bodyDiv w:val="1"/>
      <w:marLeft w:val="0"/>
      <w:marRight w:val="0"/>
      <w:marTop w:val="0"/>
      <w:marBottom w:val="0"/>
      <w:divBdr>
        <w:top w:val="none" w:sz="0" w:space="0" w:color="auto"/>
        <w:left w:val="none" w:sz="0" w:space="0" w:color="auto"/>
        <w:bottom w:val="none" w:sz="0" w:space="0" w:color="auto"/>
        <w:right w:val="none" w:sz="0" w:space="0" w:color="auto"/>
      </w:divBdr>
    </w:div>
    <w:div w:id="1428191442">
      <w:bodyDiv w:val="1"/>
      <w:marLeft w:val="0"/>
      <w:marRight w:val="0"/>
      <w:marTop w:val="0"/>
      <w:marBottom w:val="0"/>
      <w:divBdr>
        <w:top w:val="none" w:sz="0" w:space="0" w:color="auto"/>
        <w:left w:val="none" w:sz="0" w:space="0" w:color="auto"/>
        <w:bottom w:val="none" w:sz="0" w:space="0" w:color="auto"/>
        <w:right w:val="none" w:sz="0" w:space="0" w:color="auto"/>
      </w:divBdr>
      <w:divsChild>
        <w:div w:id="2117023486">
          <w:marLeft w:val="0"/>
          <w:marRight w:val="0"/>
          <w:marTop w:val="0"/>
          <w:marBottom w:val="300"/>
          <w:divBdr>
            <w:top w:val="none" w:sz="0" w:space="0" w:color="auto"/>
            <w:left w:val="none" w:sz="0" w:space="0" w:color="auto"/>
            <w:bottom w:val="none" w:sz="0" w:space="0" w:color="auto"/>
            <w:right w:val="none" w:sz="0" w:space="0" w:color="auto"/>
          </w:divBdr>
          <w:divsChild>
            <w:div w:id="405424257">
              <w:marLeft w:val="0"/>
              <w:marRight w:val="0"/>
              <w:marTop w:val="0"/>
              <w:marBottom w:val="75"/>
              <w:divBdr>
                <w:top w:val="none" w:sz="0" w:space="0" w:color="auto"/>
                <w:left w:val="none" w:sz="0" w:space="0" w:color="auto"/>
                <w:bottom w:val="none" w:sz="0" w:space="0" w:color="auto"/>
                <w:right w:val="none" w:sz="0" w:space="0" w:color="auto"/>
              </w:divBdr>
            </w:div>
            <w:div w:id="44427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25852">
      <w:bodyDiv w:val="1"/>
      <w:marLeft w:val="0"/>
      <w:marRight w:val="0"/>
      <w:marTop w:val="0"/>
      <w:marBottom w:val="0"/>
      <w:divBdr>
        <w:top w:val="none" w:sz="0" w:space="0" w:color="auto"/>
        <w:left w:val="none" w:sz="0" w:space="0" w:color="auto"/>
        <w:bottom w:val="none" w:sz="0" w:space="0" w:color="auto"/>
        <w:right w:val="none" w:sz="0" w:space="0" w:color="auto"/>
      </w:divBdr>
    </w:div>
    <w:div w:id="1890533533">
      <w:bodyDiv w:val="1"/>
      <w:marLeft w:val="0"/>
      <w:marRight w:val="0"/>
      <w:marTop w:val="0"/>
      <w:marBottom w:val="0"/>
      <w:divBdr>
        <w:top w:val="none" w:sz="0" w:space="0" w:color="auto"/>
        <w:left w:val="none" w:sz="0" w:space="0" w:color="auto"/>
        <w:bottom w:val="none" w:sz="0" w:space="0" w:color="auto"/>
        <w:right w:val="none" w:sz="0" w:space="0" w:color="auto"/>
      </w:divBdr>
    </w:div>
    <w:div w:id="1910267959">
      <w:bodyDiv w:val="1"/>
      <w:marLeft w:val="0"/>
      <w:marRight w:val="0"/>
      <w:marTop w:val="0"/>
      <w:marBottom w:val="0"/>
      <w:divBdr>
        <w:top w:val="none" w:sz="0" w:space="0" w:color="auto"/>
        <w:left w:val="none" w:sz="0" w:space="0" w:color="auto"/>
        <w:bottom w:val="none" w:sz="0" w:space="0" w:color="auto"/>
        <w:right w:val="none" w:sz="0" w:space="0" w:color="auto"/>
      </w:divBdr>
    </w:div>
    <w:div w:id="1959991290">
      <w:bodyDiv w:val="1"/>
      <w:marLeft w:val="0"/>
      <w:marRight w:val="0"/>
      <w:marTop w:val="0"/>
      <w:marBottom w:val="0"/>
      <w:divBdr>
        <w:top w:val="none" w:sz="0" w:space="0" w:color="auto"/>
        <w:left w:val="none" w:sz="0" w:space="0" w:color="auto"/>
        <w:bottom w:val="none" w:sz="0" w:space="0" w:color="auto"/>
        <w:right w:val="none" w:sz="0" w:space="0" w:color="auto"/>
      </w:divBdr>
      <w:divsChild>
        <w:div w:id="1537043803">
          <w:marLeft w:val="0"/>
          <w:marRight w:val="0"/>
          <w:marTop w:val="0"/>
          <w:marBottom w:val="0"/>
          <w:divBdr>
            <w:top w:val="none" w:sz="0" w:space="0" w:color="auto"/>
            <w:left w:val="none" w:sz="0" w:space="0" w:color="auto"/>
            <w:bottom w:val="none" w:sz="0" w:space="0" w:color="auto"/>
            <w:right w:val="none" w:sz="0" w:space="0" w:color="auto"/>
          </w:divBdr>
          <w:divsChild>
            <w:div w:id="1938294226">
              <w:marLeft w:val="0"/>
              <w:marRight w:val="0"/>
              <w:marTop w:val="0"/>
              <w:marBottom w:val="0"/>
              <w:divBdr>
                <w:top w:val="none" w:sz="0" w:space="0" w:color="auto"/>
                <w:left w:val="none" w:sz="0" w:space="0" w:color="auto"/>
                <w:bottom w:val="none" w:sz="0" w:space="0" w:color="auto"/>
                <w:right w:val="none" w:sz="0" w:space="0" w:color="auto"/>
              </w:divBdr>
              <w:divsChild>
                <w:div w:id="28759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14272">
      <w:bodyDiv w:val="1"/>
      <w:marLeft w:val="0"/>
      <w:marRight w:val="0"/>
      <w:marTop w:val="0"/>
      <w:marBottom w:val="0"/>
      <w:divBdr>
        <w:top w:val="none" w:sz="0" w:space="0" w:color="auto"/>
        <w:left w:val="none" w:sz="0" w:space="0" w:color="auto"/>
        <w:bottom w:val="none" w:sz="0" w:space="0" w:color="auto"/>
        <w:right w:val="none" w:sz="0" w:space="0" w:color="auto"/>
      </w:divBdr>
      <w:divsChild>
        <w:div w:id="1455102387">
          <w:marLeft w:val="0"/>
          <w:marRight w:val="0"/>
          <w:marTop w:val="225"/>
          <w:marBottom w:val="225"/>
          <w:divBdr>
            <w:top w:val="none" w:sz="0" w:space="0" w:color="auto"/>
            <w:left w:val="none" w:sz="0" w:space="0" w:color="auto"/>
            <w:bottom w:val="none" w:sz="0" w:space="0" w:color="auto"/>
            <w:right w:val="none" w:sz="0" w:space="0" w:color="auto"/>
          </w:divBdr>
          <w:divsChild>
            <w:div w:id="1729452844">
              <w:marLeft w:val="0"/>
              <w:marRight w:val="0"/>
              <w:marTop w:val="0"/>
              <w:marBottom w:val="0"/>
              <w:divBdr>
                <w:top w:val="none" w:sz="0" w:space="0" w:color="auto"/>
                <w:left w:val="none" w:sz="0" w:space="0" w:color="auto"/>
                <w:bottom w:val="none" w:sz="0" w:space="0" w:color="auto"/>
                <w:right w:val="none" w:sz="0" w:space="0" w:color="auto"/>
              </w:divBdr>
              <w:divsChild>
                <w:div w:id="1245802259">
                  <w:marLeft w:val="0"/>
                  <w:marRight w:val="0"/>
                  <w:marTop w:val="0"/>
                  <w:marBottom w:val="0"/>
                  <w:divBdr>
                    <w:top w:val="none" w:sz="0" w:space="0" w:color="auto"/>
                    <w:left w:val="none" w:sz="0" w:space="0" w:color="auto"/>
                    <w:bottom w:val="none" w:sz="0" w:space="0" w:color="auto"/>
                    <w:right w:val="none" w:sz="0" w:space="0" w:color="auto"/>
                  </w:divBdr>
                  <w:divsChild>
                    <w:div w:id="16070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049312">
          <w:marLeft w:val="0"/>
          <w:marRight w:val="0"/>
          <w:marTop w:val="225"/>
          <w:marBottom w:val="225"/>
          <w:divBdr>
            <w:top w:val="none" w:sz="0" w:space="0" w:color="auto"/>
            <w:left w:val="none" w:sz="0" w:space="0" w:color="auto"/>
            <w:bottom w:val="none" w:sz="0" w:space="0" w:color="auto"/>
            <w:right w:val="none" w:sz="0" w:space="0" w:color="auto"/>
          </w:divBdr>
          <w:divsChild>
            <w:div w:id="2052999418">
              <w:marLeft w:val="0"/>
              <w:marRight w:val="0"/>
              <w:marTop w:val="0"/>
              <w:marBottom w:val="0"/>
              <w:divBdr>
                <w:top w:val="none" w:sz="0" w:space="0" w:color="auto"/>
                <w:left w:val="none" w:sz="0" w:space="0" w:color="auto"/>
                <w:bottom w:val="none" w:sz="0" w:space="0" w:color="auto"/>
                <w:right w:val="none" w:sz="0" w:space="0" w:color="auto"/>
              </w:divBdr>
            </w:div>
            <w:div w:id="117560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researchgate.net/journal/0378-1909_Environmental_Biology_of_Fishes" TargetMode="External"/><Relationship Id="rId2" Type="http://schemas.openxmlformats.org/officeDocument/2006/relationships/hyperlink" Target="https://doi-org.eres.library.manoa.hawaii.edu/10.1111/j.1095-8649.1985.tb04263.x" TargetMode="External"/><Relationship Id="rId1" Type="http://schemas.openxmlformats.org/officeDocument/2006/relationships/hyperlink" Target="https://onlinelibrary-wiley-com.eres.library.manoa.hawaii.edu/action/doSearch?ContribAuthorStored=Medved%2C+R+J"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A1F59F-6442-3A41-8C3E-D7DA72B0D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47</Pages>
  <Words>22048</Words>
  <Characters>125677</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Kevin Weng</cp:lastModifiedBy>
  <cp:revision>45</cp:revision>
  <cp:lastPrinted>2018-12-01T15:46:00Z</cp:lastPrinted>
  <dcterms:created xsi:type="dcterms:W3CDTF">2018-12-28T20:32:00Z</dcterms:created>
  <dcterms:modified xsi:type="dcterms:W3CDTF">2019-01-09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ishery-bulletin</vt:lpwstr>
  </property>
  <property fmtid="{D5CDD505-2E9C-101B-9397-08002B2CF9AE}" pid="11" name="Mendeley Recent Style Name 4_1">
    <vt:lpwstr>Fishery Bulleti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biology</vt:lpwstr>
  </property>
  <property fmtid="{D5CDD505-2E9C-101B-9397-08002B2CF9AE}" pid="17" name="Mendeley Recent Style Name 7_1">
    <vt:lpwstr>Marine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46366e82-79d0-3c06-a6d7-282bb408a2ed</vt:lpwstr>
  </property>
  <property fmtid="{D5CDD505-2E9C-101B-9397-08002B2CF9AE}" pid="24" name="Mendeley Citation Style_1">
    <vt:lpwstr>http://www.zotero.org/styles/fishery-bulletin</vt:lpwstr>
  </property>
</Properties>
</file>